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CF192" w14:textId="77777777" w:rsidR="00367E4E" w:rsidRPr="004F7B00" w:rsidRDefault="00000000" w:rsidP="004F7B00">
      <w:pPr>
        <w:rPr>
          <w:lang w:val="en"/>
        </w:rPr>
      </w:pPr>
      <w:r w:rsidRPr="004F7B00">
        <w:rPr>
          <w:rFonts w:hint="eastAsia"/>
          <w:lang w:val="en"/>
        </w:rPr>
        <w:t>R</w:t>
      </w:r>
      <w:r w:rsidRPr="004F7B00">
        <w:rPr>
          <w:lang w:val="en"/>
        </w:rPr>
        <w:t>unning Title:</w:t>
      </w:r>
      <w:r w:rsidRPr="004F7B00">
        <w:rPr>
          <w:rFonts w:hint="eastAsia"/>
        </w:rPr>
        <w:t xml:space="preserve"> </w:t>
      </w:r>
      <w:r w:rsidRPr="004F7B00">
        <w:rPr>
          <w:lang w:val="en"/>
        </w:rPr>
        <w:t>Ferroptosis Induction by MAPK9 in Prostate Cancer Progression</w:t>
      </w:r>
    </w:p>
    <w:p w14:paraId="432C73B6" w14:textId="77777777" w:rsidR="00367E4E" w:rsidRPr="004F7B00" w:rsidRDefault="00000000" w:rsidP="004F7B00">
      <w:pPr>
        <w:rPr>
          <w:lang w:val="en"/>
        </w:rPr>
      </w:pPr>
      <w:r w:rsidRPr="004F7B00">
        <w:rPr>
          <w:rFonts w:hint="eastAsia"/>
          <w:lang w:val="en"/>
        </w:rPr>
        <w:t>M</w:t>
      </w:r>
      <w:r w:rsidRPr="004F7B00">
        <w:rPr>
          <w:lang w:val="en"/>
        </w:rPr>
        <w:t>anuscript Type: Article</w:t>
      </w:r>
    </w:p>
    <w:p w14:paraId="1B5FE8C2" w14:textId="77777777" w:rsidR="00367E4E" w:rsidRPr="004F7B00" w:rsidRDefault="00367E4E" w:rsidP="004F7B00">
      <w:pPr>
        <w:rPr>
          <w:lang w:val="en" w:eastAsia="en-US"/>
        </w:rPr>
      </w:pPr>
    </w:p>
    <w:p w14:paraId="49711392" w14:textId="77777777" w:rsidR="00367E4E" w:rsidRPr="004F7B00" w:rsidRDefault="00000000" w:rsidP="004F7B00">
      <w:pPr>
        <w:rPr>
          <w:lang w:val="en" w:eastAsia="en-US"/>
        </w:rPr>
      </w:pPr>
      <w:r w:rsidRPr="004F7B00">
        <w:rPr>
          <w:lang w:val="en" w:eastAsia="en-US"/>
        </w:rPr>
        <w:t>MAPK9 as a Therapeutic Target: Unveiling Ferroptosis in Localized Prostate Cancer Progression.</w:t>
      </w:r>
    </w:p>
    <w:p w14:paraId="7FC0A092" w14:textId="77777777" w:rsidR="00367E4E" w:rsidRPr="004F7B00" w:rsidRDefault="00000000" w:rsidP="004F7B00">
      <w:pPr>
        <w:rPr>
          <w:lang w:val="en"/>
        </w:rPr>
      </w:pPr>
      <w:r w:rsidRPr="004F7B00">
        <w:rPr>
          <w:lang w:val="en"/>
        </w:rPr>
        <w:t>Cheng</w:t>
      </w:r>
      <w:r w:rsidRPr="004F7B00">
        <w:rPr>
          <w:lang w:val="en"/>
        </w:rPr>
        <w:noBreakHyphen/>
        <w:t>Gong Luo1,2†, Jiao Zhang1†, Yun-Zhao An1, Xuan Liu1, Shuai-Jie Li1,</w:t>
      </w:r>
      <w:r w:rsidRPr="004F7B00">
        <w:rPr>
          <w:rFonts w:hint="eastAsia"/>
        </w:rPr>
        <w:t xml:space="preserve"> </w:t>
      </w:r>
      <w:r w:rsidRPr="004F7B00">
        <w:rPr>
          <w:lang w:val="en"/>
        </w:rPr>
        <w:t>Wei Zhang1, Kai Li1,</w:t>
      </w:r>
      <w:r w:rsidRPr="004F7B00">
        <w:rPr>
          <w:rFonts w:hint="eastAsia"/>
        </w:rPr>
        <w:t xml:space="preserve"> </w:t>
      </w:r>
      <w:r w:rsidRPr="004F7B00">
        <w:rPr>
          <w:lang w:val="en"/>
        </w:rPr>
        <w:t>Xu Zhao1, Dong-Bo Yuan1, Ling-Yue An1,</w:t>
      </w:r>
      <w:r w:rsidRPr="004F7B00">
        <w:rPr>
          <w:rFonts w:hint="eastAsia"/>
        </w:rPr>
        <w:t xml:space="preserve"> </w:t>
      </w:r>
      <w:r w:rsidRPr="004F7B00">
        <w:rPr>
          <w:lang w:val="en"/>
        </w:rPr>
        <w:t>Wei Chen2, Ye Tian1* and Bin Xu1*</w:t>
      </w:r>
    </w:p>
    <w:p w14:paraId="1BDCF7A7" w14:textId="77777777" w:rsidR="00367E4E" w:rsidRPr="004F7B00" w:rsidRDefault="00367E4E" w:rsidP="004F7B00">
      <w:pPr>
        <w:rPr>
          <w:lang w:val="en"/>
        </w:rPr>
      </w:pPr>
    </w:p>
    <w:p w14:paraId="071589D4" w14:textId="77777777" w:rsidR="00367E4E" w:rsidRPr="004F7B00" w:rsidRDefault="00000000" w:rsidP="004F7B00">
      <w:pPr>
        <w:rPr>
          <w:lang w:val="en"/>
        </w:rPr>
      </w:pPr>
      <w:r w:rsidRPr="004F7B00">
        <w:rPr>
          <w:lang w:val="en"/>
        </w:rPr>
        <w:t>1Department of Urology,</w:t>
      </w:r>
      <w:r w:rsidRPr="004F7B00">
        <w:rPr>
          <w:rFonts w:hint="eastAsia"/>
        </w:rPr>
        <w:t xml:space="preserve"> </w:t>
      </w:r>
      <w:r w:rsidRPr="004F7B00">
        <w:rPr>
          <w:lang w:val="en"/>
        </w:rPr>
        <w:t>Guizhou Provincial People's Hospital,</w:t>
      </w:r>
      <w:r w:rsidRPr="004F7B00">
        <w:rPr>
          <w:rFonts w:hint="eastAsia"/>
        </w:rPr>
        <w:t xml:space="preserve"> </w:t>
      </w:r>
      <w:r w:rsidRPr="004F7B00">
        <w:rPr>
          <w:lang w:val="en"/>
        </w:rPr>
        <w:t>Guiyang,</w:t>
      </w:r>
      <w:r w:rsidRPr="004F7B00">
        <w:rPr>
          <w:rFonts w:hint="eastAsia"/>
        </w:rPr>
        <w:t xml:space="preserve"> </w:t>
      </w:r>
      <w:r w:rsidRPr="004F7B00">
        <w:rPr>
          <w:lang w:val="en"/>
        </w:rPr>
        <w:t>China.</w:t>
      </w:r>
    </w:p>
    <w:p w14:paraId="60553A6B" w14:textId="77777777" w:rsidR="00367E4E" w:rsidRPr="004F7B00" w:rsidRDefault="00000000" w:rsidP="004F7B00">
      <w:pPr>
        <w:rPr>
          <w:lang w:val="en"/>
        </w:rPr>
      </w:pPr>
      <w:r w:rsidRPr="004F7B00">
        <w:rPr>
          <w:lang w:val="en"/>
        </w:rPr>
        <w:t>2Department of Urology,</w:t>
      </w:r>
      <w:r w:rsidRPr="004F7B00">
        <w:rPr>
          <w:rFonts w:hint="eastAsia"/>
        </w:rPr>
        <w:t xml:space="preserve"> </w:t>
      </w:r>
      <w:r w:rsidRPr="004F7B00">
        <w:rPr>
          <w:lang w:val="en"/>
        </w:rPr>
        <w:t>First Affiliated Hospital of Sun Yat-sen University,</w:t>
      </w:r>
      <w:r w:rsidRPr="004F7B00">
        <w:rPr>
          <w:rFonts w:hint="eastAsia"/>
        </w:rPr>
        <w:t xml:space="preserve"> </w:t>
      </w:r>
      <w:r w:rsidRPr="004F7B00">
        <w:rPr>
          <w:lang w:val="en"/>
        </w:rPr>
        <w:t>Guangzhou,</w:t>
      </w:r>
      <w:r w:rsidRPr="004F7B00">
        <w:rPr>
          <w:rFonts w:hint="eastAsia"/>
        </w:rPr>
        <w:t xml:space="preserve"> </w:t>
      </w:r>
      <w:r w:rsidRPr="004F7B00">
        <w:rPr>
          <w:lang w:val="en"/>
        </w:rPr>
        <w:t>China.</w:t>
      </w:r>
    </w:p>
    <w:p w14:paraId="40AF01BF" w14:textId="77777777" w:rsidR="00367E4E" w:rsidRPr="004F7B00" w:rsidRDefault="00000000" w:rsidP="004F7B00">
      <w:r w:rsidRPr="004F7B00">
        <w:rPr>
          <w:rFonts w:hint="eastAsia"/>
        </w:rPr>
        <w:t>†</w:t>
      </w:r>
      <w:r w:rsidRPr="004F7B00">
        <w:rPr>
          <w:rFonts w:hint="eastAsia"/>
        </w:rPr>
        <w:t>These authors contributed equally to this work.</w:t>
      </w:r>
    </w:p>
    <w:p w14:paraId="14E2E54A" w14:textId="77777777" w:rsidR="00367E4E" w:rsidRPr="004F7B00" w:rsidRDefault="00367E4E" w:rsidP="004F7B00"/>
    <w:p w14:paraId="5F8306BF" w14:textId="77777777" w:rsidR="00367E4E" w:rsidRPr="004F7B00" w:rsidRDefault="00000000" w:rsidP="004F7B00">
      <w:pPr>
        <w:rPr>
          <w:rStyle w:val="af1"/>
          <w:rFonts w:eastAsia="宋体" w:cstheme="minorHAnsi"/>
          <w:kern w:val="0"/>
          <w:lang w:val="en" w:eastAsia="en-US"/>
        </w:rPr>
      </w:pPr>
      <w:r w:rsidRPr="004F7B00">
        <w:rPr>
          <w:rFonts w:hint="eastAsia"/>
        </w:rPr>
        <w:t>*</w:t>
      </w:r>
      <w:r w:rsidRPr="004F7B00">
        <w:t>Address c</w:t>
      </w:r>
      <w:r w:rsidRPr="004F7B00">
        <w:rPr>
          <w:rFonts w:hint="eastAsia"/>
        </w:rPr>
        <w:t>orrespondence</w:t>
      </w:r>
      <w:r w:rsidRPr="004F7B00">
        <w:t xml:space="preserve"> to</w:t>
      </w:r>
      <w:r w:rsidRPr="004F7B00">
        <w:rPr>
          <w:rFonts w:hint="eastAsia"/>
        </w:rPr>
        <w:t>:</w:t>
      </w:r>
    </w:p>
    <w:p w14:paraId="40A6B670" w14:textId="77777777" w:rsidR="00367E4E" w:rsidRPr="004F7B00" w:rsidRDefault="00367E4E" w:rsidP="004F7B00">
      <w:pPr>
        <w:rPr>
          <w:rStyle w:val="af1"/>
          <w:rFonts w:eastAsia="宋体" w:cstheme="minorHAnsi"/>
          <w:kern w:val="0"/>
          <w:lang w:val="en" w:eastAsia="en-US"/>
        </w:rPr>
      </w:pPr>
    </w:p>
    <w:p w14:paraId="56B1B37D" w14:textId="77777777" w:rsidR="00367E4E" w:rsidRPr="004F7B00" w:rsidRDefault="00000000" w:rsidP="004F7B00">
      <w:r w:rsidRPr="004F7B00">
        <w:rPr>
          <w:rFonts w:hint="eastAsia"/>
        </w:rPr>
        <w:t>Ye Tian, tianye5055@163.com</w:t>
      </w:r>
      <w:r w:rsidRPr="004F7B00">
        <w:t>;</w:t>
      </w:r>
    </w:p>
    <w:p w14:paraId="7A3FA337" w14:textId="77777777" w:rsidR="00367E4E" w:rsidRPr="004F7B00" w:rsidRDefault="00367E4E" w:rsidP="004F7B00"/>
    <w:p w14:paraId="766568E4" w14:textId="77777777" w:rsidR="00367E4E" w:rsidRPr="004F7B00" w:rsidRDefault="00000000" w:rsidP="004F7B00">
      <w:r w:rsidRPr="004F7B00">
        <w:rPr>
          <w:rFonts w:hint="eastAsia"/>
        </w:rPr>
        <w:t xml:space="preserve">Bin Xu,  </w:t>
      </w:r>
      <w:hyperlink r:id="rId7" w:history="1">
        <w:r w:rsidRPr="004F7B00">
          <w:rPr>
            <w:rStyle w:val="af0"/>
            <w:rFonts w:hint="eastAsia"/>
          </w:rPr>
          <w:t>xubin255699@163.com</w:t>
        </w:r>
      </w:hyperlink>
    </w:p>
    <w:p w14:paraId="2B75F308" w14:textId="1414E178" w:rsidR="00367E4E" w:rsidRPr="004F7B00" w:rsidRDefault="00000000" w:rsidP="004F7B00">
      <w:bookmarkStart w:id="0" w:name="OLE_LINK52"/>
      <w:r w:rsidRPr="004F7B00">
        <w:t xml:space="preserve">Received: 21 December 2023; Accepted: </w:t>
      </w:r>
      <w:r w:rsidR="00486368">
        <w:t>23 February 2024</w:t>
      </w:r>
    </w:p>
    <w:p w14:paraId="66F94BA7" w14:textId="77777777" w:rsidR="00367E4E" w:rsidRPr="004F7B00" w:rsidRDefault="00000000" w:rsidP="004F7B00">
      <w:pPr>
        <w:pStyle w:val="a7"/>
      </w:pPr>
      <w:r w:rsidRPr="004F7B00">
        <w:t>D</w:t>
      </w:r>
      <w:r w:rsidRPr="004F7B00">
        <w:rPr>
          <w:rFonts w:hint="eastAsia"/>
        </w:rPr>
        <w:t>OI</w:t>
      </w:r>
      <w:r w:rsidRPr="004F7B00">
        <w:t>: 10.32604/biocell.2024.048878                                                                                                                        www.techscience.com/journal/biocell</w:t>
      </w:r>
    </w:p>
    <w:bookmarkEnd w:id="0"/>
    <w:p w14:paraId="04D82608" w14:textId="77777777" w:rsidR="00367E4E" w:rsidRPr="004F7B00" w:rsidRDefault="00000000" w:rsidP="004F7B00">
      <w:pPr>
        <w:rPr>
          <w:rFonts w:eastAsia="宋体"/>
        </w:rPr>
      </w:pPr>
      <w:r w:rsidRPr="004F7B00">
        <w:rPr>
          <w:b/>
          <w:bCs/>
        </w:rPr>
        <w:t>Keywords:</w:t>
      </w:r>
      <w:r w:rsidRPr="004F7B00">
        <w:t xml:space="preserve"> Ferroptosis, Biochemical recurrence</w:t>
      </w:r>
      <w:r w:rsidRPr="004F7B00">
        <w:rPr>
          <w:rFonts w:eastAsia="宋体"/>
        </w:rPr>
        <w:t>,</w:t>
      </w:r>
      <w:r w:rsidRPr="004F7B00">
        <w:rPr>
          <w:rFonts w:eastAsia="宋体" w:hint="eastAsia"/>
        </w:rPr>
        <w:t xml:space="preserve"> </w:t>
      </w:r>
      <w:r w:rsidRPr="004F7B00">
        <w:t>Prostate cancer, TCGA, GEO,</w:t>
      </w:r>
      <w:r w:rsidRPr="004F7B00">
        <w:rPr>
          <w:rFonts w:eastAsia="宋体" w:hint="eastAsia"/>
        </w:rPr>
        <w:t xml:space="preserve"> MAPK9</w:t>
      </w:r>
      <w:r w:rsidRPr="004F7B00">
        <w:rPr>
          <w:rFonts w:eastAsia="宋体"/>
        </w:rPr>
        <w:t>.</w:t>
      </w:r>
    </w:p>
    <w:p w14:paraId="7337A4A5" w14:textId="77777777" w:rsidR="00367E4E" w:rsidRPr="004F7B00" w:rsidRDefault="00367E4E" w:rsidP="004F7B00"/>
    <w:p w14:paraId="38B4406F" w14:textId="77777777" w:rsidR="00367E4E" w:rsidRPr="004F7B00" w:rsidRDefault="00000000" w:rsidP="004F7B00">
      <w:r w:rsidRPr="004F7B00">
        <w:t>Abbreviations</w:t>
      </w:r>
    </w:p>
    <w:p w14:paraId="7618AAC7" w14:textId="77777777" w:rsidR="00367E4E" w:rsidRPr="004F7B00" w:rsidRDefault="00367E4E" w:rsidP="004F7B00"/>
    <w:p w14:paraId="2B5C86EF" w14:textId="77777777" w:rsidR="00367E4E" w:rsidRPr="004F7B00" w:rsidRDefault="00000000" w:rsidP="004F7B00">
      <w:r w:rsidRPr="004F7B00">
        <w:t xml:space="preserve">PCa: Prostate cancer; BCR: biochemical recurrence; TCGA: The Cancer Genome Atlas GEO: Gene expression omnibus; </w:t>
      </w:r>
      <w:r w:rsidRPr="004F7B00">
        <w:rPr>
          <w:rFonts w:hint="eastAsia"/>
          <w:lang w:val="en"/>
        </w:rPr>
        <w:t>MAPK9</w:t>
      </w:r>
      <w:r w:rsidRPr="004F7B00">
        <w:rPr>
          <w:rFonts w:hint="eastAsia"/>
        </w:rPr>
        <w:t>: M</w:t>
      </w:r>
      <w:r w:rsidRPr="004F7B00">
        <w:rPr>
          <w:rFonts w:hint="eastAsia"/>
          <w:lang w:val="en"/>
        </w:rPr>
        <w:t>itogen-activated protein kinase 9</w:t>
      </w:r>
      <w:r w:rsidRPr="004F7B00">
        <w:rPr>
          <w:rFonts w:hint="eastAsia"/>
        </w:rPr>
        <w:t xml:space="preserve">; </w:t>
      </w:r>
      <w:r w:rsidRPr="004F7B00">
        <w:rPr>
          <w:lang w:val="en"/>
        </w:rPr>
        <w:t>GPX4</w:t>
      </w:r>
      <w:r w:rsidRPr="004F7B00">
        <w:rPr>
          <w:rFonts w:hint="eastAsia"/>
        </w:rPr>
        <w:t>: G</w:t>
      </w:r>
      <w:r w:rsidRPr="004F7B00">
        <w:rPr>
          <w:rFonts w:hint="eastAsia"/>
          <w:lang w:val="en"/>
        </w:rPr>
        <w:t xml:space="preserve">lutathione peroxidase </w:t>
      </w:r>
      <w:r w:rsidRPr="004F7B00">
        <w:rPr>
          <w:rFonts w:hint="eastAsia"/>
        </w:rPr>
        <w:t xml:space="preserve">4; FPKM: Fragments Per Kilobase Million; </w:t>
      </w:r>
      <w:r w:rsidRPr="004F7B00">
        <w:rPr>
          <w:rFonts w:hint="eastAsia"/>
          <w:lang w:val="en" w:eastAsia="en-US"/>
        </w:rPr>
        <w:t>GO</w:t>
      </w:r>
      <w:r w:rsidRPr="004F7B00">
        <w:rPr>
          <w:rFonts w:hint="eastAsia"/>
        </w:rPr>
        <w:t xml:space="preserve">: Gene Ontology; KEGG: Kyoto Encyclopedia of Genes and Genomes; </w:t>
      </w:r>
      <w:r w:rsidRPr="004F7B00">
        <w:t xml:space="preserve">RP: Radical prostatectomy; PSA: prostate-specific antigen; CRPC: castration-resistant PCa; AR: androgen receptors; </w:t>
      </w:r>
      <w:r w:rsidRPr="004F7B00">
        <w:rPr>
          <w:rFonts w:eastAsia="WarnockPro-Regular"/>
          <w:color w:val="000000" w:themeColor="text1"/>
        </w:rPr>
        <w:t>JNK2</w:t>
      </w:r>
      <w:r w:rsidRPr="004F7B00">
        <w:rPr>
          <w:rFonts w:eastAsia="宋体" w:hint="eastAsia"/>
          <w:color w:val="000000" w:themeColor="text1"/>
        </w:rPr>
        <w:t xml:space="preserve">: c-Jun N-terminal kinase 2; FTH1: ferritin heavy chain 1; </w:t>
      </w:r>
      <w:r w:rsidRPr="004F7B00">
        <w:t xml:space="preserve">DEG: differentially expressed gene; FDR: false discovery rate; bRFS: biochemical recurrence free survival; ROC: receiver operating characteristic; AUC: area under the ROC curve; PCA: principal </w:t>
      </w:r>
      <w:r w:rsidRPr="004F7B00">
        <w:lastRenderedPageBreak/>
        <w:t>component analysis; qRT-PCR: Quantitative RT-PCR; HR: Hazard ratio; OD: optical density; AAV: adeno-associated virus; DFS: disease free survival; MDA:  malondialdehyde;  ROS: reactive oxygen species; GSH: Glutathione.</w:t>
      </w:r>
    </w:p>
    <w:p w14:paraId="17B1555F" w14:textId="77777777" w:rsidR="00367E4E" w:rsidRPr="004F7B00" w:rsidRDefault="00367E4E" w:rsidP="004F7B00"/>
    <w:p w14:paraId="0924C920" w14:textId="77777777" w:rsidR="00367E4E" w:rsidRPr="004F7B00" w:rsidRDefault="00000000" w:rsidP="004F7B00">
      <w:r w:rsidRPr="004F7B00">
        <w:t>ABSTRACT</w:t>
      </w:r>
    </w:p>
    <w:p w14:paraId="63447929" w14:textId="77777777" w:rsidR="00367E4E" w:rsidRPr="004F7B00" w:rsidRDefault="00367E4E" w:rsidP="004F7B00">
      <w:pPr>
        <w:rPr>
          <w:lang w:val="en"/>
        </w:rPr>
      </w:pPr>
      <w:bookmarkStart w:id="1" w:name="OLE_LINK10"/>
      <w:bookmarkStart w:id="2" w:name="【paperrevise】001_Ferroptosis,_a_kind_of_"/>
    </w:p>
    <w:p w14:paraId="54E8FDFF" w14:textId="77777777" w:rsidR="00367E4E" w:rsidRPr="004F7B00" w:rsidRDefault="00000000" w:rsidP="004F7B00">
      <w:r w:rsidRPr="004F7B00">
        <w:rPr>
          <w:b/>
          <w:bCs/>
          <w:lang w:val="en"/>
        </w:rPr>
        <w:t>Background:</w:t>
      </w:r>
      <w:r w:rsidRPr="004F7B00">
        <w:rPr>
          <w:lang w:val="en"/>
        </w:rPr>
        <w:t xml:space="preserve"> Ferroptosis, a lipid peroxidation-mediated programmed cell death, is closely linked to tumor development, including prostate cancer (PCa). Despite established connections between ferroptosis and PCa, a comprehensive investigation is essential for understanding its impact on patient prognosis.</w:t>
      </w:r>
      <w:r w:rsidRPr="004F7B00">
        <w:rPr>
          <w:rFonts w:hint="eastAsia"/>
        </w:rPr>
        <w:t xml:space="preserve"> </w:t>
      </w:r>
      <w:r w:rsidRPr="004F7B00">
        <w:rPr>
          <w:b/>
          <w:bCs/>
          <w:lang w:val="en"/>
        </w:rPr>
        <w:t>Methods:</w:t>
      </w:r>
      <w:r w:rsidRPr="004F7B00">
        <w:rPr>
          <w:lang w:val="en"/>
        </w:rPr>
        <w:t xml:space="preserve"> A risk model incorporating four ferroptosis-related genes was developed and validated. </w:t>
      </w:r>
      <w:r w:rsidRPr="004F7B00">
        <w:rPr>
          <w:rFonts w:hint="eastAsia"/>
          <w:lang w:val="en"/>
        </w:rPr>
        <w:t xml:space="preserve">Elevated risk scores correlated with an increased likelihood of biochemical recurrence (BCR), diminished immune infiltration, and adverse clinicopathological characteristics. To corroborate these results, we performed validation analyses utilizing datasets from both the Cancer Genome Atlas Cohort (TCGA) and the Gene Expression Synthesis Cohort (GEO). Moreover, we conducted further investigations into the pivotal gene identified in our model to explore its impact on tumor characteristics through cell proliferation and invasion assays, as well as animal studies conducted in </w:t>
      </w:r>
      <w:r w:rsidRPr="004F7B00">
        <w:rPr>
          <w:rFonts w:hint="eastAsia"/>
          <w:i/>
          <w:iCs/>
          <w:lang w:val="en"/>
        </w:rPr>
        <w:t>vivo</w:t>
      </w:r>
      <w:r w:rsidRPr="004F7B00">
        <w:rPr>
          <w:rFonts w:hint="eastAsia"/>
          <w:lang w:val="en"/>
        </w:rPr>
        <w:t>.</w:t>
      </w:r>
      <w:r w:rsidRPr="004F7B00">
        <w:rPr>
          <w:rFonts w:hint="eastAsia"/>
        </w:rPr>
        <w:t xml:space="preserve"> Additionally, we conducted further experiments involving ferroptosis-related analysis to validate its association with ferroptosis. </w:t>
      </w:r>
      <w:r w:rsidRPr="004F7B00">
        <w:rPr>
          <w:b/>
          <w:bCs/>
          <w:lang w:val="en"/>
        </w:rPr>
        <w:t>Results:</w:t>
      </w:r>
      <w:r w:rsidRPr="004F7B00">
        <w:rPr>
          <w:lang w:val="en"/>
        </w:rPr>
        <w:t xml:space="preserve"> The risk model demonstrated exceptional predictive capabilities for prognosis and therapeutic outcomes in PCa patients. </w:t>
      </w:r>
      <w:r w:rsidRPr="004F7B00">
        <w:rPr>
          <w:rFonts w:hint="eastAsia"/>
        </w:rPr>
        <w:t>M</w:t>
      </w:r>
      <w:r w:rsidRPr="004F7B00">
        <w:rPr>
          <w:lang w:val="en"/>
        </w:rPr>
        <w:t>itogen-activated protein kinase 9</w:t>
      </w:r>
      <w:r w:rsidRPr="004F7B00">
        <w:rPr>
          <w:rFonts w:hint="eastAsia"/>
        </w:rPr>
        <w:t xml:space="preserve"> (</w:t>
      </w:r>
      <w:r w:rsidRPr="004F7B00">
        <w:rPr>
          <w:lang w:val="en"/>
        </w:rPr>
        <w:t>MAPK9</w:t>
      </w:r>
      <w:r w:rsidRPr="004F7B00">
        <w:rPr>
          <w:rFonts w:hint="eastAsia"/>
        </w:rPr>
        <w:t>)</w:t>
      </w:r>
      <w:r w:rsidRPr="004F7B00">
        <w:rPr>
          <w:lang w:val="en"/>
        </w:rPr>
        <w:t xml:space="preserve"> emerged as a crucial gene within the model. </w:t>
      </w:r>
      <w:r w:rsidRPr="004F7B00">
        <w:rPr>
          <w:i/>
          <w:iCs/>
          <w:lang w:val="en"/>
        </w:rPr>
        <w:t>In vivo</w:t>
      </w:r>
      <w:r w:rsidRPr="004F7B00">
        <w:rPr>
          <w:lang w:val="en"/>
        </w:rPr>
        <w:t xml:space="preserve"> and</w:t>
      </w:r>
      <w:r w:rsidRPr="004F7B00">
        <w:rPr>
          <w:i/>
          <w:iCs/>
          <w:lang w:val="en"/>
        </w:rPr>
        <w:t xml:space="preserve"> in vitro </w:t>
      </w:r>
      <w:r w:rsidRPr="004F7B00">
        <w:rPr>
          <w:lang w:val="en"/>
        </w:rPr>
        <w:t>experiments explored MAPK9's role in ferroptosis and its influence on tumor migration and proliferation.</w:t>
      </w:r>
      <w:r w:rsidRPr="004F7B00">
        <w:rPr>
          <w:rFonts w:hint="eastAsia"/>
        </w:rPr>
        <w:t xml:space="preserve"> </w:t>
      </w:r>
      <w:r w:rsidRPr="004F7B00">
        <w:rPr>
          <w:b/>
          <w:bCs/>
          <w:lang w:val="en"/>
        </w:rPr>
        <w:t xml:space="preserve">Conclusion: </w:t>
      </w:r>
      <w:r w:rsidRPr="004F7B00">
        <w:rPr>
          <w:lang w:val="en"/>
        </w:rPr>
        <w:t>The findings provide a novel perspective for advancing ferroptosis exploration in PCa, bridging basic research and clinical applications.</w:t>
      </w:r>
      <w:bookmarkEnd w:id="1"/>
      <w:bookmarkEnd w:id="2"/>
    </w:p>
    <w:p w14:paraId="09651341" w14:textId="77777777" w:rsidR="00367E4E" w:rsidRPr="004F7B00" w:rsidRDefault="00367E4E" w:rsidP="004F7B00"/>
    <w:p w14:paraId="05A06282" w14:textId="77777777" w:rsidR="00367E4E" w:rsidRPr="004F7B00" w:rsidRDefault="00000000" w:rsidP="004F7B00">
      <w:r w:rsidRPr="004F7B00">
        <w:t>Introduction</w:t>
      </w:r>
    </w:p>
    <w:p w14:paraId="74EFCA0C" w14:textId="77777777" w:rsidR="00367E4E" w:rsidRPr="004F7B00" w:rsidRDefault="00367E4E" w:rsidP="004F7B00"/>
    <w:p w14:paraId="2E2730BC" w14:textId="77777777" w:rsidR="00367E4E" w:rsidRPr="004F7B00" w:rsidRDefault="00000000" w:rsidP="004F7B00">
      <w:pPr>
        <w:rPr>
          <w:rFonts w:ascii="Calibri" w:hAnsi="Calibri"/>
          <w:sz w:val="22"/>
          <w:lang w:val="en"/>
        </w:rPr>
      </w:pPr>
      <w:bookmarkStart w:id="3" w:name="【paperrevise】010_Prostate_cancer_(PCa)_i"/>
      <w:r w:rsidRPr="004F7B00">
        <w:rPr>
          <w:rFonts w:hint="eastAsia"/>
        </w:rPr>
        <w:t>Prostate cancer (PCa)</w:t>
      </w:r>
      <w:bookmarkStart w:id="4" w:name="OLE_LINK31"/>
      <w:r w:rsidRPr="004F7B00">
        <w:t xml:space="preserve"> refers to</w:t>
      </w:r>
      <w:r w:rsidRPr="004F7B00">
        <w:rPr>
          <w:rFonts w:eastAsia="宋体" w:hint="eastAsia"/>
        </w:rPr>
        <w:t xml:space="preserve"> a common tumor</w:t>
      </w:r>
      <w:r w:rsidRPr="004F7B00">
        <w:rPr>
          <w:rFonts w:hint="eastAsia"/>
        </w:rPr>
        <w:t xml:space="preserve"> </w:t>
      </w:r>
      <w:r w:rsidRPr="004F7B00">
        <w:rPr>
          <w:rFonts w:eastAsia="宋体" w:hint="eastAsia"/>
        </w:rPr>
        <w:t xml:space="preserve">in </w:t>
      </w:r>
      <w:r w:rsidRPr="004F7B00">
        <w:rPr>
          <w:rFonts w:hint="eastAsia"/>
        </w:rPr>
        <w:t>adult men</w:t>
      </w:r>
      <w:bookmarkEnd w:id="4"/>
      <w:r w:rsidRPr="004F7B00">
        <w:fldChar w:fldCharType="begin">
          <w:fldData xml:space="preserve">PEVuZE5vdGU+PENpdGU+PEF1dGhvcj5DYWdnaWFubzwvQXV0aG9yPjxZZWFyPjIwMTk8L1llYXI+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jYxNjAtNjE3MTwvcGFnZXM+PHZvbHVtZT40Nzwvdm9sdW1lPjxu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</w:fldData>
        </w:fldChar>
      </w:r>
      <w:r w:rsidRPr="004F7B00">
        <w:instrText xml:space="preserve"> ADDIN EN.CITE </w:instrText>
      </w:r>
      <w:r w:rsidRPr="004F7B00">
        <w:fldChar w:fldCharType="begin">
          <w:fldData xml:space="preserve">PEVuZE5vdGU+PENpdGU+PEF1dGhvcj5DYWdnaWFubzwvQXV0aG9yPjxZZWFyPjIwMTk8L1llYXI+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jYxNjAtNjE3MTwvcGFnZXM+PHZvbHVtZT40Nzwvdm9sdW1lPjxu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1</w:t>
      </w:r>
      <w:r w:rsidRPr="004F7B00">
        <w:rPr>
          <w:rFonts w:hint="eastAsia"/>
        </w:rPr>
        <w:t>]</w:t>
      </w:r>
      <w:r w:rsidRPr="004F7B00">
        <w:fldChar w:fldCharType="end"/>
      </w:r>
      <w:r w:rsidRPr="004F7B00">
        <w:rPr>
          <w:rFonts w:hint="eastAsia"/>
        </w:rPr>
        <w:t>.</w:t>
      </w:r>
      <w:bookmarkEnd w:id="3"/>
      <w:r w:rsidRPr="004F7B00">
        <w:rPr>
          <w:rFonts w:hint="eastAsia"/>
        </w:rPr>
        <w:t xml:space="preserve"> </w:t>
      </w:r>
      <w:bookmarkStart w:id="5" w:name="【paperrevise】011__In_2020,_nearly_half_o"/>
      <w:r w:rsidRPr="004F7B00">
        <w:rPr>
          <w:rFonts w:hint="eastAsia"/>
        </w:rPr>
        <w:t xml:space="preserve">In </w:t>
      </w:r>
      <w:r w:rsidRPr="004F7B00">
        <w:t xml:space="preserve">the year </w:t>
      </w:r>
      <w:r w:rsidRPr="004F7B00">
        <w:rPr>
          <w:rFonts w:hint="eastAsia"/>
        </w:rPr>
        <w:t xml:space="preserve">2020, </w:t>
      </w:r>
      <w:r w:rsidRPr="004F7B00">
        <w:rPr>
          <w:rFonts w:eastAsia="宋体" w:hint="eastAsia"/>
        </w:rPr>
        <w:t>nearly</w:t>
      </w:r>
      <w:r w:rsidRPr="004F7B00">
        <w:t xml:space="preserve"> 50% </w:t>
      </w:r>
      <w:r w:rsidRPr="004F7B00">
        <w:rPr>
          <w:rFonts w:hint="eastAsia"/>
        </w:rPr>
        <w:t xml:space="preserve">of the </w:t>
      </w:r>
      <w:r w:rsidRPr="004F7B00">
        <w:t xml:space="preserve">prevalent </w:t>
      </w:r>
      <w:r w:rsidRPr="004F7B00">
        <w:rPr>
          <w:rFonts w:hint="eastAsia"/>
        </w:rPr>
        <w:t>cancers</w:t>
      </w:r>
      <w:r w:rsidRPr="004F7B00">
        <w:rPr>
          <w:rFonts w:eastAsia="宋体" w:hint="eastAsia"/>
        </w:rPr>
        <w:t xml:space="preserve"> affecting</w:t>
      </w:r>
      <w:r w:rsidRPr="004F7B00">
        <w:rPr>
          <w:rFonts w:hint="eastAsia"/>
        </w:rPr>
        <w:t xml:space="preserve"> </w:t>
      </w:r>
      <w:r w:rsidRPr="004F7B00">
        <w:t xml:space="preserve">men </w:t>
      </w:r>
      <w:r w:rsidRPr="004F7B00">
        <w:rPr>
          <w:rFonts w:eastAsia="宋体" w:hint="eastAsia"/>
        </w:rPr>
        <w:t>are</w:t>
      </w:r>
      <w:r w:rsidRPr="004F7B00">
        <w:t xml:space="preserve"> </w:t>
      </w:r>
      <w:bookmarkEnd w:id="5"/>
      <w:r w:rsidRPr="004F7B00">
        <w:rPr>
          <w:rFonts w:hint="eastAsia"/>
        </w:rPr>
        <w:t>lung</w:t>
      </w:r>
      <w:r w:rsidRPr="004F7B00">
        <w:t xml:space="preserve">, </w:t>
      </w:r>
      <w:r w:rsidRPr="004F7B00">
        <w:rPr>
          <w:rFonts w:hint="eastAsia"/>
        </w:rPr>
        <w:t>colorectal</w:t>
      </w:r>
      <w:r w:rsidRPr="004F7B00">
        <w:rPr>
          <w:rFonts w:eastAsia="宋体" w:hint="eastAsia"/>
        </w:rPr>
        <w:t>,</w:t>
      </w:r>
      <w:r w:rsidRPr="004F7B00">
        <w:rPr>
          <w:rFonts w:hint="eastAsia"/>
        </w:rPr>
        <w:t xml:space="preserve"> </w:t>
      </w:r>
      <w:r w:rsidRPr="004F7B00">
        <w:t xml:space="preserve">and </w:t>
      </w:r>
      <w:r w:rsidRPr="004F7B00">
        <w:rPr>
          <w:rFonts w:hint="eastAsia"/>
        </w:rPr>
        <w:t>prostate cancers</w:t>
      </w:r>
      <w:r w:rsidRPr="004F7B00">
        <w:t>.</w:t>
      </w:r>
      <w:r w:rsidRPr="004F7B00">
        <w:rPr>
          <w:rFonts w:hint="eastAsia"/>
        </w:rPr>
        <w:t xml:space="preserve"> </w:t>
      </w:r>
      <w:r w:rsidRPr="004F7B00">
        <w:t xml:space="preserve">Notably, </w:t>
      </w:r>
      <w:r w:rsidRPr="004F7B00">
        <w:rPr>
          <w:rFonts w:hint="eastAsia"/>
        </w:rPr>
        <w:t xml:space="preserve">PCa </w:t>
      </w:r>
      <w:r w:rsidRPr="004F7B00">
        <w:t xml:space="preserve">constitutes over </w:t>
      </w:r>
      <w:r w:rsidRPr="004F7B00">
        <w:rPr>
          <w:rFonts w:hint="eastAsia"/>
        </w:rPr>
        <w:t>20% of new</w:t>
      </w:r>
      <w:r w:rsidRPr="004F7B00">
        <w:t>ly diagnosed</w:t>
      </w:r>
      <w:r w:rsidRPr="004F7B00">
        <w:rPr>
          <w:rFonts w:hint="eastAsia"/>
        </w:rPr>
        <w:t xml:space="preserve"> cancers</w:t>
      </w:r>
      <w:r w:rsidRPr="004F7B00">
        <w:fldChar w:fldCharType="begin"/>
      </w:r>
      <w:r w:rsidRPr="004F7B00">
        <w:instrText xml:space="preserve"> ADDIN EN.CITE &lt;EndNote&gt;&lt;Cite&gt;&lt;Author&gt;Siegel&lt;/Author&gt;&lt;Year&gt;2020&lt;/Year&gt;&lt;RecNum&gt;2&lt;/RecNum&gt;&lt;DisplayText&gt;(2)&lt;/DisplayText&gt;&lt;record&gt;&lt;rec-number&gt;2&lt;/rec-number&gt;&lt;foreign-keys&gt;&lt;key app="EN" db-id="0xp0t2vehztszjes5rw5t90s55e2rp059p9a" timestamp="1642738085"&gt;2&lt;/key&gt;&lt;/foreign-keys&gt;&lt;ref-type name="Journal Article"&gt;17&lt;/ref-type&gt;&lt;contributors&gt;&lt;authors&gt;&lt;author&gt;Siegel, R. L.&lt;/author&gt;&lt;author&gt;Miller, K. D.&lt;/author&gt;&lt;author&gt;Jemal, A.&lt;/author&gt;&lt;/authors&gt;&lt;/contributors&gt;&lt;auth-address&gt;Surveillance and Health Services Research, American Cancer Society, Atlanta, Georgia.&lt;/auth-address&gt;&lt;titles&gt;&lt;title&gt;Cancer statistics, 2020&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70&lt;/volume&gt;&lt;number&gt;1&lt;/number&gt;&lt;edition&gt;2020/01/09&lt;/edition&gt;&lt;keywords&gt;&lt;keyword&gt;Adult&lt;/keyword&gt;&lt;keyword&gt;Aged&lt;/keyword&gt;&lt;keyword&gt;*American Cancer Society&lt;/keyword&gt;&lt;keyword&gt;Female&lt;/keyword&gt;&lt;keyword&gt;Humans&lt;/keyword&gt;&lt;keyword&gt;Incidence&lt;/keyword&gt;&lt;keyword&gt;Male&lt;/keyword&gt;&lt;keyword&gt;Middle Aged&lt;/keyword&gt;&lt;keyword&gt;Neoplasms/*epidemiology&lt;/keyword&gt;&lt;keyword&gt;*Registries&lt;/keyword&gt;&lt;keyword&gt;SEER Program/*statistics &amp;amp; numerical data&lt;/keyword&gt;&lt;keyword&gt;Survival Rate/trends&lt;/keyword&gt;&lt;keyword&gt;United States/epidemiology&lt;/keyword&gt;&lt;keyword&gt;Young Adult&lt;/keyword&gt;&lt;keyword&gt;*cancer cases&lt;/keyword&gt;&lt;keyword&gt;*cancer statistics&lt;/keyword&gt;&lt;keyword&gt;*death rates&lt;/keyword&gt;&lt;keyword&gt;*incidence&lt;/keyword&gt;&lt;keyword&gt;*mortality&lt;/keyword&gt;&lt;/keywords&gt;&lt;dates&gt;&lt;year&gt;2020&lt;/year&gt;&lt;pub-dates&gt;&lt;date&gt;Jan&lt;/date&gt;&lt;/pub-dates&gt;&lt;/dates&gt;&lt;isbn&gt;0007-9235&lt;/isbn&gt;&lt;accession-num&gt;31912902&lt;/accession-num&gt;&lt;urls&gt;&lt;/urls&gt;&lt;electronic-resource-num&gt;10.3322/caac.21590&lt;/electronic-resource-num&gt;&lt;remote-database-provider&gt;NLM&lt;/remote-database-provider&gt;&lt;language&gt;eng&lt;/language&gt;&lt;/record&gt;&lt;/Cite&gt;&lt;/EndNote&gt;</w:instrText>
      </w:r>
      <w:r w:rsidRPr="004F7B00">
        <w:fldChar w:fldCharType="separate"/>
      </w:r>
      <w:r w:rsidRPr="004F7B00">
        <w:rPr>
          <w:rFonts w:hint="eastAsia"/>
        </w:rPr>
        <w:t>[</w:t>
      </w:r>
      <w:r w:rsidRPr="004F7B00">
        <w:t>2</w:t>
      </w:r>
      <w:r w:rsidRPr="004F7B00">
        <w:rPr>
          <w:rFonts w:hint="eastAsia"/>
        </w:rPr>
        <w:t>]</w:t>
      </w:r>
      <w:r w:rsidRPr="004F7B00">
        <w:fldChar w:fldCharType="end"/>
      </w:r>
      <w:r w:rsidRPr="004F7B00">
        <w:rPr>
          <w:rFonts w:hint="eastAsia"/>
        </w:rPr>
        <w:t xml:space="preserve">. Radical prostatectomy (RP) </w:t>
      </w:r>
      <w:r w:rsidRPr="004F7B00">
        <w:rPr>
          <w:rFonts w:eastAsia="宋体"/>
          <w:lang w:val="en" w:eastAsia="en-US"/>
        </w:rPr>
        <w:t xml:space="preserve">stands out as one of </w:t>
      </w:r>
      <w:r w:rsidRPr="004F7B00">
        <w:rPr>
          <w:lang w:val="en"/>
        </w:rPr>
        <w:t xml:space="preserve">the most </w:t>
      </w:r>
      <w:r w:rsidRPr="004F7B00">
        <w:rPr>
          <w:rFonts w:eastAsia="宋体"/>
          <w:lang w:val="en" w:eastAsia="en-US"/>
        </w:rPr>
        <w:t>prevalent</w:t>
      </w:r>
      <w:r w:rsidRPr="004F7B00">
        <w:rPr>
          <w:lang w:val="en"/>
        </w:rPr>
        <w:t xml:space="preserve"> treatments </w:t>
      </w:r>
      <w:r w:rsidRPr="004F7B00">
        <w:rPr>
          <w:rFonts w:eastAsia="宋体"/>
          <w:lang w:val="en" w:eastAsia="en-US"/>
        </w:rPr>
        <w:t>for</w:t>
      </w:r>
      <w:r w:rsidRPr="004F7B00">
        <w:rPr>
          <w:lang w:val="en"/>
        </w:rPr>
        <w:t xml:space="preserve"> localized </w:t>
      </w:r>
      <w:r w:rsidRPr="004F7B00">
        <w:rPr>
          <w:rFonts w:eastAsia="宋体"/>
          <w:lang w:val="en" w:eastAsia="en-US"/>
        </w:rPr>
        <w:t xml:space="preserve">PCa, demonstrating </w:t>
      </w:r>
      <w:r w:rsidRPr="004F7B00">
        <w:rPr>
          <w:lang w:val="en"/>
        </w:rPr>
        <w:t xml:space="preserve">excellent </w:t>
      </w:r>
      <w:r w:rsidRPr="004F7B00">
        <w:rPr>
          <w:rFonts w:eastAsia="宋体"/>
          <w:lang w:val="en" w:eastAsia="en-US"/>
        </w:rPr>
        <w:t xml:space="preserve">efficacy in </w:t>
      </w:r>
      <w:r w:rsidRPr="004F7B00">
        <w:rPr>
          <w:lang w:val="en"/>
        </w:rPr>
        <w:t>tumor control</w:t>
      </w:r>
      <w:r w:rsidRPr="004F7B00">
        <w:rPr>
          <w:rFonts w:eastAsia="宋体"/>
          <w:lang w:val="en" w:eastAsia="en-US"/>
        </w:rPr>
        <w:t>. Nonetheless</w:t>
      </w:r>
      <w:r w:rsidRPr="004F7B00">
        <w:rPr>
          <w:lang w:val="en"/>
        </w:rPr>
        <w:t xml:space="preserve">, </w:t>
      </w:r>
      <w:bookmarkStart w:id="6" w:name="【paperrevise】012__in_the_case_of_biochem"/>
      <w:r w:rsidRPr="004F7B00">
        <w:rPr>
          <w:lang w:val="en"/>
        </w:rPr>
        <w:t xml:space="preserve">in </w:t>
      </w:r>
      <w:r w:rsidRPr="004F7B00">
        <w:rPr>
          <w:rFonts w:eastAsia="宋体"/>
          <w:lang w:val="en" w:eastAsia="en-US"/>
        </w:rPr>
        <w:t>cases</w:t>
      </w:r>
      <w:r w:rsidRPr="004F7B00">
        <w:rPr>
          <w:lang w:val="en"/>
        </w:rPr>
        <w:t xml:space="preserve"> of </w:t>
      </w:r>
      <w:r w:rsidRPr="004F7B00">
        <w:rPr>
          <w:rFonts w:eastAsia="宋体"/>
          <w:lang w:val="en" w:eastAsia="en-US"/>
        </w:rPr>
        <w:t>biochemical recurrence (</w:t>
      </w:r>
      <w:r w:rsidRPr="004F7B00">
        <w:rPr>
          <w:lang w:val="en"/>
        </w:rPr>
        <w:t>BCR</w:t>
      </w:r>
      <w:bookmarkEnd w:id="6"/>
      <w:r w:rsidRPr="004F7B00">
        <w:rPr>
          <w:rFonts w:eastAsia="宋体"/>
          <w:lang w:val="en" w:eastAsia="en-US"/>
        </w:rPr>
        <w:t>),</w:t>
      </w:r>
      <w:r w:rsidRPr="004F7B00">
        <w:rPr>
          <w:lang w:val="en"/>
        </w:rPr>
        <w:t xml:space="preserve"> the </w:t>
      </w:r>
      <w:r w:rsidRPr="004F7B00">
        <w:rPr>
          <w:rFonts w:eastAsia="宋体"/>
          <w:lang w:val="en" w:eastAsia="en-US"/>
        </w:rPr>
        <w:t xml:space="preserve">estimated </w:t>
      </w:r>
      <w:r w:rsidRPr="004F7B00">
        <w:rPr>
          <w:lang w:val="en"/>
        </w:rPr>
        <w:t xml:space="preserve">incidence is </w:t>
      </w:r>
      <w:r w:rsidRPr="004F7B00">
        <w:rPr>
          <w:rFonts w:eastAsia="宋体"/>
          <w:lang w:val="en" w:eastAsia="en-US"/>
        </w:rPr>
        <w:t>around</w:t>
      </w:r>
      <w:r w:rsidRPr="004F7B00">
        <w:rPr>
          <w:lang w:val="en"/>
        </w:rPr>
        <w:t xml:space="preserve"> 35% </w:t>
      </w:r>
      <w:r w:rsidRPr="004F7B00">
        <w:rPr>
          <w:rFonts w:eastAsia="宋体"/>
          <w:lang w:val="en" w:eastAsia="en-US"/>
        </w:rPr>
        <w:t>within</w:t>
      </w:r>
      <w:r w:rsidRPr="004F7B00">
        <w:rPr>
          <w:lang w:val="en"/>
        </w:rPr>
        <w:t xml:space="preserve"> ten years</w:t>
      </w:r>
      <w:r w:rsidRPr="004F7B00">
        <w:rPr>
          <w:rFonts w:eastAsia="宋体"/>
          <w:lang w:val="en" w:eastAsia="en-US"/>
        </w:rPr>
        <w:t xml:space="preserve"> post-RP</w:t>
      </w:r>
      <w:r w:rsidRPr="004F7B00">
        <w:fldChar w:fldCharType="begin">
          <w:fldData xml:space="preserve">PEVuZE5vdGU+PENpdGU+PEF1dGhvcj5IYW48L0F1dGhvcj48WWVhcj4yMDAxPC9ZZWFyPjxSZWNO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</w:fldData>
        </w:fldChar>
      </w:r>
      <w:r w:rsidRPr="004F7B00">
        <w:instrText xml:space="preserve"> ADDIN EN.CITE </w:instrText>
      </w:r>
      <w:r w:rsidRPr="004F7B00">
        <w:fldChar w:fldCharType="begin">
          <w:fldData xml:space="preserve">PEVuZE5vdGU+PENpdGU+PEF1dGhvcj5IYW48L0F1dGhvcj48WWVhcj4yMDAxPC9ZZWFyPjxSZWNO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3-6</w:t>
      </w:r>
      <w:r w:rsidRPr="004F7B00">
        <w:rPr>
          <w:rFonts w:hint="eastAsia"/>
        </w:rPr>
        <w:t>]</w:t>
      </w:r>
      <w:r w:rsidRPr="004F7B00">
        <w:fldChar w:fldCharType="end"/>
      </w:r>
      <w:r w:rsidRPr="004F7B00">
        <w:rPr>
          <w:rFonts w:hint="eastAsia"/>
        </w:rPr>
        <w:t xml:space="preserve">. </w:t>
      </w:r>
      <w:r w:rsidRPr="004F7B00">
        <w:rPr>
          <w:rFonts w:eastAsia="宋体"/>
          <w:lang w:val="en" w:eastAsia="en-US"/>
        </w:rPr>
        <w:t>Without</w:t>
      </w:r>
      <w:r w:rsidRPr="004F7B00">
        <w:rPr>
          <w:lang w:val="en"/>
        </w:rPr>
        <w:t xml:space="preserve"> secondary treatment, BCR patients </w:t>
      </w:r>
      <w:r w:rsidRPr="004F7B00">
        <w:rPr>
          <w:rFonts w:eastAsia="宋体"/>
          <w:lang w:val="en" w:eastAsia="en-US"/>
        </w:rPr>
        <w:t>typically</w:t>
      </w:r>
      <w:r w:rsidRPr="004F7B00">
        <w:rPr>
          <w:lang w:val="en"/>
        </w:rPr>
        <w:t xml:space="preserve"> progress to clinical progression </w:t>
      </w:r>
      <w:r w:rsidRPr="004F7B00">
        <w:rPr>
          <w:rFonts w:eastAsia="宋体"/>
          <w:lang w:val="en" w:eastAsia="en-US"/>
        </w:rPr>
        <w:t>within 5-8 years post-</w:t>
      </w:r>
      <w:r w:rsidRPr="004F7B00">
        <w:rPr>
          <w:lang w:val="en"/>
        </w:rPr>
        <w:t xml:space="preserve">RP, </w:t>
      </w:r>
      <w:r w:rsidRPr="004F7B00">
        <w:rPr>
          <w:rFonts w:eastAsia="宋体"/>
          <w:lang w:val="en" w:eastAsia="en-US"/>
        </w:rPr>
        <w:t xml:space="preserve">with a substantial risk of death affecting </w:t>
      </w:r>
      <w:r w:rsidRPr="004F7B00">
        <w:rPr>
          <w:lang w:val="en"/>
        </w:rPr>
        <w:t xml:space="preserve">nearly 32–45% of patients within 15 </w:t>
      </w:r>
      <w:r w:rsidRPr="004F7B00">
        <w:rPr>
          <w:rFonts w:eastAsia="宋体"/>
        </w:rPr>
        <w:t>years</w:t>
      </w:r>
      <w:r w:rsidRPr="004F7B00">
        <w:rPr>
          <w:rFonts w:eastAsia="宋体"/>
        </w:rPr>
        <w:fldChar w:fldCharType="begin">
          <w:fldData xml:space="preserve">PEVuZE5vdGU+PENpdGU+PEF1dGhvcj5Ccm9ja21hbjwvQXV0aG9yPjxZZWFyPjIwMTU8L1llYXI+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</w:fldData>
        </w:fldChar>
      </w:r>
      <w:r w:rsidRPr="004F7B00">
        <w:rPr>
          <w:rFonts w:eastAsia="宋体"/>
        </w:rPr>
        <w:instrText xml:space="preserve"> ADDIN EN.CITE </w:instrText>
      </w:r>
      <w:r w:rsidRPr="004F7B00">
        <w:rPr>
          <w:rFonts w:eastAsia="宋体"/>
        </w:rPr>
        <w:fldChar w:fldCharType="begin">
          <w:fldData xml:space="preserve">PEVuZE5vdGU+PENpdGU+PEF1dGhvcj5Ccm9ja21hbjwvQXV0aG9yPjxZZWFyPjIwMTU8L1llYXI+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</w:fldData>
        </w:fldChar>
      </w:r>
      <w:r w:rsidRPr="004F7B00">
        <w:rPr>
          <w:rFonts w:eastAsia="宋体"/>
        </w:rPr>
        <w:instrText xml:space="preserve"> ADDIN EN.CITE.DATA </w:instrText>
      </w:r>
      <w:r w:rsidRPr="004F7B00">
        <w:rPr>
          <w:rFonts w:eastAsia="宋体"/>
        </w:rPr>
      </w:r>
      <w:r w:rsidRPr="004F7B00">
        <w:rPr>
          <w:rFonts w:eastAsia="宋体"/>
        </w:rPr>
        <w:fldChar w:fldCharType="end"/>
      </w:r>
      <w:r w:rsidRPr="004F7B00">
        <w:rPr>
          <w:rFonts w:eastAsia="宋体"/>
        </w:rPr>
      </w:r>
      <w:r w:rsidRPr="004F7B00">
        <w:rPr>
          <w:rFonts w:eastAsia="宋体"/>
        </w:rPr>
        <w:fldChar w:fldCharType="separate"/>
      </w:r>
      <w:r w:rsidRPr="004F7B00">
        <w:rPr>
          <w:rFonts w:eastAsia="宋体" w:hint="eastAsia"/>
        </w:rPr>
        <w:t>[</w:t>
      </w:r>
      <w:r w:rsidRPr="004F7B00">
        <w:rPr>
          <w:rFonts w:eastAsia="宋体"/>
        </w:rPr>
        <w:t>7</w:t>
      </w:r>
      <w:r w:rsidRPr="004F7B00">
        <w:rPr>
          <w:rFonts w:eastAsia="宋体"/>
        </w:rPr>
        <w:fldChar w:fldCharType="end"/>
      </w:r>
      <w:r w:rsidRPr="004F7B00">
        <w:rPr>
          <w:rFonts w:eastAsia="宋体" w:hint="eastAsia"/>
        </w:rPr>
        <w:t>]</w:t>
      </w:r>
      <w:r w:rsidRPr="004F7B00">
        <w:rPr>
          <w:rFonts w:eastAsia="宋体"/>
        </w:rPr>
        <w:t>.</w:t>
      </w:r>
      <w:r w:rsidRPr="004F7B00">
        <w:rPr>
          <w:rFonts w:hint="eastAsia"/>
        </w:rPr>
        <w:t xml:space="preserve"> At present, essential factors such as prostate-specific antigen (PSA) levels, Gleason score (GS), clinical stage, and the selected treatment modality are commonly recognized as crucial predictors of biochemical recurrence (BCR) in individuals with prostate cancer (PCa)</w:t>
      </w:r>
      <w:r w:rsidRPr="004F7B00">
        <w:fldChar w:fldCharType="begin">
          <w:fldData xml:space="preserve">PEVuZE5vdGU+PENpdGU+PEF1dGhvcj5GYXJvbGZpPC9BdXRob3I+PFllYXI+MjAxOTwvWWVhcj48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</w:fldData>
        </w:fldChar>
      </w:r>
      <w:r w:rsidRPr="004F7B00">
        <w:instrText xml:space="preserve"> ADDIN EN.CITE </w:instrText>
      </w:r>
      <w:r w:rsidRPr="004F7B00">
        <w:fldChar w:fldCharType="begin">
          <w:fldData xml:space="preserve">PEVuZE5vdGU+PENpdGU+PEF1dGhvcj5GYXJvbGZpPC9BdXRob3I+PFllYXI+MjAxOTwvWWVhcj48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8</w:t>
      </w:r>
      <w:r w:rsidRPr="004F7B00">
        <w:fldChar w:fldCharType="end"/>
      </w:r>
      <w:r w:rsidRPr="004F7B00">
        <w:rPr>
          <w:rFonts w:hint="eastAsia"/>
        </w:rPr>
        <w:t>].</w:t>
      </w:r>
      <w:r w:rsidRPr="004F7B00">
        <w:t xml:space="preserve"> Nevertheless</w:t>
      </w:r>
      <w:r w:rsidRPr="004F7B00">
        <w:rPr>
          <w:rFonts w:hint="eastAsia"/>
        </w:rPr>
        <w:t xml:space="preserve">, current studies have not been able to </w:t>
      </w:r>
      <w:r w:rsidRPr="004F7B00">
        <w:rPr>
          <w:rFonts w:eastAsia="宋体" w:hint="eastAsia"/>
        </w:rPr>
        <w:t xml:space="preserve">precisely </w:t>
      </w:r>
      <w:r w:rsidRPr="004F7B00">
        <w:rPr>
          <w:rFonts w:eastAsia="宋体"/>
        </w:rPr>
        <w:t xml:space="preserve">predict </w:t>
      </w:r>
      <w:r w:rsidRPr="004F7B00">
        <w:rPr>
          <w:rFonts w:hint="eastAsia"/>
        </w:rPr>
        <w:t>BCR</w:t>
      </w:r>
      <w:r w:rsidRPr="004F7B00">
        <w:rPr>
          <w:rFonts w:eastAsia="宋体" w:hint="eastAsia"/>
        </w:rPr>
        <w:t xml:space="preserve"> probability for patients under</w:t>
      </w:r>
      <w:r w:rsidRPr="004F7B00">
        <w:rPr>
          <w:rFonts w:hint="eastAsia"/>
        </w:rPr>
        <w:t xml:space="preserve"> different conditions. </w:t>
      </w:r>
      <w:r w:rsidRPr="004F7B00">
        <w:t xml:space="preserve">Hence, it is imperative to </w:t>
      </w:r>
      <w:r w:rsidRPr="004F7B00">
        <w:rPr>
          <w:rFonts w:eastAsia="宋体" w:hint="eastAsia"/>
        </w:rPr>
        <w:t>develop</w:t>
      </w:r>
      <w:r w:rsidRPr="004F7B00">
        <w:rPr>
          <w:rFonts w:hint="eastAsia"/>
        </w:rPr>
        <w:t xml:space="preserve"> a reliable and effective </w:t>
      </w:r>
      <w:r w:rsidRPr="004F7B00">
        <w:rPr>
          <w:rFonts w:hint="eastAsia"/>
        </w:rPr>
        <w:lastRenderedPageBreak/>
        <w:t>predictive model</w:t>
      </w:r>
      <w:r w:rsidRPr="004F7B00">
        <w:rPr>
          <w:rFonts w:eastAsia="宋体"/>
        </w:rPr>
        <w:t xml:space="preserve"> to identify </w:t>
      </w:r>
      <w:r w:rsidRPr="004F7B00">
        <w:rPr>
          <w:rFonts w:eastAsia="宋体" w:hint="eastAsia"/>
        </w:rPr>
        <w:t>novel</w:t>
      </w:r>
      <w:r w:rsidRPr="004F7B00">
        <w:rPr>
          <w:rFonts w:hint="eastAsia"/>
        </w:rPr>
        <w:t xml:space="preserve"> biomarkers </w:t>
      </w:r>
      <w:r w:rsidRPr="004F7B00">
        <w:rPr>
          <w:rFonts w:eastAsia="宋体" w:hint="eastAsia"/>
        </w:rPr>
        <w:t xml:space="preserve">and </w:t>
      </w:r>
      <w:r w:rsidRPr="004F7B00">
        <w:rPr>
          <w:rFonts w:eastAsia="宋体"/>
        </w:rPr>
        <w:t xml:space="preserve">accurately predict the risk </w:t>
      </w:r>
      <w:r w:rsidRPr="004F7B00">
        <w:rPr>
          <w:rFonts w:eastAsia="宋体" w:hint="eastAsia"/>
        </w:rPr>
        <w:t xml:space="preserve">of </w:t>
      </w:r>
      <w:r w:rsidRPr="004F7B00">
        <w:rPr>
          <w:rFonts w:hint="eastAsia"/>
        </w:rPr>
        <w:t xml:space="preserve">BCR </w:t>
      </w:r>
      <w:r w:rsidRPr="004F7B00">
        <w:rPr>
          <w:rFonts w:eastAsia="宋体" w:hint="eastAsia"/>
        </w:rPr>
        <w:t xml:space="preserve">in </w:t>
      </w:r>
      <w:r w:rsidRPr="004F7B00">
        <w:t>PCa</w:t>
      </w:r>
      <w:r w:rsidRPr="004F7B00">
        <w:rPr>
          <w:rFonts w:eastAsia="宋体" w:hint="eastAsia"/>
        </w:rPr>
        <w:t xml:space="preserve"> </w:t>
      </w:r>
      <w:r w:rsidRPr="004F7B00">
        <w:rPr>
          <w:rFonts w:eastAsia="宋体"/>
        </w:rPr>
        <w:t>patients’</w:t>
      </w:r>
      <w:r w:rsidRPr="004F7B00">
        <w:t xml:space="preserve"> post-surgery.</w:t>
      </w:r>
    </w:p>
    <w:p w14:paraId="3085783C" w14:textId="77777777" w:rsidR="00367E4E" w:rsidRPr="004F7B00" w:rsidRDefault="00367E4E" w:rsidP="004F7B00"/>
    <w:p w14:paraId="0B626AC5" w14:textId="77777777" w:rsidR="00367E4E" w:rsidRPr="004F7B00" w:rsidRDefault="00000000" w:rsidP="004F7B00">
      <w:bookmarkStart w:id="7" w:name="【paperrevise】015_Ferroptosis_is_a_progra"/>
      <w:r w:rsidRPr="004F7B00">
        <w:rPr>
          <w:rFonts w:hint="eastAsia"/>
        </w:rPr>
        <w:t xml:space="preserve">Ferroptosis </w:t>
      </w:r>
      <w:r w:rsidRPr="004F7B00">
        <w:t xml:space="preserve">denotes </w:t>
      </w:r>
      <w:r w:rsidRPr="004F7B00">
        <w:rPr>
          <w:rFonts w:hint="eastAsia"/>
        </w:rPr>
        <w:t>programmed death</w:t>
      </w:r>
      <w:r w:rsidRPr="004F7B00">
        <w:rPr>
          <w:rFonts w:eastAsia="宋体" w:hint="eastAsia"/>
        </w:rPr>
        <w:t xml:space="preserve"> resulting from</w:t>
      </w:r>
      <w:r w:rsidRPr="004F7B00">
        <w:rPr>
          <w:rFonts w:hint="eastAsia"/>
        </w:rPr>
        <w:t xml:space="preserve"> lipid peroxidation</w:t>
      </w:r>
      <w:r w:rsidRPr="004F7B00">
        <w:t xml:space="preserve"> and is </w:t>
      </w:r>
      <w:r w:rsidRPr="004F7B00">
        <w:rPr>
          <w:rFonts w:hint="eastAsia"/>
        </w:rPr>
        <w:t>mediated by iron-dependent forms of cells</w:t>
      </w:r>
      <w:r w:rsidRPr="004F7B00">
        <w:fldChar w:fldCharType="begin"/>
      </w:r>
      <w:r w:rsidRPr="004F7B00">
        <w:instrText xml:space="preserve"> ADDIN EN.CITE &lt;EndNote&gt;&lt;Cite&gt;&lt;Author&gt;WANG&lt;/Author&gt;&lt;Year&gt;2022&lt;/Year&gt;&lt;RecNum&gt;10&lt;/RecNum&gt;&lt;DisplayText&gt;(9)&lt;/DisplayText&gt;&lt;record&gt;&lt;rec-number&gt;10&lt;/rec-number&gt;&lt;foreign-keys&gt;&lt;key app="EN" db-id="9vxx029s8sxet3er52b5xp5kzwxzfwp2290d" timestamp="1705745666"&gt;10&lt;/key&gt;&lt;/foreign-keys&gt;&lt;ref-type name="Journal Article"&gt;17&lt;/ref-type&gt;&lt;contributors&gt;&lt;authors&gt;&lt;author&gt;WANG, ZIQIAN&lt;/author&gt;&lt;author&gt;LI, YAQI&lt;/author&gt;&lt;author&gt;WANG, DONGYANG&lt;/author&gt;&lt;author&gt;SHEN, YINGQIANG&lt;/author&gt;&lt;/authors&gt;&lt;/contributors&gt;&lt;titles&gt;&lt;title&gt;Ferroptosis molecular inducers: A future direction for malignant tumor chemotherapy&lt;/title&gt;&lt;/titles&gt;&lt;pages&gt;1599--1611&lt;/pages&gt;&lt;volume&gt;46&lt;/volume&gt;&lt;number&gt;7&lt;/number&gt;&lt;dates&gt;&lt;year&gt;2022&lt;/year&gt;&lt;/dates&gt;&lt;isbn&gt;1667-5746&lt;/isbn&gt;&lt;accession-num&gt;doi:10.32604/biocell.2022.018530&lt;/accession-num&gt;&lt;urls&gt;&lt;related-urls&gt;&lt;url&gt;http://www.techscience.com/biocell/v46n7/47031&lt;/url&gt;&lt;/related-urls&gt;&lt;/urls&gt;&lt;/record&gt;&lt;/Cite&gt;&lt;/EndNote&gt;</w:instrText>
      </w:r>
      <w:r w:rsidRPr="004F7B00">
        <w:fldChar w:fldCharType="separate"/>
      </w:r>
      <w:r w:rsidRPr="004F7B00">
        <w:rPr>
          <w:rFonts w:hint="eastAsia"/>
        </w:rPr>
        <w:t>[</w:t>
      </w:r>
      <w:r w:rsidRPr="004F7B00">
        <w:t>9</w:t>
      </w:r>
      <w:r w:rsidRPr="004F7B00">
        <w:fldChar w:fldCharType="end"/>
      </w:r>
      <w:r w:rsidRPr="004F7B00">
        <w:rPr>
          <w:rFonts w:hint="eastAsia"/>
        </w:rPr>
        <w:t>].</w:t>
      </w:r>
      <w:bookmarkEnd w:id="7"/>
      <w:r w:rsidRPr="004F7B00">
        <w:rPr>
          <w:rFonts w:hint="eastAsia"/>
        </w:rPr>
        <w:t xml:space="preserve"> </w:t>
      </w:r>
      <w:bookmarkStart w:id="8" w:name="【paperrevise】016__It_differs_in_many_way"/>
      <w:r w:rsidRPr="004F7B00">
        <w:rPr>
          <w:rFonts w:hint="eastAsia"/>
        </w:rPr>
        <w:t xml:space="preserve">It differs from </w:t>
      </w:r>
      <w:r w:rsidRPr="004F7B00">
        <w:rPr>
          <w:rFonts w:eastAsia="宋体" w:hint="eastAsia"/>
        </w:rPr>
        <w:t>other forms</w:t>
      </w:r>
      <w:r w:rsidRPr="004F7B00">
        <w:rPr>
          <w:rFonts w:hint="eastAsia"/>
        </w:rPr>
        <w:t xml:space="preserve"> </w:t>
      </w:r>
      <w:r w:rsidRPr="004F7B00">
        <w:t xml:space="preserve">of </w:t>
      </w:r>
      <w:r w:rsidRPr="004F7B00">
        <w:rPr>
          <w:rFonts w:hint="eastAsia"/>
        </w:rPr>
        <w:t>cell-mediated death</w:t>
      </w:r>
      <w:r w:rsidRPr="004F7B00">
        <w:t xml:space="preserve"> in several aspects</w:t>
      </w:r>
      <w:r w:rsidRPr="004F7B00">
        <w:rPr>
          <w:rFonts w:hint="eastAsia"/>
        </w:rPr>
        <w:t xml:space="preserve">, </w:t>
      </w:r>
      <w:r w:rsidRPr="004F7B00">
        <w:rPr>
          <w:rFonts w:eastAsia="宋体" w:hint="eastAsia"/>
        </w:rPr>
        <w:t>including</w:t>
      </w:r>
      <w:r w:rsidRPr="004F7B00">
        <w:rPr>
          <w:rFonts w:hint="eastAsia"/>
        </w:rPr>
        <w:t xml:space="preserve"> biochemistry,</w:t>
      </w:r>
      <w:bookmarkEnd w:id="8"/>
      <w:r w:rsidRPr="004F7B00">
        <w:rPr>
          <w:rFonts w:hint="eastAsia"/>
        </w:rPr>
        <w:t xml:space="preserve"> morphology, and genetics</w:t>
      </w:r>
      <w:r w:rsidRPr="004F7B00">
        <w:fldChar w:fldCharType="begin">
          <w:fldData xml:space="preserve">PEVuZE5vdGU+PENpdGU+PEF1dGhvcj5TdG9ja3dlbGw8L0F1dGhvcj48WWVhcj4yMDE3PC9ZZWFy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jcz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A2MC03MjwvcGFnZXM+PHZvbHVtZT4xNDk8L3ZvbHVtZT48bnVt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</w:fldData>
        </w:fldChar>
      </w:r>
      <w:r w:rsidRPr="004F7B00">
        <w:instrText xml:space="preserve"> ADDIN EN.CITE </w:instrText>
      </w:r>
      <w:r w:rsidRPr="004F7B00">
        <w:fldChar w:fldCharType="begin">
          <w:fldData xml:space="preserve">PEVuZE5vdGU+PENpdGU+PEF1dGhvcj5TdG9ja3dlbGw8L0F1dGhvcj48WWVhcj4yMDE3PC9ZZWFy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jcz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A2MC03MjwvcGFnZXM+PHZvbHVtZT4xNDk8L3ZvbHVtZT48bnVt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10, 11</w:t>
      </w:r>
      <w:r w:rsidRPr="004F7B00">
        <w:fldChar w:fldCharType="end"/>
      </w:r>
      <w:r w:rsidRPr="004F7B00">
        <w:rPr>
          <w:rFonts w:hint="eastAsia"/>
        </w:rPr>
        <w:t xml:space="preserve">]. </w:t>
      </w:r>
      <w:r w:rsidRPr="004F7B00">
        <w:rPr>
          <w:rFonts w:eastAsia="宋体"/>
        </w:rPr>
        <w:t xml:space="preserve">Due to </w:t>
      </w:r>
      <w:r w:rsidRPr="004F7B00">
        <w:rPr>
          <w:rFonts w:hint="eastAsia"/>
        </w:rPr>
        <w:t xml:space="preserve">the high iron content </w:t>
      </w:r>
      <w:r w:rsidRPr="004F7B00">
        <w:rPr>
          <w:rFonts w:eastAsia="宋体" w:hint="eastAsia"/>
        </w:rPr>
        <w:t>in</w:t>
      </w:r>
      <w:r w:rsidRPr="004F7B00">
        <w:rPr>
          <w:rFonts w:hint="eastAsia"/>
        </w:rPr>
        <w:t xml:space="preserve"> cancer cells and their </w:t>
      </w:r>
      <w:r w:rsidRPr="004F7B00">
        <w:rPr>
          <w:rFonts w:eastAsia="宋体" w:hint="eastAsia"/>
        </w:rPr>
        <w:t>reinforced</w:t>
      </w:r>
      <w:r w:rsidRPr="004F7B00">
        <w:rPr>
          <w:rFonts w:hint="eastAsia"/>
        </w:rPr>
        <w:t xml:space="preserve"> sensitivity to ferroptosis induction, ferroptosis is considered a promising cancer therapy</w:t>
      </w:r>
      <w:r w:rsidRPr="004F7B00">
        <w:fldChar w:fldCharType="begin">
          <w:fldData xml:space="preserve">PEVuZE5vdGU+PENpdGU+PEF1dGhvcj5IYXNzYW5uaWE8L0F1dGhvcj48WWVhcj4yMDE5PC9ZZWFy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gzMC04NDk8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</w:fldData>
        </w:fldChar>
      </w:r>
      <w:r w:rsidRPr="004F7B00">
        <w:instrText xml:space="preserve"> ADDIN EN.CITE </w:instrText>
      </w:r>
      <w:r w:rsidRPr="004F7B00">
        <w:fldChar w:fldCharType="begin">
          <w:fldData xml:space="preserve">PEVuZE5vdGU+PENpdGU+PEF1dGhvcj5IYXNzYW5uaWE8L0F1dGhvcj48WWVhcj4yMDE5PC9ZZWFy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gzMC04NDk8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12</w:t>
      </w:r>
      <w:r w:rsidRPr="004F7B00">
        <w:fldChar w:fldCharType="end"/>
      </w:r>
      <w:r w:rsidRPr="004F7B00">
        <w:rPr>
          <w:rFonts w:hint="eastAsia"/>
        </w:rPr>
        <w:t xml:space="preserve">]. </w:t>
      </w:r>
      <w:r w:rsidRPr="004F7B00">
        <w:rPr>
          <w:rFonts w:eastAsia="宋体" w:hint="eastAsia"/>
        </w:rPr>
        <w:t xml:space="preserve">Similarly, </w:t>
      </w:r>
      <w:r w:rsidRPr="004F7B00">
        <w:rPr>
          <w:rFonts w:eastAsia="宋体"/>
        </w:rPr>
        <w:t xml:space="preserve">the </w:t>
      </w:r>
      <w:r w:rsidRPr="004F7B00">
        <w:rPr>
          <w:rFonts w:hint="eastAsia"/>
        </w:rPr>
        <w:t xml:space="preserve">expression of </w:t>
      </w:r>
      <w:r w:rsidRPr="004F7B00">
        <w:rPr>
          <w:rFonts w:eastAsia="宋体" w:hint="eastAsia"/>
        </w:rPr>
        <w:t>multiple</w:t>
      </w:r>
      <w:r w:rsidRPr="004F7B00">
        <w:rPr>
          <w:rFonts w:hint="eastAsia"/>
        </w:rPr>
        <w:t xml:space="preserve"> tumor suppressors in cancer cells </w:t>
      </w:r>
      <w:r w:rsidRPr="004F7B00">
        <w:rPr>
          <w:rFonts w:eastAsia="宋体" w:hint="eastAsia"/>
        </w:rPr>
        <w:t xml:space="preserve">inhibits </w:t>
      </w:r>
      <w:r w:rsidRPr="004F7B00">
        <w:rPr>
          <w:rFonts w:hint="eastAsia"/>
        </w:rPr>
        <w:t xml:space="preserve">tumorigenesis </w:t>
      </w:r>
      <w:r w:rsidRPr="004F7B00">
        <w:t xml:space="preserve">by </w:t>
      </w:r>
      <w:r w:rsidRPr="004F7B00">
        <w:rPr>
          <w:rFonts w:eastAsia="宋体" w:hint="eastAsia"/>
        </w:rPr>
        <w:t>triggering</w:t>
      </w:r>
      <w:r w:rsidRPr="004F7B00">
        <w:rPr>
          <w:rFonts w:hint="eastAsia"/>
        </w:rPr>
        <w:t xml:space="preserve"> ferroptosis</w:t>
      </w:r>
      <w:r w:rsidRPr="004F7B00">
        <w:fldChar w:fldCharType="begin">
          <w:fldData xml:space="preserve">PEVuZE5vdGU+PENpdGU+PEF1dGhvcj5aaGFuZzwvQXV0aG9yPjxZZWFyPjIwMTg8L1llYXI+PFJl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E4MS0xMTkyPC9wYWdlcz48dm9sdW1lPjIw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3LTYyPC9w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</w:fldData>
        </w:fldChar>
      </w:r>
      <w:r w:rsidRPr="004F7B00">
        <w:instrText xml:space="preserve"> ADDIN EN.CITE </w:instrText>
      </w:r>
      <w:r w:rsidRPr="004F7B00">
        <w:fldChar w:fldCharType="begin">
          <w:fldData xml:space="preserve">PEVuZE5vdGU+PENpdGU+PEF1dGhvcj5aaGFuZzwvQXV0aG9yPjxZZWFyPjIwMTg8L1llYXI+PFJl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E4MS0xMTkyPC9wYWdlcz48dm9sdW1lPjIw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3LTYyPC9w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13, 14</w:t>
      </w:r>
      <w:r w:rsidRPr="004F7B00">
        <w:fldChar w:fldCharType="end"/>
      </w:r>
      <w:r w:rsidRPr="004F7B00">
        <w:rPr>
          <w:rFonts w:hint="eastAsia"/>
        </w:rPr>
        <w:t xml:space="preserve">]. </w:t>
      </w:r>
      <w:r w:rsidRPr="004F7B00">
        <w:t>However, certain</w:t>
      </w:r>
      <w:r w:rsidRPr="004F7B00">
        <w:rPr>
          <w:rFonts w:hint="eastAsia"/>
        </w:rPr>
        <w:t xml:space="preserve"> expressions </w:t>
      </w:r>
      <w:r w:rsidRPr="004F7B00">
        <w:t xml:space="preserve">may </w:t>
      </w:r>
      <w:r w:rsidRPr="004F7B00">
        <w:rPr>
          <w:rFonts w:eastAsia="宋体" w:hint="eastAsia"/>
        </w:rPr>
        <w:t xml:space="preserve">also prohibit </w:t>
      </w:r>
      <w:r w:rsidRPr="004F7B00">
        <w:rPr>
          <w:rFonts w:hint="eastAsia"/>
        </w:rPr>
        <w:t xml:space="preserve">ferroptosis </w:t>
      </w:r>
      <w:r w:rsidRPr="004F7B00">
        <w:t xml:space="preserve">in </w:t>
      </w:r>
      <w:r w:rsidRPr="004F7B00">
        <w:rPr>
          <w:rFonts w:eastAsia="宋体" w:hint="eastAsia"/>
        </w:rPr>
        <w:t>certain</w:t>
      </w:r>
      <w:r w:rsidRPr="004F7B00">
        <w:t xml:space="preserve"> </w:t>
      </w:r>
      <w:r w:rsidRPr="004F7B00">
        <w:rPr>
          <w:rFonts w:hint="eastAsia"/>
        </w:rPr>
        <w:t>cancer cells</w:t>
      </w:r>
      <w:r w:rsidRPr="004F7B00">
        <w:fldChar w:fldCharType="begin">
          <w:fldData xml:space="preserve">PEVuZE5vdGU+PENpdGU+PEF1dGhvcj5UYXJhbmdlbG88L0F1dGhvcj48WWVhcj4yMDE4PC9ZZWFy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E2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</w:fldData>
        </w:fldChar>
      </w:r>
      <w:r w:rsidRPr="004F7B00">
        <w:instrText xml:space="preserve"> ADDIN EN.CITE </w:instrText>
      </w:r>
      <w:r w:rsidRPr="004F7B00">
        <w:fldChar w:fldCharType="begin">
          <w:fldData xml:space="preserve">PEVuZE5vdGU+PENpdGU+PEF1dGhvcj5UYXJhbmdlbG88L0F1dGhvcj48WWVhcj4yMDE4PC9ZZWFy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E2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15, 16</w:t>
      </w:r>
      <w:r w:rsidRPr="004F7B00">
        <w:fldChar w:fldCharType="end"/>
      </w:r>
      <w:r w:rsidRPr="004F7B00">
        <w:rPr>
          <w:rFonts w:hint="eastAsia"/>
        </w:rPr>
        <w:t>],</w:t>
      </w:r>
      <w:r w:rsidRPr="004F7B00">
        <w:rPr>
          <w:rFonts w:eastAsia="宋体" w:hint="eastAsia"/>
        </w:rPr>
        <w:t xml:space="preserve"> indicating the complicated function of </w:t>
      </w:r>
      <w:r w:rsidRPr="004F7B00">
        <w:rPr>
          <w:rFonts w:hint="eastAsia"/>
        </w:rPr>
        <w:t xml:space="preserve">ferroptosis in cancer </w:t>
      </w:r>
      <w:r w:rsidRPr="004F7B00">
        <w:rPr>
          <w:rFonts w:eastAsia="宋体" w:hint="eastAsia"/>
        </w:rPr>
        <w:t xml:space="preserve">and the </w:t>
      </w:r>
      <w:r w:rsidRPr="004F7B00">
        <w:rPr>
          <w:rFonts w:eastAsia="宋体"/>
        </w:rPr>
        <w:t>imperative need for further investigations</w:t>
      </w:r>
      <w:r w:rsidRPr="004F7B00">
        <w:rPr>
          <w:rFonts w:hint="eastAsia"/>
        </w:rPr>
        <w:t>.</w:t>
      </w:r>
      <w:bookmarkStart w:id="9" w:name="OLE_LINK13"/>
      <w:r w:rsidRPr="004F7B00">
        <w:rPr>
          <w:rFonts w:eastAsia="宋体" w:hint="eastAsia"/>
        </w:rPr>
        <w:t xml:space="preserve"> </w:t>
      </w:r>
      <w:r w:rsidRPr="004F7B00">
        <w:rPr>
          <w:rFonts w:eastAsia="宋体"/>
        </w:rPr>
        <w:t>Recent studies have precisely designed some nanomedicines to exploit the dual nature of ferroptosis by controlling its reprogramming. The affirmative roles of ferroptosis are accompanied by its inherent reversal effects, leveraging the negative aspects to achieve optimal therapeutic outcomes in ferroptotic tumors. Furthermore, this introduces a conceptually innovative approach to integrate research on the nature of ferroptosis for maximizing therapeutic efficacy in treating tumors</w:t>
      </w:r>
      <w:r w:rsidRPr="004F7B00">
        <w:rPr>
          <w:rFonts w:eastAsia="宋体"/>
        </w:rPr>
        <w:fldChar w:fldCharType="begin"/>
      </w:r>
      <w:r w:rsidRPr="004F7B00">
        <w:rPr>
          <w:rFonts w:eastAsia="宋体"/>
        </w:rPr>
        <w:instrText xml:space="preserve"> ADDIN EN.CITE &lt;EndNote&gt;&lt;Cite&gt;&lt;Author&gt;Zhang&lt;/Author&gt;&lt;Year&gt;2022&lt;/Year&gt;&lt;RecNum&gt;3&lt;/RecNum&gt;&lt;DisplayText&gt;(17)&lt;/DisplayText&gt;&lt;record&gt;&lt;rec-number&gt;3&lt;/rec-number&gt;&lt;foreign-keys&gt;&lt;key app="EN" db-id="9vxx029s8sxet3er52b5xp5kzwxzfwp2290d" timestamp="1704553083"&gt;3&lt;/key&gt;&lt;/foreign-keys&gt;&lt;ref-type name="Journal Article"&gt;17&lt;/ref-type&gt;&lt;contributors&gt;&lt;authors&gt;&lt;author&gt;Zhang, M.&lt;/author&gt;&lt;author&gt;Qin, X.&lt;/author&gt;&lt;author&gt;Zhao, Z.&lt;/author&gt;&lt;author&gt;Du, Q.&lt;/author&gt;&lt;author&gt;Li, Q.&lt;/author&gt;&lt;author&gt;Jiang, Y.&lt;/author&gt;&lt;author&gt;Luan, Y.&lt;/author&gt;&lt;/authors&gt;&lt;/contributors&gt;&lt;auth-address&gt;NMPA Key Laboratory for Technology Research and Evaluation of Drug Products, Key Laboratory of Chemical Biology (Ministry of Education), School of Pharmaceutical Sciences, Cheeloo College of Medicine, Shandong University, Jinan, Shandong, 250012, China. yuxialuan@sdu.edu.cn.&lt;/auth-address&gt;&lt;titles&gt;&lt;title&gt;A self-amplifying nanodrug to manipulate the Janus-faced nature of ferroptosis for tumor therapy&lt;/title&gt;&lt;secondary-title&gt;Nanoscale Horiz&lt;/secondary-title&gt;&lt;alt-title&gt;Nanoscale horizons&lt;/alt-title&gt;&lt;/titles&gt;&lt;periodical&gt;&lt;full-title&gt;Nanoscale Horiz&lt;/full-title&gt;&lt;abbr-1&gt;Nanoscale horizons&lt;/abbr-1&gt;&lt;/periodical&gt;&lt;alt-periodical&gt;&lt;full-title&gt;Nanoscale Horiz&lt;/full-title&gt;&lt;abbr-1&gt;Nanoscale horizons&lt;/abbr-1&gt;&lt;/alt-periodical&gt;&lt;pages&gt;198-210&lt;/pages&gt;&lt;volume&gt;7&lt;/volume&gt;&lt;number&gt;2&lt;/number&gt;&lt;edition&gt;2022/01/14&lt;/edition&gt;&lt;keywords&gt;&lt;keyword&gt;Cell Death&lt;/keyword&gt;&lt;keyword&gt;*Ferroptosis&lt;/keyword&gt;&lt;keyword&gt;Humans&lt;/keyword&gt;&lt;keyword&gt;Immunotherapy&lt;/keyword&gt;&lt;keyword&gt;*Nanoparticles/therapeutic use&lt;/keyword&gt;&lt;keyword&gt;*Neoplasms/drug therapy&lt;/keyword&gt;&lt;/keywords&gt;&lt;dates&gt;&lt;year&gt;2022&lt;/year&gt;&lt;pub-dates&gt;&lt;date&gt;Jan 31&lt;/date&gt;&lt;/pub-dates&gt;&lt;/dates&gt;&lt;isbn&gt;2055-6756&lt;/isbn&gt;&lt;accession-num&gt;35023537&lt;/accession-num&gt;&lt;urls&gt;&lt;/urls&gt;&lt;electronic-resource-num&gt;10.1039/d1nh00506e&lt;/electronic-resource-num&gt;&lt;remote-database-provider&gt;NLM&lt;/remote-database-provider&gt;&lt;language&gt;eng&lt;/language&gt;&lt;/record&gt;&lt;/Cite&gt;&lt;/EndNote&gt;</w:instrText>
      </w:r>
      <w:r w:rsidRPr="004F7B00">
        <w:rPr>
          <w:rFonts w:eastAsia="宋体"/>
        </w:rPr>
        <w:fldChar w:fldCharType="separate"/>
      </w:r>
      <w:r w:rsidRPr="004F7B00">
        <w:rPr>
          <w:rFonts w:eastAsia="宋体" w:hint="eastAsia"/>
        </w:rPr>
        <w:t>[</w:t>
      </w:r>
      <w:r w:rsidRPr="004F7B00">
        <w:rPr>
          <w:rFonts w:eastAsia="宋体"/>
        </w:rPr>
        <w:t>17</w:t>
      </w:r>
      <w:r w:rsidRPr="004F7B00">
        <w:rPr>
          <w:rFonts w:eastAsia="宋体"/>
        </w:rPr>
        <w:fldChar w:fldCharType="end"/>
      </w:r>
      <w:r w:rsidRPr="004F7B00">
        <w:rPr>
          <w:rFonts w:eastAsia="宋体" w:hint="eastAsia"/>
        </w:rPr>
        <w:t>]</w:t>
      </w:r>
      <w:r w:rsidRPr="004F7B00">
        <w:rPr>
          <w:rFonts w:eastAsia="宋体"/>
        </w:rPr>
        <w:t>. Recently</w:t>
      </w:r>
      <w:bookmarkStart w:id="10" w:name="【paperrevise】017__Over_the_past_few_year"/>
      <w:r w:rsidRPr="004F7B00">
        <w:rPr>
          <w:rFonts w:eastAsia="宋体"/>
        </w:rPr>
        <w:t xml:space="preserve">, </w:t>
      </w:r>
      <w:r w:rsidRPr="004F7B00">
        <w:rPr>
          <w:rFonts w:eastAsia="宋体" w:hint="eastAsia"/>
        </w:rPr>
        <w:t>the effect of f</w:t>
      </w:r>
      <w:r w:rsidRPr="004F7B00">
        <w:rPr>
          <w:rFonts w:hint="eastAsia"/>
        </w:rPr>
        <w:t xml:space="preserve">erroptosis </w:t>
      </w:r>
      <w:r w:rsidRPr="004F7B00">
        <w:rPr>
          <w:rFonts w:eastAsia="宋体" w:hint="eastAsia"/>
        </w:rPr>
        <w:t>on cancer</w:t>
      </w:r>
      <w:r w:rsidRPr="004F7B00">
        <w:rPr>
          <w:rFonts w:hint="eastAsia"/>
        </w:rPr>
        <w:t xml:space="preserve"> pathogenesis has intrigued a growing number of basic and clinical researchers</w:t>
      </w:r>
      <w:r w:rsidRPr="004F7B00">
        <w:fldChar w:fldCharType="begin">
          <w:fldData xml:space="preserve">PEVuZE5vdGU+PENpdGU+PEF1dGhvcj5DaGVuPC9BdXRob3I+PFllYXI+MjAyMTwvWWVhcj48UmVj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</w:fldData>
        </w:fldChar>
      </w:r>
      <w:r w:rsidRPr="004F7B00">
        <w:instrText xml:space="preserve"> ADDIN EN.CITE </w:instrText>
      </w:r>
      <w:r w:rsidRPr="004F7B00">
        <w:fldChar w:fldCharType="begin">
          <w:fldData xml:space="preserve">PEVuZE5vdGU+PENpdGU+PEF1dGhvcj5DaGVuPC9BdXRob3I+PFllYXI+MjAyMTwvWWVhcj48UmVj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18</w:t>
      </w:r>
      <w:r w:rsidRPr="004F7B00">
        <w:fldChar w:fldCharType="end"/>
      </w:r>
      <w:r w:rsidRPr="004F7B00">
        <w:rPr>
          <w:rFonts w:hint="eastAsia"/>
        </w:rPr>
        <w:t>].</w:t>
      </w:r>
      <w:bookmarkEnd w:id="9"/>
      <w:bookmarkEnd w:id="10"/>
      <w:r w:rsidRPr="004F7B00">
        <w:rPr>
          <w:rFonts w:hint="eastAsia"/>
        </w:rPr>
        <w:t xml:space="preserve"> </w:t>
      </w:r>
      <w:bookmarkStart w:id="11" w:name="【paperrevise】018__At_present,_triggering"/>
      <w:r w:rsidRPr="004F7B00">
        <w:rPr>
          <w:rFonts w:eastAsia="宋体"/>
          <w:lang w:val="en" w:eastAsia="en-US"/>
        </w:rPr>
        <w:t>Presently</w:t>
      </w:r>
      <w:r w:rsidRPr="004F7B00">
        <w:rPr>
          <w:lang w:val="en"/>
        </w:rPr>
        <w:t xml:space="preserve">, the induction or inhibition of iron intoxication </w:t>
      </w:r>
      <w:r w:rsidRPr="004F7B00">
        <w:rPr>
          <w:rFonts w:eastAsia="宋体"/>
          <w:lang w:val="en" w:eastAsia="en-US"/>
        </w:rPr>
        <w:t xml:space="preserve">has emerged </w:t>
      </w:r>
      <w:r w:rsidRPr="004F7B00">
        <w:rPr>
          <w:lang w:val="en"/>
        </w:rPr>
        <w:t xml:space="preserve">as a </w:t>
      </w:r>
      <w:r w:rsidRPr="004F7B00">
        <w:rPr>
          <w:rFonts w:eastAsia="宋体"/>
          <w:lang w:val="en" w:eastAsia="en-US"/>
        </w:rPr>
        <w:t>novel concept</w:t>
      </w:r>
      <w:r w:rsidRPr="004F7B00">
        <w:rPr>
          <w:lang w:val="en"/>
        </w:rPr>
        <w:t xml:space="preserve"> and </w:t>
      </w:r>
      <w:r w:rsidRPr="004F7B00">
        <w:rPr>
          <w:rFonts w:eastAsia="宋体"/>
          <w:lang w:val="en" w:eastAsia="en-US"/>
        </w:rPr>
        <w:t>methodology, representing</w:t>
      </w:r>
      <w:r w:rsidRPr="004F7B00">
        <w:rPr>
          <w:lang w:val="en"/>
        </w:rPr>
        <w:t xml:space="preserve"> an active research area </w:t>
      </w:r>
      <w:r w:rsidRPr="004F7B00">
        <w:rPr>
          <w:rFonts w:eastAsia="宋体"/>
          <w:lang w:val="en" w:eastAsia="en-US"/>
        </w:rPr>
        <w:t>with considerable anticipation</w:t>
      </w:r>
      <w:r w:rsidRPr="004F7B00">
        <w:rPr>
          <w:lang w:val="en"/>
        </w:rPr>
        <w:t xml:space="preserve"> as a </w:t>
      </w:r>
      <w:r w:rsidRPr="004F7B00">
        <w:rPr>
          <w:rFonts w:eastAsia="宋体"/>
          <w:lang w:val="en" w:eastAsia="en-US"/>
        </w:rPr>
        <w:t>potential avenue for</w:t>
      </w:r>
      <w:r w:rsidRPr="004F7B00">
        <w:rPr>
          <w:lang w:val="en"/>
        </w:rPr>
        <w:t xml:space="preserve"> cancer</w:t>
      </w:r>
      <w:r w:rsidRPr="004F7B00">
        <w:rPr>
          <w:rFonts w:eastAsia="宋体"/>
          <w:lang w:val="en" w:eastAsia="en-US"/>
        </w:rPr>
        <w:t xml:space="preserve"> treatment</w:t>
      </w:r>
      <w:bookmarkEnd w:id="11"/>
      <w:r w:rsidRPr="004F7B00">
        <w:fldChar w:fldCharType="begin">
          <w:fldData xml:space="preserve">PEVuZE5vdGU+PENpdGU+PEF1dGhvcj5IYXNzYW5uaWE8L0F1dGhvcj48WWVhcj4yMDE5PC9ZZWFy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4MzAt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</w:fldData>
        </w:fldChar>
      </w:r>
      <w:r w:rsidRPr="004F7B00">
        <w:instrText xml:space="preserve"> ADDIN EN.CITE </w:instrText>
      </w:r>
      <w:r w:rsidRPr="004F7B00">
        <w:fldChar w:fldCharType="begin">
          <w:fldData xml:space="preserve">PEVuZE5vdGU+PENpdGU+PEF1dGhvcj5IYXNzYW5uaWE8L0F1dGhvcj48WWVhcj4yMDE5PC9ZZWFy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4MzAt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12, 19</w:t>
      </w:r>
      <w:r w:rsidRPr="004F7B00">
        <w:fldChar w:fldCharType="end"/>
      </w:r>
      <w:r w:rsidRPr="004F7B00">
        <w:rPr>
          <w:rFonts w:hint="eastAsia"/>
        </w:rPr>
        <w:t>].</w:t>
      </w:r>
    </w:p>
    <w:p w14:paraId="59A6BA4B" w14:textId="77777777" w:rsidR="00367E4E" w:rsidRPr="004F7B00" w:rsidRDefault="00367E4E" w:rsidP="004F7B00"/>
    <w:p w14:paraId="6C45A7F5" w14:textId="77777777" w:rsidR="00367E4E" w:rsidRPr="004F7B00" w:rsidRDefault="00000000" w:rsidP="004F7B00">
      <w:pPr>
        <w:rPr>
          <w:lang w:val="en"/>
        </w:rPr>
      </w:pPr>
      <w:r w:rsidRPr="004F7B00">
        <w:rPr>
          <w:rFonts w:hint="eastAsia"/>
        </w:rPr>
        <w:t xml:space="preserve">Compared with other cancers, </w:t>
      </w:r>
      <w:bookmarkStart w:id="12" w:name="【paperrevise】019__current_studies_indica"/>
      <w:r w:rsidRPr="004F7B00">
        <w:rPr>
          <w:rFonts w:hint="eastAsia"/>
        </w:rPr>
        <w:t xml:space="preserve">current </w:t>
      </w:r>
      <w:r w:rsidRPr="004F7B00">
        <w:rPr>
          <w:rFonts w:eastAsia="宋体" w:hint="eastAsia"/>
        </w:rPr>
        <w:t xml:space="preserve">research reveals the significant </w:t>
      </w:r>
      <w:r w:rsidRPr="004F7B00">
        <w:rPr>
          <w:rFonts w:eastAsia="宋体"/>
        </w:rPr>
        <w:t xml:space="preserve">impact </w:t>
      </w:r>
      <w:r w:rsidRPr="004F7B00">
        <w:rPr>
          <w:rFonts w:eastAsia="宋体" w:hint="eastAsia"/>
        </w:rPr>
        <w:t xml:space="preserve">of </w:t>
      </w:r>
      <w:r w:rsidRPr="004F7B00">
        <w:rPr>
          <w:rFonts w:hint="eastAsia"/>
        </w:rPr>
        <w:t xml:space="preserve">ferroptosis </w:t>
      </w:r>
      <w:r w:rsidRPr="004F7B00">
        <w:rPr>
          <w:rFonts w:eastAsia="宋体" w:hint="eastAsia"/>
        </w:rPr>
        <w:t>on</w:t>
      </w:r>
      <w:r w:rsidRPr="004F7B00">
        <w:rPr>
          <w:rFonts w:hint="eastAsia"/>
        </w:rPr>
        <w:t xml:space="preserve"> the treatment and development of PCa.</w:t>
      </w:r>
      <w:bookmarkEnd w:id="12"/>
      <w:r w:rsidRPr="004F7B00">
        <w:rPr>
          <w:rFonts w:hint="eastAsia"/>
        </w:rPr>
        <w:t xml:space="preserve"> </w:t>
      </w:r>
      <w:bookmarkStart w:id="13" w:name="【paperrevise】020__For_example,_Ali_et_al"/>
      <w:r w:rsidRPr="004F7B00">
        <w:rPr>
          <w:rFonts w:hint="eastAsia"/>
        </w:rPr>
        <w:t xml:space="preserve">For </w:t>
      </w:r>
      <w:r w:rsidRPr="004F7B00">
        <w:t>instance</w:t>
      </w:r>
      <w:r w:rsidRPr="004F7B00">
        <w:rPr>
          <w:rFonts w:hint="eastAsia"/>
        </w:rPr>
        <w:t xml:space="preserve">, Ali </w:t>
      </w:r>
      <w:r w:rsidRPr="004F7B00">
        <w:rPr>
          <w:i/>
        </w:rPr>
        <w:t>et al.</w:t>
      </w:r>
      <w:bookmarkStart w:id="14" w:name="【paperrevise】021__[19]_found_that_induce"/>
      <w:bookmarkEnd w:id="13"/>
      <w:r w:rsidRPr="004F7B00">
        <w:fldChar w:fldCharType="begin">
          <w:fldData xml:space="preserve">PEVuZE5vdGU+PENpdGU+PEF1dGhvcj5HaG9vY2hhbmk8L0F1dGhvcj48WWVhcj4yMDIxPC9ZZWFy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U4My0xNTk0PC9wYWdlcz48dm9sdW1lPjgx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</w:fldData>
        </w:fldChar>
      </w:r>
      <w:r w:rsidRPr="004F7B00">
        <w:instrText xml:space="preserve"> ADDIN EN.CITE </w:instrText>
      </w:r>
      <w:r w:rsidRPr="004F7B00">
        <w:fldChar w:fldCharType="begin">
          <w:fldData xml:space="preserve">PEVuZE5vdGU+PENpdGU+PEF1dGhvcj5HaG9vY2hhbmk8L0F1dGhvcj48WWVhcj4yMDIxPC9ZZWFy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U4My0xNTk0PC9wYWdlcz48dm9sdW1lPjgx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20</w:t>
      </w:r>
      <w:r w:rsidRPr="004F7B00">
        <w:fldChar w:fldCharType="end"/>
      </w:r>
      <w:r w:rsidRPr="004F7B00">
        <w:rPr>
          <w:rFonts w:hint="eastAsia"/>
        </w:rPr>
        <w:t xml:space="preserve">] </w:t>
      </w:r>
      <w:r w:rsidRPr="004F7B00">
        <w:rPr>
          <w:rFonts w:eastAsia="宋体"/>
          <w:lang w:val="en" w:eastAsia="en-US"/>
        </w:rPr>
        <w:t>suggest</w:t>
      </w:r>
      <w:r w:rsidRPr="004F7B00">
        <w:rPr>
          <w:lang w:val="en"/>
        </w:rPr>
        <w:t xml:space="preserve"> that </w:t>
      </w:r>
      <w:r w:rsidRPr="004F7B00">
        <w:rPr>
          <w:rFonts w:eastAsia="宋体"/>
          <w:lang w:val="en" w:eastAsia="en-US"/>
        </w:rPr>
        <w:t>triggering</w:t>
      </w:r>
      <w:r w:rsidRPr="004F7B00">
        <w:rPr>
          <w:lang w:val="en"/>
        </w:rPr>
        <w:t xml:space="preserve"> ferroptosis </w:t>
      </w:r>
      <w:r w:rsidRPr="004F7B00">
        <w:rPr>
          <w:rFonts w:eastAsia="宋体"/>
          <w:lang w:val="en" w:eastAsia="en-US"/>
        </w:rPr>
        <w:t>could serve as a novel therapeutic approach for</w:t>
      </w:r>
      <w:r w:rsidRPr="004F7B00">
        <w:rPr>
          <w:lang w:val="en"/>
        </w:rPr>
        <w:t xml:space="preserve"> PCa in advanced stages</w:t>
      </w:r>
      <w:r w:rsidRPr="004F7B00">
        <w:rPr>
          <w:rFonts w:eastAsia="宋体"/>
          <w:lang w:val="en" w:eastAsia="en-US"/>
        </w:rPr>
        <w:t xml:space="preserve">. This strategy can be employed </w:t>
      </w:r>
      <w:r w:rsidRPr="004F7B00">
        <w:rPr>
          <w:lang w:val="en"/>
        </w:rPr>
        <w:t xml:space="preserve">independently or in </w:t>
      </w:r>
      <w:r w:rsidRPr="004F7B00">
        <w:rPr>
          <w:rFonts w:eastAsia="宋体"/>
          <w:lang w:val="en" w:eastAsia="en-US"/>
        </w:rPr>
        <w:t>conjunction</w:t>
      </w:r>
      <w:r w:rsidRPr="004F7B00">
        <w:rPr>
          <w:lang w:val="en"/>
        </w:rPr>
        <w:t xml:space="preserve"> with the second generation of anti-androgen therapy. </w:t>
      </w:r>
      <w:bookmarkEnd w:id="14"/>
      <w:r w:rsidRPr="004F7B00">
        <w:rPr>
          <w:rFonts w:hint="eastAsia"/>
        </w:rPr>
        <w:t xml:space="preserve">Kaylyn </w:t>
      </w:r>
      <w:r w:rsidRPr="004F7B00">
        <w:rPr>
          <w:i/>
        </w:rPr>
        <w:t>et al.</w:t>
      </w:r>
      <w:r w:rsidRPr="004F7B00">
        <w:fldChar w:fldCharType="begin">
          <w:fldData xml:space="preserve">PEVuZE5vdGU+PENpdGU+PEF1dGhvcj5Ub3VzaWduYW50PC9BdXRob3I+PFllYXI+MjAyMDwvWWVh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</w:fldData>
        </w:fldChar>
      </w:r>
      <w:r w:rsidRPr="004F7B00">
        <w:instrText xml:space="preserve"> ADDIN EN.CITE </w:instrText>
      </w:r>
      <w:r w:rsidRPr="004F7B00">
        <w:fldChar w:fldCharType="begin">
          <w:fldData xml:space="preserve">PEVuZE5vdGU+PENpdGU+PEF1dGhvcj5Ub3VzaWduYW50PC9BdXRob3I+PFllYXI+MjAyMDwvWWVh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21</w:t>
      </w:r>
      <w:r w:rsidRPr="004F7B00">
        <w:fldChar w:fldCharType="end"/>
      </w:r>
      <w:r w:rsidRPr="004F7B00">
        <w:rPr>
          <w:rFonts w:hint="eastAsia"/>
        </w:rPr>
        <w:t>]</w:t>
      </w:r>
      <w:r w:rsidRPr="004F7B00">
        <w:rPr>
          <w:lang w:val="en"/>
        </w:rPr>
        <w:t xml:space="preserve"> </w:t>
      </w:r>
      <w:r w:rsidRPr="004F7B00">
        <w:rPr>
          <w:rFonts w:eastAsia="宋体"/>
          <w:lang w:val="en" w:eastAsia="en-US"/>
        </w:rPr>
        <w:t xml:space="preserve">support the </w:t>
      </w:r>
      <w:r w:rsidRPr="004F7B00">
        <w:rPr>
          <w:lang w:val="en"/>
        </w:rPr>
        <w:t xml:space="preserve">role of </w:t>
      </w:r>
      <w:r w:rsidRPr="004F7B00">
        <w:rPr>
          <w:rFonts w:hint="eastAsia"/>
        </w:rPr>
        <w:t>G</w:t>
      </w:r>
      <w:r w:rsidRPr="004F7B00">
        <w:rPr>
          <w:lang w:val="en"/>
        </w:rPr>
        <w:t>lutathione peroxidase 4</w:t>
      </w:r>
      <w:r w:rsidRPr="004F7B00">
        <w:rPr>
          <w:rFonts w:hint="eastAsia"/>
        </w:rPr>
        <w:t xml:space="preserve"> (GPX4) </w:t>
      </w:r>
      <w:r w:rsidRPr="004F7B00">
        <w:rPr>
          <w:lang w:val="en"/>
        </w:rPr>
        <w:t xml:space="preserve">dependence </w:t>
      </w:r>
      <w:r w:rsidRPr="004F7B00">
        <w:rPr>
          <w:rFonts w:eastAsia="宋体"/>
          <w:lang w:val="en" w:eastAsia="en-US"/>
        </w:rPr>
        <w:t xml:space="preserve">induction </w:t>
      </w:r>
      <w:r w:rsidRPr="004F7B00">
        <w:rPr>
          <w:lang w:val="en"/>
        </w:rPr>
        <w:t xml:space="preserve">in the standardized treatment of PCa and </w:t>
      </w:r>
      <w:r w:rsidRPr="004F7B00">
        <w:rPr>
          <w:rFonts w:eastAsia="宋体"/>
          <w:lang w:val="en" w:eastAsia="en-US"/>
        </w:rPr>
        <w:t xml:space="preserve">highlight </w:t>
      </w:r>
      <w:r w:rsidRPr="004F7B00">
        <w:rPr>
          <w:lang w:val="en"/>
        </w:rPr>
        <w:t xml:space="preserve">the </w:t>
      </w:r>
      <w:r w:rsidRPr="004F7B00">
        <w:rPr>
          <w:rFonts w:eastAsia="宋体"/>
          <w:lang w:val="en" w:eastAsia="en-US"/>
        </w:rPr>
        <w:t>significance</w:t>
      </w:r>
      <w:r w:rsidRPr="004F7B00">
        <w:rPr>
          <w:lang w:val="en"/>
        </w:rPr>
        <w:t xml:space="preserve"> of iron hypersensitivity</w:t>
      </w:r>
      <w:r w:rsidRPr="004F7B00">
        <w:rPr>
          <w:rFonts w:eastAsia="宋体"/>
          <w:lang w:val="en" w:eastAsia="en-US"/>
        </w:rPr>
        <w:t>,</w:t>
      </w:r>
      <w:r w:rsidRPr="004F7B00">
        <w:rPr>
          <w:lang w:val="en"/>
        </w:rPr>
        <w:t xml:space="preserve"> providing </w:t>
      </w:r>
      <w:r w:rsidRPr="004F7B00">
        <w:rPr>
          <w:rFonts w:eastAsia="宋体"/>
          <w:lang w:val="en" w:eastAsia="en-US"/>
        </w:rPr>
        <w:t>mechanistic insights into</w:t>
      </w:r>
      <w:r w:rsidRPr="004F7B00">
        <w:rPr>
          <w:lang w:val="en"/>
        </w:rPr>
        <w:t xml:space="preserve"> lipid metabolism</w:t>
      </w:r>
      <w:r w:rsidRPr="004F7B00">
        <w:rPr>
          <w:rFonts w:hint="eastAsia"/>
        </w:rPr>
        <w:t xml:space="preserve">. </w:t>
      </w:r>
      <w:bookmarkStart w:id="15" w:name="【paperrevise】022__By_targeting_p53,_flub"/>
      <w:r w:rsidRPr="004F7B00">
        <w:rPr>
          <w:rFonts w:eastAsia="宋体" w:hint="eastAsia"/>
        </w:rPr>
        <w:t xml:space="preserve">Through </w:t>
      </w:r>
      <w:r w:rsidRPr="004F7B00">
        <w:rPr>
          <w:rFonts w:hint="eastAsia"/>
        </w:rPr>
        <w:t xml:space="preserve">targeting p53, flubendazole </w:t>
      </w:r>
      <w:r w:rsidRPr="004F7B00">
        <w:rPr>
          <w:rFonts w:eastAsia="宋体" w:hint="eastAsia"/>
        </w:rPr>
        <w:t>facilitates</w:t>
      </w:r>
      <w:r w:rsidRPr="004F7B00">
        <w:rPr>
          <w:rFonts w:hint="eastAsia"/>
        </w:rPr>
        <w:t xml:space="preserve"> ferroptosis against castration-resistant PCa (CRPC) and induces antitumor effects.</w:t>
      </w:r>
      <w:bookmarkEnd w:id="15"/>
      <w:r w:rsidRPr="004F7B00">
        <w:rPr>
          <w:rFonts w:hint="eastAsia"/>
        </w:rPr>
        <w:t xml:space="preserve"> </w:t>
      </w:r>
      <w:r w:rsidRPr="004F7B00">
        <w:rPr>
          <w:rFonts w:eastAsia="宋体"/>
          <w:lang w:val="en" w:eastAsia="en-US"/>
        </w:rPr>
        <w:t>Erastin, a typical ferroptosis inducer, not only inhibits</w:t>
      </w:r>
      <w:r w:rsidRPr="004F7B00">
        <w:rPr>
          <w:lang w:val="en"/>
        </w:rPr>
        <w:t xml:space="preserve"> androgen receptors (AR) in CRPC </w:t>
      </w:r>
      <w:r w:rsidRPr="004F7B00">
        <w:rPr>
          <w:rFonts w:eastAsia="宋体"/>
          <w:lang w:val="en" w:eastAsia="en-US"/>
        </w:rPr>
        <w:t>but</w:t>
      </w:r>
      <w:r w:rsidRPr="004F7B00">
        <w:rPr>
          <w:lang w:val="en"/>
        </w:rPr>
        <w:t xml:space="preserve"> also </w:t>
      </w:r>
      <w:r w:rsidRPr="004F7B00">
        <w:rPr>
          <w:rFonts w:eastAsia="宋体"/>
          <w:lang w:val="en" w:eastAsia="en-US"/>
        </w:rPr>
        <w:t>influences the</w:t>
      </w:r>
      <w:r w:rsidRPr="004F7B00">
        <w:rPr>
          <w:lang w:val="en"/>
        </w:rPr>
        <w:t xml:space="preserve"> transcriptional activity of splicing </w:t>
      </w:r>
      <w:r w:rsidRPr="004F7B00">
        <w:rPr>
          <w:rFonts w:hint="eastAsia"/>
        </w:rPr>
        <w:t>variants</w:t>
      </w:r>
      <w:r w:rsidRPr="004F7B00">
        <w:fldChar w:fldCharType="begin">
          <w:fldData xml:space="preserve">PEVuZE5vdGU+PENpdGU+PEF1dGhvcj5ZYW5nPC9BdXRob3I+PFllYXI+MjAyMTwvWWVhcj48UmVj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2b2x1bWU+NDU8L3Zv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</w:fldData>
        </w:fldChar>
      </w:r>
      <w:r w:rsidRPr="004F7B00">
        <w:instrText xml:space="preserve"> ADDIN EN.CITE </w:instrText>
      </w:r>
      <w:r w:rsidRPr="004F7B00">
        <w:fldChar w:fldCharType="begin">
          <w:fldData xml:space="preserve">PEVuZE5vdGU+PENpdGU+PEF1dGhvcj5ZYW5nPC9BdXRob3I+PFllYXI+MjAyMTwvWWVhcj48UmVj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2b2x1bWU+NDU8L3Zv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22</w:t>
      </w:r>
      <w:r w:rsidRPr="004F7B00">
        <w:fldChar w:fldCharType="end"/>
      </w:r>
      <w:r w:rsidRPr="004F7B00">
        <w:rPr>
          <w:rFonts w:hint="eastAsia"/>
        </w:rPr>
        <w:t>].</w:t>
      </w:r>
      <w:bookmarkStart w:id="16" w:name="OLE_LINK15"/>
      <w:r w:rsidRPr="004F7B00">
        <w:rPr>
          <w:rFonts w:hint="eastAsia"/>
        </w:rPr>
        <w:t xml:space="preserve"> </w:t>
      </w:r>
      <w:bookmarkEnd w:id="16"/>
      <w:r w:rsidRPr="004F7B00">
        <w:rPr>
          <w:rFonts w:hint="eastAsia"/>
        </w:rPr>
        <w:t>Multiple studies have emphasized the significance of ferroptosis in both the progression and therapeutic approaches for castration-resistant prostate cancer (CRPC)</w:t>
      </w:r>
      <w:r w:rsidRPr="004F7B00">
        <w:fldChar w:fldCharType="begin">
          <w:fldData xml:space="preserve">PEVuZE5vdGU+PENpdGU+PEF1dGhvcj5Ub3VzaWduYW50PC9BdXRob3I+PFllYXI+MjAyMDwvWWVh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2b2x1bWU+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</w:fldData>
        </w:fldChar>
      </w:r>
      <w:r w:rsidRPr="004F7B00">
        <w:instrText xml:space="preserve"> ADDIN EN.CITE </w:instrText>
      </w:r>
      <w:r w:rsidRPr="004F7B00">
        <w:fldChar w:fldCharType="begin">
          <w:fldData xml:space="preserve">PEVuZE5vdGU+PENpdGU+PEF1dGhvcj5Ub3VzaWduYW50PC9BdXRob3I+PFllYXI+MjAyMDwvWWVh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2b2x1bWU+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21-23</w:t>
      </w:r>
      <w:r w:rsidRPr="004F7B00">
        <w:fldChar w:fldCharType="end"/>
      </w:r>
      <w:r w:rsidRPr="004F7B00">
        <w:rPr>
          <w:rFonts w:hint="eastAsia"/>
        </w:rPr>
        <w:t xml:space="preserve">]. </w:t>
      </w:r>
      <w:r w:rsidRPr="004F7B00">
        <w:rPr>
          <w:rFonts w:eastAsia="宋体"/>
          <w:lang w:val="en" w:eastAsia="en-US"/>
        </w:rPr>
        <w:t>While</w:t>
      </w:r>
      <w:r w:rsidRPr="004F7B00">
        <w:rPr>
          <w:lang w:val="en"/>
        </w:rPr>
        <w:t xml:space="preserve"> limited treatment options </w:t>
      </w:r>
      <w:r w:rsidRPr="004F7B00">
        <w:rPr>
          <w:rFonts w:eastAsia="宋体"/>
          <w:lang w:val="en" w:eastAsia="en-US"/>
        </w:rPr>
        <w:t xml:space="preserve">exist for advanced PCa </w:t>
      </w:r>
      <w:r w:rsidRPr="004F7B00">
        <w:rPr>
          <w:lang w:val="en"/>
        </w:rPr>
        <w:t xml:space="preserve">and further </w:t>
      </w:r>
      <w:r w:rsidRPr="004F7B00">
        <w:rPr>
          <w:rFonts w:eastAsia="宋体"/>
          <w:lang w:val="en" w:eastAsia="en-US"/>
        </w:rPr>
        <w:t xml:space="preserve">improvement is still needed, the </w:t>
      </w:r>
      <w:r w:rsidRPr="004F7B00">
        <w:rPr>
          <w:lang w:val="en"/>
        </w:rPr>
        <w:t xml:space="preserve">induction of ferroptosis is </w:t>
      </w:r>
      <w:r w:rsidRPr="004F7B00">
        <w:rPr>
          <w:rFonts w:eastAsia="宋体"/>
          <w:lang w:val="en" w:eastAsia="en-US"/>
        </w:rPr>
        <w:t xml:space="preserve">increasingly </w:t>
      </w:r>
      <w:r w:rsidRPr="004F7B00">
        <w:rPr>
          <w:rFonts w:eastAsia="宋体" w:hint="eastAsia"/>
        </w:rPr>
        <w:t>considered</w:t>
      </w:r>
      <w:r w:rsidRPr="004F7B00">
        <w:rPr>
          <w:lang w:val="en"/>
        </w:rPr>
        <w:t xml:space="preserve"> by many researchers as a </w:t>
      </w:r>
      <w:r w:rsidRPr="004F7B00">
        <w:rPr>
          <w:rFonts w:eastAsia="宋体"/>
          <w:lang w:val="en" w:eastAsia="en-US"/>
        </w:rPr>
        <w:t>potential novel</w:t>
      </w:r>
      <w:r w:rsidRPr="004F7B00">
        <w:rPr>
          <w:lang w:val="en"/>
        </w:rPr>
        <w:t xml:space="preserve"> treatment for advanced</w:t>
      </w:r>
      <w:r w:rsidRPr="004F7B00">
        <w:rPr>
          <w:rFonts w:eastAsia="宋体"/>
          <w:lang w:val="en" w:eastAsia="en-US"/>
        </w:rPr>
        <w:t xml:space="preserve"> </w:t>
      </w:r>
      <w:r w:rsidRPr="004F7B00">
        <w:rPr>
          <w:rFonts w:hint="eastAsia"/>
        </w:rPr>
        <w:t>PCa</w:t>
      </w:r>
      <w:r w:rsidRPr="004F7B00">
        <w:fldChar w:fldCharType="begin">
          <w:fldData xml:space="preserve">PEVuZE5vdGU+PENpdGU+PEF1dGhvcj5HaG9vY2hhbmk8L0F1dGhvcj48WWVhcj4yMDIxPC9ZZWFy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U4My0xNTk0PC9wYWdlcz48dm9sdW1lPjgx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</w:fldData>
        </w:fldChar>
      </w:r>
      <w:r w:rsidRPr="004F7B00">
        <w:instrText xml:space="preserve"> ADDIN EN.CITE </w:instrText>
      </w:r>
      <w:r w:rsidRPr="004F7B00">
        <w:fldChar w:fldCharType="begin">
          <w:fldData xml:space="preserve">PEVuZE5vdGU+PENpdGU+PEF1dGhvcj5HaG9vY2hhbmk8L0F1dGhvcj48WWVhcj4yMDIxPC9ZZWFy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U4My0xNTk0PC9wYWdlcz48dm9sdW1lPjgx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20</w:t>
      </w:r>
      <w:r w:rsidRPr="004F7B00">
        <w:fldChar w:fldCharType="end"/>
      </w:r>
      <w:r w:rsidRPr="004F7B00">
        <w:rPr>
          <w:rFonts w:hint="eastAsia"/>
        </w:rPr>
        <w:t xml:space="preserve">]. </w:t>
      </w:r>
      <w:bookmarkStart w:id="17" w:name="【paperrevise】024__However,_the_effect_of"/>
      <w:r w:rsidRPr="004F7B00">
        <w:rPr>
          <w:rFonts w:hint="eastAsia"/>
        </w:rPr>
        <w:t>In conclusion, despite the extensive documentation of ferroptosis's effect on the progression and treatment of prostate cancer (PCa), its impact on biochemical recurrence (BCR) and prognosis remains inadequately reported</w:t>
      </w:r>
      <w:r w:rsidRPr="004F7B00">
        <w:rPr>
          <w:lang w:val="en"/>
        </w:rPr>
        <w:t>.</w:t>
      </w:r>
      <w:bookmarkEnd w:id="17"/>
    </w:p>
    <w:p w14:paraId="4749649B" w14:textId="77777777" w:rsidR="00367E4E" w:rsidRPr="004F7B00" w:rsidRDefault="00367E4E" w:rsidP="004F7B00"/>
    <w:p w14:paraId="65A558DC" w14:textId="77777777" w:rsidR="00367E4E" w:rsidRPr="004F7B00" w:rsidRDefault="00000000" w:rsidP="004F7B00">
      <w:pPr>
        <w:rPr>
          <w:lang w:val="en"/>
        </w:rPr>
      </w:pPr>
      <w:bookmarkStart w:id="18" w:name="【paperrevise】025_This_study_identified_f"/>
      <w:r w:rsidRPr="004F7B00">
        <w:rPr>
          <w:rFonts w:eastAsia="Berkeley-Medium" w:hint="eastAsia"/>
          <w:color w:val="000000" w:themeColor="text1"/>
        </w:rPr>
        <w:lastRenderedPageBreak/>
        <w:t>This study used relational databases in the PCa to identify ferroptosis-related genes</w:t>
      </w:r>
      <w:r w:rsidRPr="004F7B00">
        <w:rPr>
          <w:rFonts w:eastAsia="Berkeley-Medium"/>
          <w:color w:val="000000" w:themeColor="text1"/>
        </w:rPr>
        <w:t xml:space="preserve"> (FRGs)</w:t>
      </w:r>
      <w:r w:rsidRPr="004F7B00">
        <w:rPr>
          <w:rFonts w:eastAsia="Berkeley-Medium" w:hint="eastAsia"/>
          <w:color w:val="000000" w:themeColor="text1"/>
        </w:rPr>
        <w:t xml:space="preserve"> </w:t>
      </w:r>
      <w:r w:rsidRPr="004F7B00">
        <w:rPr>
          <w:rFonts w:hint="eastAsia"/>
          <w:color w:val="000000" w:themeColor="text1"/>
        </w:rPr>
        <w:t>involved in</w:t>
      </w:r>
      <w:r w:rsidRPr="004F7B00">
        <w:rPr>
          <w:rFonts w:eastAsia="Berkeley-Medium" w:hint="eastAsia"/>
          <w:color w:val="000000" w:themeColor="text1"/>
        </w:rPr>
        <w:t xml:space="preserve"> long-term BCR</w:t>
      </w:r>
      <w:r w:rsidRPr="004F7B00">
        <w:rPr>
          <w:rFonts w:eastAsia="Berkeley-Medium"/>
          <w:color w:val="000000" w:themeColor="text1"/>
        </w:rPr>
        <w:t>.</w:t>
      </w:r>
      <w:r w:rsidRPr="004F7B00">
        <w:rPr>
          <w:lang w:val="en" w:eastAsia="en-US"/>
        </w:rPr>
        <w:t xml:space="preserve"> Subsequently, a model was </w:t>
      </w:r>
      <w:r w:rsidRPr="004F7B00">
        <w:rPr>
          <w:rFonts w:hint="eastAsia"/>
        </w:rPr>
        <w:t>developed</w:t>
      </w:r>
      <w:r w:rsidRPr="004F7B00">
        <w:rPr>
          <w:lang w:val="en" w:eastAsia="en-US"/>
        </w:rPr>
        <w:t xml:space="preserve"> based</w:t>
      </w:r>
      <w:r w:rsidRPr="004F7B00">
        <w:rPr>
          <w:lang w:val="en"/>
        </w:rPr>
        <w:t xml:space="preserve"> on four prognostic features </w:t>
      </w:r>
      <w:r w:rsidRPr="004F7B00">
        <w:rPr>
          <w:lang w:val="en" w:eastAsia="en-US"/>
        </w:rPr>
        <w:t>derived from FRGs, with the aim of enhancing</w:t>
      </w:r>
      <w:r w:rsidRPr="004F7B00">
        <w:rPr>
          <w:lang w:val="en"/>
        </w:rPr>
        <w:t xml:space="preserve"> the </w:t>
      </w:r>
      <w:r w:rsidRPr="004F7B00">
        <w:rPr>
          <w:lang w:val="en" w:eastAsia="en-US"/>
        </w:rPr>
        <w:t>ability</w:t>
      </w:r>
      <w:r w:rsidRPr="004F7B00">
        <w:rPr>
          <w:lang w:val="en"/>
        </w:rPr>
        <w:t xml:space="preserve"> to </w:t>
      </w:r>
      <w:r w:rsidRPr="004F7B00">
        <w:rPr>
          <w:lang w:val="en" w:eastAsia="en-US"/>
        </w:rPr>
        <w:t>assess</w:t>
      </w:r>
      <w:r w:rsidRPr="004F7B00">
        <w:rPr>
          <w:lang w:val="en"/>
        </w:rPr>
        <w:t xml:space="preserve"> the risk of </w:t>
      </w:r>
      <w:r w:rsidRPr="004F7B00">
        <w:rPr>
          <w:rFonts w:eastAsia="Berkeley-Medium"/>
          <w:color w:val="000000" w:themeColor="text1"/>
        </w:rPr>
        <w:t xml:space="preserve">BCR </w:t>
      </w:r>
      <w:r w:rsidRPr="004F7B00">
        <w:rPr>
          <w:rFonts w:eastAsia="Berkeley-Medium" w:hint="eastAsia"/>
          <w:color w:val="000000" w:themeColor="text1"/>
        </w:rPr>
        <w:t xml:space="preserve">after RP. </w:t>
      </w:r>
      <w:r w:rsidRPr="004F7B00">
        <w:rPr>
          <w:color w:val="000000" w:themeColor="text1"/>
        </w:rPr>
        <w:t>Moreover, the important component of the signature was selected for further experimental verification,</w:t>
      </w:r>
      <w:r w:rsidRPr="004F7B00">
        <w:rPr>
          <w:lang w:val="en" w:eastAsia="en-US"/>
        </w:rPr>
        <w:t xml:space="preserve"> providing insights into</w:t>
      </w:r>
      <w:r w:rsidRPr="004F7B00">
        <w:rPr>
          <w:lang w:val="en"/>
        </w:rPr>
        <w:t xml:space="preserve"> the treatment and </w:t>
      </w:r>
      <w:r w:rsidRPr="004F7B00">
        <w:rPr>
          <w:lang w:val="en" w:eastAsia="en-US"/>
        </w:rPr>
        <w:t>progression</w:t>
      </w:r>
      <w:r w:rsidRPr="004F7B00">
        <w:rPr>
          <w:lang w:val="en"/>
        </w:rPr>
        <w:t xml:space="preserve"> of PCa </w:t>
      </w:r>
      <w:r w:rsidRPr="004F7B00">
        <w:rPr>
          <w:lang w:val="en" w:eastAsia="en-US"/>
        </w:rPr>
        <w:t xml:space="preserve">in </w:t>
      </w:r>
      <w:r w:rsidRPr="004F7B00">
        <w:rPr>
          <w:rFonts w:hint="eastAsia"/>
          <w:lang w:val="en"/>
        </w:rPr>
        <w:t>patients</w:t>
      </w:r>
      <w:r w:rsidRPr="004F7B00">
        <w:rPr>
          <w:rFonts w:eastAsia="Berkeley-Medium" w:hint="eastAsia"/>
          <w:color w:val="000000" w:themeColor="text1"/>
        </w:rPr>
        <w:t>.</w:t>
      </w:r>
      <w:r w:rsidRPr="004F7B00">
        <w:rPr>
          <w:rFonts w:hint="eastAsia"/>
          <w:color w:val="000000" w:themeColor="text1"/>
        </w:rPr>
        <w:t xml:space="preserve"> The </w:t>
      </w:r>
      <w:r w:rsidRPr="004F7B00">
        <w:rPr>
          <w:color w:val="000000" w:themeColor="text1"/>
        </w:rPr>
        <w:t xml:space="preserve">outcomes </w:t>
      </w:r>
      <w:r w:rsidRPr="004F7B00">
        <w:rPr>
          <w:rFonts w:hint="eastAsia"/>
          <w:color w:val="000000" w:themeColor="text1"/>
        </w:rPr>
        <w:t xml:space="preserve">indicate the </w:t>
      </w:r>
      <w:r w:rsidRPr="004F7B00">
        <w:rPr>
          <w:color w:val="000000" w:themeColor="text1"/>
        </w:rPr>
        <w:t xml:space="preserve">crucial </w:t>
      </w:r>
      <w:r w:rsidRPr="004F7B00">
        <w:rPr>
          <w:rFonts w:hint="eastAsia"/>
          <w:color w:val="000000" w:themeColor="text1"/>
        </w:rPr>
        <w:t xml:space="preserve">role of </w:t>
      </w:r>
      <w:r w:rsidRPr="004F7B00">
        <w:rPr>
          <w:rFonts w:eastAsia="Berkeley-Medium" w:hint="eastAsia"/>
          <w:color w:val="000000" w:themeColor="text1"/>
        </w:rPr>
        <w:t>ferroptosis</w:t>
      </w:r>
      <w:r w:rsidRPr="004F7B00">
        <w:rPr>
          <w:rFonts w:eastAsia="Berkeley-Medium"/>
          <w:color w:val="000000" w:themeColor="text1"/>
        </w:rPr>
        <w:t xml:space="preserve"> </w:t>
      </w:r>
      <w:r w:rsidRPr="004F7B00">
        <w:rPr>
          <w:rFonts w:hint="eastAsia"/>
          <w:color w:val="000000" w:themeColor="text1"/>
        </w:rPr>
        <w:t xml:space="preserve">and </w:t>
      </w:r>
      <w:r w:rsidRPr="004F7B00">
        <w:rPr>
          <w:color w:val="000000" w:themeColor="text1"/>
        </w:rPr>
        <w:t xml:space="preserve">FRGs </w:t>
      </w:r>
      <w:r w:rsidRPr="004F7B00">
        <w:rPr>
          <w:rFonts w:eastAsia="Berkeley-Medium"/>
          <w:color w:val="000000" w:themeColor="text1"/>
        </w:rPr>
        <w:t>in postoperative PCa management, providing insights into predicting future trends.</w:t>
      </w:r>
    </w:p>
    <w:bookmarkEnd w:id="18"/>
    <w:p w14:paraId="134EE5DD" w14:textId="77777777" w:rsidR="00367E4E" w:rsidRPr="004F7B00" w:rsidRDefault="00367E4E" w:rsidP="004F7B00"/>
    <w:p w14:paraId="54D4FF03" w14:textId="77777777" w:rsidR="00367E4E" w:rsidRPr="004F7B00" w:rsidRDefault="00000000" w:rsidP="004F7B00">
      <w:r w:rsidRPr="004F7B00">
        <w:t>Materials and methods</w:t>
      </w:r>
    </w:p>
    <w:p w14:paraId="0A480AFB" w14:textId="77777777" w:rsidR="00367E4E" w:rsidRPr="004F7B00" w:rsidRDefault="00000000" w:rsidP="004F7B00">
      <w:r w:rsidRPr="004F7B00">
        <w:t>Data collection</w:t>
      </w:r>
    </w:p>
    <w:p w14:paraId="08DA0073" w14:textId="77777777" w:rsidR="00367E4E" w:rsidRPr="004F7B00" w:rsidRDefault="00367E4E" w:rsidP="004F7B00"/>
    <w:p w14:paraId="2E4FF746" w14:textId="77777777" w:rsidR="00367E4E" w:rsidRPr="004F7B00" w:rsidRDefault="00000000" w:rsidP="004F7B00">
      <w:r w:rsidRPr="004F7B00">
        <w:t xml:space="preserve">This study acquired the complete transcriptome data </w:t>
      </w:r>
      <w:r w:rsidRPr="004F7B00">
        <w:rPr>
          <w:rFonts w:hint="eastAsia"/>
        </w:rPr>
        <w:t xml:space="preserve">(FPKM (Fragments Per Kilobase Million) </w:t>
      </w:r>
      <w:r w:rsidRPr="004F7B00">
        <w:t xml:space="preserve">standardized data) of </w:t>
      </w:r>
      <w:r w:rsidRPr="004F7B00">
        <w:rPr>
          <w:rFonts w:hint="eastAsia"/>
        </w:rPr>
        <w:t>prostate cancer</w:t>
      </w:r>
      <w:r w:rsidRPr="004F7B00">
        <w:t xml:space="preserve"> (PRAD) from TCGA along with </w:t>
      </w:r>
      <w:r w:rsidRPr="004F7B00">
        <w:rPr>
          <w:rFonts w:eastAsia="宋体" w:hint="eastAsia"/>
        </w:rPr>
        <w:t>relevant</w:t>
      </w:r>
      <w:r w:rsidRPr="004F7B00">
        <w:t xml:space="preserve"> clinical information, encompassing a dataset of </w:t>
      </w:r>
      <w:bookmarkStart w:id="19" w:name="【paperrevise】027__The_database_included_"/>
      <w:r w:rsidRPr="004F7B00">
        <w:rPr>
          <w:rFonts w:eastAsia="Minion Pro"/>
        </w:rPr>
        <w:t>496 patients</w:t>
      </w:r>
      <w:r w:rsidRPr="004F7B00">
        <w:t>.</w:t>
      </w:r>
      <w:bookmarkEnd w:id="19"/>
      <w:r w:rsidRPr="004F7B00">
        <w:t xml:space="preserve"> </w:t>
      </w:r>
      <w:bookmarkStart w:id="20" w:name="【paperrevise】028__The_PRAD_dataset_(GSE5"/>
      <w:r w:rsidRPr="004F7B00">
        <w:rPr>
          <w:rFonts w:hint="eastAsia"/>
        </w:rPr>
        <w:t>For validation, the study utilized the PRAD dataset (GSE54460) sourced from the GEO, comprising comprehensive normalized Log2 mRNA expression profiles and clinicopathological details for 107 patients</w:t>
      </w:r>
      <w:bookmarkStart w:id="21" w:name="【paperrevise】029__This_dataset_contained"/>
      <w:bookmarkEnd w:id="20"/>
      <w:r w:rsidRPr="004F7B00">
        <w:t>.</w:t>
      </w:r>
      <w:bookmarkEnd w:id="21"/>
      <w:r w:rsidRPr="004F7B00">
        <w:t xml:space="preserve"> </w:t>
      </w:r>
      <w:bookmarkStart w:id="22" w:name="【paperrevise】030__we_obtained_a_total_of"/>
      <w:r w:rsidRPr="004F7B00">
        <w:rPr>
          <w:rFonts w:hint="eastAsia"/>
        </w:rPr>
        <w:t>25</w:t>
      </w:r>
      <w:r w:rsidRPr="004F7B00">
        <w:rPr>
          <w:rFonts w:eastAsia="宋体" w:hint="eastAsia"/>
        </w:rPr>
        <w:t>7</w:t>
      </w:r>
      <w:r w:rsidRPr="004F7B00">
        <w:t xml:space="preserve"> FRGs were collected from prior </w:t>
      </w:r>
      <w:r w:rsidRPr="004F7B00">
        <w:rPr>
          <w:rFonts w:eastAsia="宋体" w:hint="eastAsia"/>
        </w:rPr>
        <w:t>research</w:t>
      </w:r>
      <w:r w:rsidRPr="004F7B00">
        <w:rPr>
          <w:rFonts w:eastAsia="宋体"/>
        </w:rPr>
        <w:fldChar w:fldCharType="begin">
          <w:fldData xml:space="preserve">PEVuZE5vdGU+PENpdGU+PEF1dGhvcj5MaWFuZzwvQXV0aG9yPjxZZWFyPjIwMjA8L1llYXI+PFJl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</w:fldData>
        </w:fldChar>
      </w:r>
      <w:r w:rsidRPr="004F7B00">
        <w:rPr>
          <w:rFonts w:eastAsia="宋体"/>
        </w:rPr>
        <w:instrText xml:space="preserve"> ADDIN EN.CITE </w:instrText>
      </w:r>
      <w:r w:rsidRPr="004F7B00">
        <w:rPr>
          <w:rFonts w:eastAsia="宋体"/>
        </w:rPr>
        <w:fldChar w:fldCharType="begin">
          <w:fldData xml:space="preserve">PEVuZE5vdGU+PENpdGU+PEF1dGhvcj5MaWFuZzwvQXV0aG9yPjxZZWFyPjIwMjA8L1llYXI+PFJl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</w:fldData>
        </w:fldChar>
      </w:r>
      <w:r w:rsidRPr="004F7B00">
        <w:rPr>
          <w:rFonts w:eastAsia="宋体"/>
        </w:rPr>
        <w:instrText xml:space="preserve"> ADDIN EN.CITE.DATA </w:instrText>
      </w:r>
      <w:r w:rsidRPr="004F7B00">
        <w:rPr>
          <w:rFonts w:eastAsia="宋体"/>
        </w:rPr>
      </w:r>
      <w:r w:rsidRPr="004F7B00">
        <w:rPr>
          <w:rFonts w:eastAsia="宋体"/>
        </w:rPr>
        <w:fldChar w:fldCharType="end"/>
      </w:r>
      <w:r w:rsidRPr="004F7B00">
        <w:rPr>
          <w:rFonts w:eastAsia="宋体"/>
        </w:rPr>
      </w:r>
      <w:r w:rsidRPr="004F7B00">
        <w:rPr>
          <w:rFonts w:eastAsia="宋体"/>
        </w:rPr>
        <w:fldChar w:fldCharType="separate"/>
      </w:r>
      <w:r w:rsidRPr="004F7B00">
        <w:rPr>
          <w:rFonts w:eastAsia="宋体" w:hint="eastAsia"/>
        </w:rPr>
        <w:t>[</w:t>
      </w:r>
      <w:r w:rsidRPr="004F7B00">
        <w:rPr>
          <w:rFonts w:eastAsia="宋体"/>
        </w:rPr>
        <w:t>24</w:t>
      </w:r>
      <w:r w:rsidRPr="004F7B00">
        <w:rPr>
          <w:rFonts w:eastAsia="宋体"/>
        </w:rPr>
        <w:fldChar w:fldCharType="end"/>
      </w:r>
      <w:bookmarkEnd w:id="22"/>
      <w:r w:rsidRPr="004F7B00">
        <w:rPr>
          <w:rFonts w:eastAsia="宋体" w:hint="eastAsia"/>
        </w:rPr>
        <w:t>]</w:t>
      </w:r>
      <w:r w:rsidRPr="004F7B00">
        <w:t xml:space="preserve"> and GeneCards (</w:t>
      </w:r>
      <w:hyperlink r:id="rId8" w:tgtFrame="https://www.ncbi.nlm.nih.gov/pmc/articles/PMC8634647/_blank" w:history="1">
        <w:r w:rsidRPr="004F7B00">
          <w:t>https://www.genecards.org/</w:t>
        </w:r>
      </w:hyperlink>
      <w:r w:rsidRPr="004F7B00">
        <w:t>)</w:t>
      </w:r>
      <w:r w:rsidRPr="004F7B00">
        <w:rPr>
          <w:rFonts w:eastAsia="宋体" w:hint="eastAsia"/>
        </w:rPr>
        <w:t xml:space="preserve">, </w:t>
      </w:r>
      <w:bookmarkStart w:id="23" w:name="【paperrevise】031__as_shown_in_Supplement"/>
      <w:r w:rsidRPr="004F7B00">
        <w:t>a</w:t>
      </w:r>
      <w:r w:rsidRPr="004F7B00">
        <w:rPr>
          <w:rFonts w:eastAsia="宋体" w:hint="eastAsia"/>
        </w:rPr>
        <w:t>s</w:t>
      </w:r>
      <w:r w:rsidRPr="004F7B00">
        <w:t xml:space="preserve"> shown in </w:t>
      </w:r>
      <w:hyperlink r:id="rId9" w:anchor="s10" w:history="1">
        <w:r w:rsidRPr="004F7B00">
          <w:rPr>
            <w:b/>
            <w:bCs/>
          </w:rPr>
          <w:t xml:space="preserve">Suppl. </w:t>
        </w:r>
        <w:r w:rsidRPr="004F7B00">
          <w:rPr>
            <w:rFonts w:eastAsia="宋体" w:hint="eastAsia"/>
            <w:b/>
            <w:bCs/>
          </w:rPr>
          <w:t>T</w:t>
        </w:r>
        <w:r w:rsidRPr="004F7B00">
          <w:rPr>
            <w:b/>
            <w:bCs/>
          </w:rPr>
          <w:t>able S1</w:t>
        </w:r>
      </w:hyperlink>
      <w:r w:rsidRPr="004F7B00">
        <w:t>.</w:t>
      </w:r>
      <w:bookmarkEnd w:id="23"/>
    </w:p>
    <w:p w14:paraId="4CCDF472" w14:textId="77777777" w:rsidR="00367E4E" w:rsidRPr="004F7B00" w:rsidRDefault="00367E4E" w:rsidP="004F7B00"/>
    <w:p w14:paraId="1427A637" w14:textId="77777777" w:rsidR="00367E4E" w:rsidRPr="004F7B00" w:rsidRDefault="00000000" w:rsidP="004F7B00">
      <w:r w:rsidRPr="004F7B00">
        <w:t>Gene set enrichment analysis</w:t>
      </w:r>
    </w:p>
    <w:p w14:paraId="50203591" w14:textId="77777777" w:rsidR="00367E4E" w:rsidRPr="004F7B00" w:rsidRDefault="00367E4E" w:rsidP="004F7B00"/>
    <w:p w14:paraId="7EB3CE3E" w14:textId="77777777" w:rsidR="00367E4E" w:rsidRPr="004F7B00" w:rsidRDefault="00000000" w:rsidP="004F7B00">
      <w:r w:rsidRPr="004F7B00">
        <w:rPr>
          <w:rFonts w:hint="eastAsia"/>
          <w:lang w:val="en" w:eastAsia="en-US"/>
        </w:rPr>
        <w:t>To confirm and clarify the relationship between differentially expressed genes (DEGs) and ferroptosis, Gene Ontology (GO) and Kyoto Encyclopedia of Genes and Genomes (KEGG) enrichment analyses were performed. Initially, genetic symbols were converted into entrezIDs using the hs.eg.db package. Following this, GO enrichment analysis was conducted to evaluate the level of enrichment of GO terms among the DEGs</w:t>
      </w:r>
      <w:bookmarkStart w:id="24" w:name="【paperrevise】032__Then,_GO_and_KEGG_enri"/>
      <w:r w:rsidRPr="004F7B00">
        <w:t xml:space="preserve">. </w:t>
      </w:r>
      <w:r w:rsidRPr="004F7B00">
        <w:rPr>
          <w:rFonts w:eastAsia="宋体"/>
          <w:lang w:val="en" w:eastAsia="en-US"/>
        </w:rPr>
        <w:t>To explore</w:t>
      </w:r>
      <w:r w:rsidRPr="004F7B00">
        <w:rPr>
          <w:lang w:val="en"/>
        </w:rPr>
        <w:t xml:space="preserve"> the </w:t>
      </w:r>
      <w:r w:rsidRPr="004F7B00">
        <w:rPr>
          <w:rFonts w:eastAsia="宋体"/>
          <w:lang w:val="en" w:eastAsia="en-US"/>
        </w:rPr>
        <w:t>functions</w:t>
      </w:r>
      <w:r w:rsidRPr="004F7B00">
        <w:rPr>
          <w:lang w:val="en"/>
        </w:rPr>
        <w:t xml:space="preserve"> of gene sets</w:t>
      </w:r>
      <w:r w:rsidRPr="004F7B00">
        <w:rPr>
          <w:rFonts w:eastAsia="宋体"/>
          <w:lang w:val="en" w:eastAsia="en-US"/>
        </w:rPr>
        <w:t xml:space="preserve">, KEGG enrichment analysis was performed, utilizing the </w:t>
      </w:r>
      <w:r w:rsidRPr="004F7B00">
        <w:rPr>
          <w:lang w:val="en"/>
        </w:rPr>
        <w:t>clusterProfiler software packages</w:t>
      </w:r>
      <w:r w:rsidRPr="004F7B00">
        <w:rPr>
          <w:rFonts w:eastAsia="宋体"/>
          <w:lang w:val="en" w:eastAsia="en-US"/>
        </w:rPr>
        <w:t>.</w:t>
      </w:r>
      <w:r w:rsidRPr="004F7B00">
        <w:rPr>
          <w:rFonts w:eastAsia="宋体" w:hint="eastAsia"/>
        </w:rPr>
        <w:t xml:space="preserve"> </w:t>
      </w:r>
      <w:r w:rsidRPr="004F7B00">
        <w:rPr>
          <w:rFonts w:eastAsia="宋体" w:hint="eastAsia"/>
          <w:lang w:val="en" w:eastAsia="en-US"/>
        </w:rPr>
        <w:t xml:space="preserve">Statistical significance was established at a threshold of </w:t>
      </w:r>
      <w:r w:rsidRPr="004F7B00">
        <w:rPr>
          <w:rFonts w:eastAsia="宋体" w:hint="eastAsia"/>
          <w:i/>
          <w:iCs/>
          <w:lang w:val="en" w:eastAsia="en-US"/>
        </w:rPr>
        <w:t>p</w:t>
      </w:r>
      <w:r w:rsidRPr="004F7B00">
        <w:rPr>
          <w:rFonts w:eastAsia="宋体" w:hint="eastAsia"/>
          <w:lang w:val="en" w:eastAsia="en-US"/>
        </w:rPr>
        <w:t>&lt;0.05. Subsequently, the GO bar plot and KEGG bubble plot were generated utilizing the 'enrichplot' package</w:t>
      </w:r>
      <w:r w:rsidRPr="004F7B00">
        <w:rPr>
          <w:lang w:val="en"/>
        </w:rPr>
        <w:t>.</w:t>
      </w:r>
      <w:r w:rsidRPr="004F7B00">
        <w:rPr>
          <w:rFonts w:eastAsia="宋体"/>
          <w:lang w:val="en" w:eastAsia="en-US"/>
        </w:rPr>
        <w:t xml:space="preserve"> </w:t>
      </w:r>
      <w:bookmarkEnd w:id="24"/>
    </w:p>
    <w:p w14:paraId="52FC272B" w14:textId="77777777" w:rsidR="00367E4E" w:rsidRPr="004F7B00" w:rsidRDefault="00367E4E" w:rsidP="004F7B00"/>
    <w:p w14:paraId="2E778632" w14:textId="77777777" w:rsidR="00367E4E" w:rsidRPr="004F7B00" w:rsidRDefault="00000000" w:rsidP="004F7B00">
      <w:r w:rsidRPr="004F7B00">
        <w:t xml:space="preserve">Construction </w:t>
      </w:r>
      <w:r w:rsidRPr="004F7B00">
        <w:rPr>
          <w:rFonts w:eastAsia="宋体" w:hint="eastAsia"/>
        </w:rPr>
        <w:t xml:space="preserve">for </w:t>
      </w:r>
      <w:r w:rsidRPr="004F7B00">
        <w:t>the ferroptosis-related predictive signature</w:t>
      </w:r>
    </w:p>
    <w:p w14:paraId="3A640362" w14:textId="77777777" w:rsidR="00367E4E" w:rsidRPr="004F7B00" w:rsidRDefault="00367E4E" w:rsidP="004F7B00"/>
    <w:p w14:paraId="29E28A90" w14:textId="77777777" w:rsidR="00367E4E" w:rsidRPr="004F7B00" w:rsidRDefault="00000000" w:rsidP="004F7B00">
      <w:pPr>
        <w:rPr>
          <w:rFonts w:eastAsia="Minion Pro" w:cs="Times New Roman"/>
          <w:color w:val="000000" w:themeColor="text1"/>
        </w:rPr>
      </w:pPr>
      <w:bookmarkStart w:id="25" w:name="【paperrevise】034_The_risk_prognostic_mod"/>
      <w:r w:rsidRPr="004F7B00">
        <w:rPr>
          <w:rFonts w:eastAsia="宋体" w:cs="Times New Roman"/>
          <w:lang w:val="en" w:eastAsia="en-US"/>
        </w:rPr>
        <w:t>Following the</w:t>
      </w:r>
      <w:r w:rsidRPr="004F7B00">
        <w:rPr>
          <w:lang w:val="en"/>
        </w:rPr>
        <w:t xml:space="preserve"> TCGA</w:t>
      </w:r>
      <w:r w:rsidRPr="004F7B00">
        <w:rPr>
          <w:rFonts w:eastAsia="宋体" w:cs="Times New Roman"/>
          <w:lang w:val="en" w:eastAsia="en-US"/>
        </w:rPr>
        <w:t xml:space="preserve"> </w:t>
      </w:r>
      <w:r w:rsidRPr="004F7B00">
        <w:rPr>
          <w:lang w:val="en"/>
        </w:rPr>
        <w:t xml:space="preserve">cohort, </w:t>
      </w:r>
      <w:r w:rsidRPr="004F7B00">
        <w:rPr>
          <w:rFonts w:eastAsia="宋体" w:cs="Times New Roman"/>
          <w:lang w:val="en" w:eastAsia="en-US"/>
        </w:rPr>
        <w:t xml:space="preserve">a </w:t>
      </w:r>
      <w:r w:rsidRPr="004F7B00">
        <w:rPr>
          <w:lang w:val="en"/>
        </w:rPr>
        <w:t>risk</w:t>
      </w:r>
      <w:r w:rsidRPr="004F7B00">
        <w:rPr>
          <w:rFonts w:eastAsia="宋体" w:cs="Times New Roman"/>
          <w:lang w:val="en" w:eastAsia="en-US"/>
        </w:rPr>
        <w:t xml:space="preserve"> </w:t>
      </w:r>
      <w:r w:rsidRPr="004F7B00">
        <w:rPr>
          <w:lang w:val="en"/>
        </w:rPr>
        <w:t>prognostic</w:t>
      </w:r>
      <w:r w:rsidRPr="004F7B00">
        <w:rPr>
          <w:rFonts w:eastAsia="宋体" w:cs="Times New Roman"/>
          <w:lang w:val="en" w:eastAsia="en-US"/>
        </w:rPr>
        <w:t xml:space="preserve"> </w:t>
      </w:r>
      <w:r w:rsidRPr="004F7B00">
        <w:rPr>
          <w:lang w:val="en"/>
        </w:rPr>
        <w:t>model</w:t>
      </w:r>
      <w:r w:rsidRPr="004F7B00">
        <w:rPr>
          <w:rFonts w:eastAsia="宋体" w:cs="Times New Roman"/>
          <w:lang w:val="en" w:eastAsia="en-US"/>
        </w:rPr>
        <w:t xml:space="preserve"> </w:t>
      </w:r>
      <w:r w:rsidRPr="004F7B00">
        <w:rPr>
          <w:lang w:val="en"/>
        </w:rPr>
        <w:t xml:space="preserve">was established. </w:t>
      </w:r>
      <w:bookmarkStart w:id="26" w:name="【paperrevise】035__The_differential_expre"/>
      <w:r w:rsidRPr="004F7B00">
        <w:rPr>
          <w:rFonts w:eastAsia="宋体" w:cs="Times New Roman"/>
          <w:lang w:val="en" w:eastAsia="en-US"/>
        </w:rPr>
        <w:t>Differential</w:t>
      </w:r>
      <w:r w:rsidRPr="004F7B00">
        <w:rPr>
          <w:lang w:val="en"/>
        </w:rPr>
        <w:t xml:space="preserve"> expression </w:t>
      </w:r>
      <w:r w:rsidRPr="004F7B00">
        <w:rPr>
          <w:rFonts w:eastAsia="宋体" w:cs="Times New Roman"/>
          <w:lang w:val="en" w:eastAsia="en-US"/>
        </w:rPr>
        <w:t xml:space="preserve">analysis </w:t>
      </w:r>
      <w:r w:rsidRPr="004F7B00">
        <w:rPr>
          <w:lang w:val="en"/>
        </w:rPr>
        <w:t xml:space="preserve">for </w:t>
      </w:r>
      <w:r w:rsidRPr="004F7B00">
        <w:rPr>
          <w:rFonts w:eastAsia="宋体" w:cs="Times New Roman"/>
          <w:lang w:val="en" w:eastAsia="en-US"/>
        </w:rPr>
        <w:t>FRGs</w:t>
      </w:r>
      <w:r w:rsidRPr="004F7B00">
        <w:rPr>
          <w:lang w:val="en"/>
        </w:rPr>
        <w:t xml:space="preserve"> in PCa and </w:t>
      </w:r>
      <w:r w:rsidRPr="004F7B00">
        <w:rPr>
          <w:rFonts w:eastAsia="宋体" w:cs="Times New Roman"/>
          <w:lang w:val="en" w:eastAsia="en-US"/>
        </w:rPr>
        <w:t>adjacent healthy</w:t>
      </w:r>
      <w:r w:rsidRPr="004F7B00">
        <w:rPr>
          <w:lang w:val="en"/>
        </w:rPr>
        <w:t xml:space="preserve"> tissues was </w:t>
      </w:r>
      <w:r w:rsidRPr="004F7B00">
        <w:rPr>
          <w:rFonts w:eastAsia="宋体" w:cs="Times New Roman"/>
          <w:lang w:val="en" w:eastAsia="en-US"/>
        </w:rPr>
        <w:t xml:space="preserve">conducted using the </w:t>
      </w:r>
      <w:r w:rsidRPr="004F7B00">
        <w:rPr>
          <w:lang w:val="en"/>
        </w:rPr>
        <w:t>R ‘LIMMA’.</w:t>
      </w:r>
      <w:bookmarkEnd w:id="26"/>
      <w:r w:rsidRPr="004F7B00">
        <w:rPr>
          <w:lang w:val="en"/>
        </w:rPr>
        <w:t xml:space="preserve"> </w:t>
      </w:r>
      <w:r w:rsidRPr="004F7B00">
        <w:rPr>
          <w:rFonts w:eastAsia="宋体" w:cs="Times New Roman" w:hint="eastAsia"/>
          <w:color w:val="000000" w:themeColor="text1"/>
        </w:rPr>
        <w:t>The cut-off values were</w:t>
      </w:r>
      <w:r w:rsidRPr="004F7B00">
        <w:rPr>
          <w:rFonts w:eastAsia="宋体" w:cs="Times New Roman"/>
          <w:lang w:val="en" w:eastAsia="en-US"/>
        </w:rPr>
        <w:t xml:space="preserve"> established at</w:t>
      </w:r>
      <w:r w:rsidRPr="004F7B00">
        <w:rPr>
          <w:lang w:val="en"/>
        </w:rPr>
        <w:t xml:space="preserve"> log2 | fold change | &gt; 1 and </w:t>
      </w:r>
      <w:r w:rsidRPr="004F7B00">
        <w:rPr>
          <w:rFonts w:eastAsia="宋体" w:cs="Times New Roman"/>
          <w:lang w:val="en" w:eastAsia="en-US"/>
        </w:rPr>
        <w:t xml:space="preserve">a </w:t>
      </w:r>
      <w:r w:rsidRPr="004F7B00">
        <w:rPr>
          <w:lang w:val="en"/>
        </w:rPr>
        <w:t>false discovery rate (FDR) &lt; 0.05</w:t>
      </w:r>
      <w:r w:rsidRPr="004F7B00">
        <w:rPr>
          <w:rFonts w:eastAsia="宋体" w:cs="Times New Roman"/>
          <w:lang w:val="en" w:eastAsia="en-US"/>
        </w:rPr>
        <w:t>. Subsequently</w:t>
      </w:r>
      <w:r w:rsidRPr="004F7B00">
        <w:rPr>
          <w:rFonts w:eastAsia="宋体" w:cs="Times New Roman" w:hint="eastAsia"/>
          <w:color w:val="000000" w:themeColor="text1"/>
        </w:rPr>
        <w:t xml:space="preserve">, </w:t>
      </w:r>
      <w:bookmarkStart w:id="27" w:name="【paperrevise】037__we_identified_the_ferr"/>
      <w:r w:rsidRPr="004F7B00">
        <w:rPr>
          <w:rFonts w:eastAsia="宋体" w:cs="Times New Roman" w:hint="eastAsia"/>
          <w:color w:val="000000" w:themeColor="text1"/>
        </w:rPr>
        <w:t xml:space="preserve">the </w:t>
      </w:r>
      <w:r w:rsidRPr="004F7B00">
        <w:rPr>
          <w:rFonts w:eastAsia="宋体" w:cs="Times New Roman"/>
          <w:color w:val="000000" w:themeColor="text1"/>
        </w:rPr>
        <w:t xml:space="preserve">association between FRGs </w:t>
      </w:r>
      <w:r w:rsidRPr="004F7B00">
        <w:rPr>
          <w:color w:val="000000" w:themeColor="text1"/>
        </w:rPr>
        <w:t>and BCR in PCa</w:t>
      </w:r>
      <w:r w:rsidRPr="004F7B00">
        <w:rPr>
          <w:rFonts w:eastAsia="宋体" w:cs="Times New Roman"/>
          <w:color w:val="000000" w:themeColor="text1"/>
        </w:rPr>
        <w:t xml:space="preserve"> was examined utilizing </w:t>
      </w:r>
      <w:r w:rsidRPr="004F7B00">
        <w:rPr>
          <w:color w:val="000000" w:themeColor="text1"/>
        </w:rPr>
        <w:t>univariate Cox regression analysis</w:t>
      </w:r>
      <w:bookmarkStart w:id="28" w:name="【paperrevise】038__Taking_the_intersectio"/>
      <w:bookmarkEnd w:id="27"/>
      <w:r w:rsidRPr="004F7B00">
        <w:rPr>
          <w:rFonts w:eastAsia="宋体" w:cs="Times New Roman"/>
          <w:lang w:val="en" w:eastAsia="en-US"/>
        </w:rPr>
        <w:t xml:space="preserve">. The </w:t>
      </w:r>
      <w:r w:rsidRPr="004F7B00">
        <w:rPr>
          <w:lang w:val="en"/>
        </w:rPr>
        <w:t>intersection of the two analyses</w:t>
      </w:r>
      <w:r w:rsidRPr="004F7B00">
        <w:rPr>
          <w:rFonts w:eastAsia="宋体" w:cs="Times New Roman"/>
          <w:lang w:val="en" w:eastAsia="en-US"/>
        </w:rPr>
        <w:t xml:space="preserve"> formed</w:t>
      </w:r>
      <w:r w:rsidRPr="004F7B00">
        <w:rPr>
          <w:lang w:val="en"/>
        </w:rPr>
        <w:t xml:space="preserve"> the </w:t>
      </w:r>
      <w:r w:rsidRPr="004F7B00">
        <w:rPr>
          <w:rFonts w:eastAsia="宋体" w:cs="Times New Roman"/>
          <w:lang w:val="en" w:eastAsia="en-US"/>
        </w:rPr>
        <w:t xml:space="preserve">basis for constructing a </w:t>
      </w:r>
      <w:r w:rsidRPr="004F7B00">
        <w:rPr>
          <w:lang w:val="en"/>
        </w:rPr>
        <w:t xml:space="preserve">protein </w:t>
      </w:r>
      <w:r w:rsidRPr="004F7B00">
        <w:rPr>
          <w:lang w:val="en"/>
        </w:rPr>
        <w:lastRenderedPageBreak/>
        <w:t xml:space="preserve">interaction network </w:t>
      </w:r>
      <w:r w:rsidRPr="004F7B00">
        <w:rPr>
          <w:rFonts w:eastAsia="Minion Pro" w:cs="Times New Roman"/>
          <w:color w:val="000000" w:themeColor="text1"/>
        </w:rPr>
        <w:t xml:space="preserve">utilizing </w:t>
      </w:r>
      <w:r w:rsidRPr="004F7B00">
        <w:rPr>
          <w:lang w:val="en"/>
        </w:rPr>
        <w:t>STRING</w:t>
      </w:r>
      <w:r w:rsidRPr="004F7B00">
        <w:rPr>
          <w:rFonts w:eastAsia="宋体" w:cs="Times New Roman"/>
          <w:lang w:val="en" w:eastAsia="en-US"/>
        </w:rPr>
        <w:t xml:space="preserve">. Additionally, an </w:t>
      </w:r>
      <w:r w:rsidRPr="004F7B00">
        <w:rPr>
          <w:lang w:val="en"/>
        </w:rPr>
        <w:t xml:space="preserve">expression correlation network was constructed </w:t>
      </w:r>
      <w:r w:rsidRPr="004F7B00">
        <w:rPr>
          <w:rFonts w:eastAsia="宋体" w:cs="Times New Roman"/>
          <w:lang w:val="en" w:eastAsia="en-US"/>
        </w:rPr>
        <w:t>per</w:t>
      </w:r>
      <w:r w:rsidRPr="004F7B00">
        <w:rPr>
          <w:lang w:val="en"/>
        </w:rPr>
        <w:t xml:space="preserve"> the</w:t>
      </w:r>
      <w:r w:rsidRPr="004F7B00">
        <w:rPr>
          <w:rFonts w:eastAsia="宋体" w:cs="Times New Roman"/>
          <w:lang w:val="en" w:eastAsia="en-US"/>
        </w:rPr>
        <w:t xml:space="preserve"> gene</w:t>
      </w:r>
      <w:r w:rsidRPr="004F7B00">
        <w:rPr>
          <w:lang w:val="en"/>
        </w:rPr>
        <w:t xml:space="preserve"> expression in the intersection.</w:t>
      </w:r>
      <w:bookmarkEnd w:id="28"/>
      <w:r w:rsidRPr="004F7B00">
        <w:rPr>
          <w:lang w:val="en"/>
        </w:rPr>
        <w:t xml:space="preserve"> </w:t>
      </w:r>
      <w:bookmarkStart w:id="29" w:name="【paperrevise】039__Lasso_regression_was_a"/>
      <w:r w:rsidRPr="004F7B00">
        <w:rPr>
          <w:rFonts w:hint="eastAsia"/>
          <w:lang w:val="en"/>
        </w:rPr>
        <w:t>In order to avoid overfitting in the ultimate prediction model, Lasso regression was utilized. The model was formulated as follows</w:t>
      </w:r>
      <w:bookmarkStart w:id="30" w:name="【paperrevise】040__The_model_is_calculate"/>
      <w:bookmarkEnd w:id="25"/>
      <w:bookmarkEnd w:id="29"/>
      <w:r w:rsidRPr="004F7B00">
        <w:rPr>
          <w:rFonts w:eastAsia="Minion Pro" w:cs="Times New Roman"/>
          <w:color w:val="000000" w:themeColor="text1"/>
        </w:rPr>
        <w:t>:</w:t>
      </w:r>
      <w:bookmarkEnd w:id="30"/>
    </w:p>
    <w:p w14:paraId="72EA867C" w14:textId="77777777" w:rsidR="00367E4E" w:rsidRPr="004F7B00" w:rsidRDefault="00000000" w:rsidP="004F7B00">
      <w:r w:rsidRPr="004F7B00">
        <w:t xml:space="preserve">Risk score </w:t>
      </w:r>
      <w:r w:rsidRPr="004F7B00">
        <w:rPr>
          <w:rFonts w:eastAsia="MTSYN"/>
        </w:rPr>
        <w:t xml:space="preserve">= </w:t>
      </w:r>
      <w:r w:rsidRPr="004F7B00">
        <w:rPr>
          <w:rFonts w:eastAsia="MTMI"/>
        </w:rPr>
        <w:t>α</w:t>
      </w:r>
      <w:r w:rsidRPr="004F7B00">
        <w:t>gene</w:t>
      </w:r>
      <w:r w:rsidRPr="004F7B00">
        <w:rPr>
          <w:rFonts w:eastAsia="MTMI"/>
        </w:rPr>
        <w:t>(</w:t>
      </w:r>
      <w:r w:rsidRPr="004F7B00">
        <w:t>a</w:t>
      </w:r>
      <w:r w:rsidRPr="004F7B00">
        <w:rPr>
          <w:rFonts w:eastAsia="MTMI"/>
        </w:rPr>
        <w:t xml:space="preserve">) </w:t>
      </w:r>
      <w:r w:rsidRPr="004F7B00">
        <w:rPr>
          <w:rFonts w:eastAsia="MTSYN"/>
        </w:rPr>
        <w:t xml:space="preserve">× </w:t>
      </w:r>
      <w:r w:rsidRPr="004F7B00">
        <w:t>gene expression</w:t>
      </w:r>
      <w:r w:rsidRPr="004F7B00">
        <w:rPr>
          <w:rFonts w:eastAsia="MTMI"/>
        </w:rPr>
        <w:t>(</w:t>
      </w:r>
      <w:r w:rsidRPr="004F7B00">
        <w:t>a</w:t>
      </w:r>
      <w:r w:rsidRPr="004F7B00">
        <w:rPr>
          <w:rFonts w:eastAsia="MTMI"/>
        </w:rPr>
        <w:t xml:space="preserve">) </w:t>
      </w:r>
    </w:p>
    <w:p w14:paraId="2A362A86" w14:textId="77777777" w:rsidR="00367E4E" w:rsidRPr="004F7B00" w:rsidRDefault="00000000" w:rsidP="004F7B00">
      <w:r w:rsidRPr="004F7B00">
        <w:rPr>
          <w:rFonts w:eastAsia="MTSYN"/>
        </w:rPr>
        <w:t xml:space="preserve">+ </w:t>
      </w:r>
      <w:r w:rsidRPr="004F7B00">
        <w:rPr>
          <w:rFonts w:eastAsia="MTMI"/>
        </w:rPr>
        <w:t>α</w:t>
      </w:r>
      <w:r w:rsidRPr="004F7B00">
        <w:t>gene</w:t>
      </w:r>
      <w:r w:rsidRPr="004F7B00">
        <w:rPr>
          <w:rFonts w:eastAsia="MTMI"/>
        </w:rPr>
        <w:t>(</w:t>
      </w:r>
      <w:r w:rsidRPr="004F7B00">
        <w:t>b</w:t>
      </w:r>
      <w:r w:rsidRPr="004F7B00">
        <w:rPr>
          <w:rFonts w:eastAsia="MTMI"/>
        </w:rPr>
        <w:t xml:space="preserve">) </w:t>
      </w:r>
      <w:r w:rsidRPr="004F7B00">
        <w:rPr>
          <w:rFonts w:eastAsia="MTSYN"/>
        </w:rPr>
        <w:t xml:space="preserve">× </w:t>
      </w:r>
      <w:r w:rsidRPr="004F7B00">
        <w:t>gene expression</w:t>
      </w:r>
      <w:r w:rsidRPr="004F7B00">
        <w:rPr>
          <w:rFonts w:eastAsia="MTMI"/>
        </w:rPr>
        <w:t>(</w:t>
      </w:r>
      <w:r w:rsidRPr="004F7B00">
        <w:t>b</w:t>
      </w:r>
      <w:r w:rsidRPr="004F7B00">
        <w:rPr>
          <w:rFonts w:eastAsia="MTMI"/>
        </w:rPr>
        <w:t xml:space="preserve">) </w:t>
      </w:r>
    </w:p>
    <w:p w14:paraId="7B0A2AAC" w14:textId="77777777" w:rsidR="00367E4E" w:rsidRPr="004F7B00" w:rsidRDefault="00000000" w:rsidP="004F7B00">
      <w:r w:rsidRPr="004F7B00">
        <w:rPr>
          <w:rFonts w:eastAsia="MTSYN"/>
        </w:rPr>
        <w:t xml:space="preserve">+ ··· + </w:t>
      </w:r>
      <w:r w:rsidRPr="004F7B00">
        <w:rPr>
          <w:rFonts w:eastAsia="MTMI"/>
        </w:rPr>
        <w:t>α</w:t>
      </w:r>
      <w:r w:rsidRPr="004F7B00">
        <w:t>gene</w:t>
      </w:r>
      <w:r w:rsidRPr="004F7B00">
        <w:rPr>
          <w:rFonts w:eastAsia="MTMI"/>
        </w:rPr>
        <w:t>(</w:t>
      </w:r>
      <w:r w:rsidRPr="004F7B00">
        <w:t>n</w:t>
      </w:r>
      <w:r w:rsidRPr="004F7B00">
        <w:rPr>
          <w:rFonts w:eastAsia="MTMI"/>
        </w:rPr>
        <w:t xml:space="preserve">) </w:t>
      </w:r>
      <w:r w:rsidRPr="004F7B00">
        <w:rPr>
          <w:rFonts w:eastAsia="MTSYN"/>
        </w:rPr>
        <w:t xml:space="preserve">× </w:t>
      </w:r>
      <w:r w:rsidRPr="004F7B00">
        <w:t>gene expression</w:t>
      </w:r>
      <w:r w:rsidRPr="004F7B00">
        <w:rPr>
          <w:rFonts w:eastAsia="MTMI"/>
        </w:rPr>
        <w:t>(</w:t>
      </w:r>
      <w:r w:rsidRPr="004F7B00">
        <w:t>n</w:t>
      </w:r>
      <w:r w:rsidRPr="004F7B00">
        <w:rPr>
          <w:rFonts w:eastAsia="MTMI"/>
        </w:rPr>
        <w:t>)</w:t>
      </w:r>
    </w:p>
    <w:p w14:paraId="5013FA13" w14:textId="77777777" w:rsidR="00367E4E" w:rsidRPr="004F7B00" w:rsidRDefault="00000000" w:rsidP="004F7B00">
      <w:pPr>
        <w:rPr>
          <w:rFonts w:eastAsia="Minion Pro"/>
          <w:color w:val="000000" w:themeColor="text1"/>
        </w:rPr>
      </w:pPr>
      <w:bookmarkStart w:id="31" w:name="【paperrevise】041_To_distinguish_between_"/>
      <w:r w:rsidRPr="004F7B00">
        <w:rPr>
          <w:lang w:val="en"/>
        </w:rPr>
        <w:t xml:space="preserve">To </w:t>
      </w:r>
      <w:r w:rsidRPr="004F7B00">
        <w:rPr>
          <w:lang w:val="en" w:eastAsia="en-US"/>
        </w:rPr>
        <w:t>categorize patients with PCa into</w:t>
      </w:r>
      <w:r w:rsidRPr="004F7B00">
        <w:rPr>
          <w:lang w:val="en"/>
        </w:rPr>
        <w:t xml:space="preserve"> two risk </w:t>
      </w:r>
      <w:r w:rsidRPr="004F7B00">
        <w:rPr>
          <w:lang w:val="en" w:eastAsia="en-US"/>
        </w:rPr>
        <w:t>groups (high and low)</w:t>
      </w:r>
      <w:r w:rsidRPr="004F7B00">
        <w:rPr>
          <w:lang w:val="en"/>
        </w:rPr>
        <w:t xml:space="preserve">, the median risk score was </w:t>
      </w:r>
      <w:r w:rsidRPr="004F7B00">
        <w:rPr>
          <w:lang w:val="en" w:eastAsia="en-US"/>
        </w:rPr>
        <w:t>established</w:t>
      </w:r>
      <w:r w:rsidRPr="004F7B00">
        <w:rPr>
          <w:lang w:val="en"/>
        </w:rPr>
        <w:t xml:space="preserve"> as </w:t>
      </w:r>
      <w:r w:rsidRPr="004F7B00">
        <w:rPr>
          <w:lang w:val="en" w:eastAsia="en-US"/>
        </w:rPr>
        <w:t>the</w:t>
      </w:r>
      <w:r w:rsidRPr="004F7B00">
        <w:rPr>
          <w:lang w:val="en"/>
        </w:rPr>
        <w:t xml:space="preserve"> </w:t>
      </w:r>
      <w:r w:rsidRPr="004F7B00">
        <w:rPr>
          <w:rFonts w:hint="eastAsia"/>
        </w:rPr>
        <w:t>cut-off</w:t>
      </w:r>
      <w:r w:rsidRPr="004F7B00">
        <w:rPr>
          <w:lang w:val="en"/>
        </w:rPr>
        <w:t xml:space="preserve"> point.</w:t>
      </w:r>
      <w:bookmarkEnd w:id="31"/>
    </w:p>
    <w:p w14:paraId="296D92D4" w14:textId="77777777" w:rsidR="00367E4E" w:rsidRPr="004F7B00" w:rsidRDefault="00367E4E" w:rsidP="004F7B00"/>
    <w:p w14:paraId="6BA6A661" w14:textId="77777777" w:rsidR="00367E4E" w:rsidRPr="004F7B00" w:rsidRDefault="00000000" w:rsidP="004F7B00">
      <w:r w:rsidRPr="004F7B00">
        <w:t xml:space="preserve">Assessment and validation </w:t>
      </w:r>
      <w:r w:rsidRPr="004F7B00">
        <w:rPr>
          <w:rFonts w:eastAsia="宋体" w:hint="eastAsia"/>
        </w:rPr>
        <w:t xml:space="preserve">for </w:t>
      </w:r>
      <w:r w:rsidRPr="004F7B00">
        <w:t>the prognostic signature</w:t>
      </w:r>
      <w:bookmarkStart w:id="32" w:name="【paperrevise】042_The_TCGA_and_GEO_cohort"/>
    </w:p>
    <w:p w14:paraId="7349CF7F" w14:textId="77777777" w:rsidR="00367E4E" w:rsidRPr="004F7B00" w:rsidRDefault="00367E4E" w:rsidP="004F7B00"/>
    <w:p w14:paraId="71AA2981" w14:textId="77777777" w:rsidR="00367E4E" w:rsidRPr="004F7B00" w:rsidRDefault="00000000" w:rsidP="004F7B00">
      <w:pPr>
        <w:rPr>
          <w:lang w:val="en" w:eastAsia="en-US"/>
        </w:rPr>
      </w:pPr>
      <w:r w:rsidRPr="004F7B00">
        <w:rPr>
          <w:lang w:val="en" w:eastAsia="en-US"/>
        </w:rPr>
        <w:t xml:space="preserve">The predictive signature was evaluated and verified using both </w:t>
      </w:r>
      <w:r w:rsidRPr="004F7B00">
        <w:rPr>
          <w:lang w:val="en"/>
        </w:rPr>
        <w:t>GEO and TCGA cohorts</w:t>
      </w:r>
      <w:r w:rsidRPr="004F7B00">
        <w:rPr>
          <w:lang w:val="en" w:eastAsia="en-US"/>
        </w:rPr>
        <w:t xml:space="preserve">. </w:t>
      </w:r>
      <w:r w:rsidRPr="004F7B00">
        <w:rPr>
          <w:rFonts w:hint="eastAsia"/>
          <w:lang w:val="en" w:eastAsia="en-US"/>
        </w:rPr>
        <w:t>The same statistical methodology was applied to compute the results in both cohorts. Subsequently, the difference in biochemical recurrence-free survival (bRFS) between the two risk groups was evaluated using log-rank and Kaplan-Meier (K-M) tests. Receiver operating characteristic (ROC) analysis was then conducted to assess the sensitivity and specificity of survival predictions, with the area under the ROC curve (AUC) serving as a measure of prediction accuracy. Additionally, principal component analysis (PCA) was utilized to examine the distribution within each group. Independent predictive factors for biochemical recurrence (BCR) in prostate cancer (PCa) were investigated through both univariate and multivariate Cox regression analyses. In the multivariate regression analysis, multiple predictors were integrated, and scaled line segments were utilized to plot on the same plane based on a specific scale</w:t>
      </w:r>
      <w:bookmarkStart w:id="33" w:name="【paperrevise】046__Correlations_between_r"/>
      <w:bookmarkEnd w:id="32"/>
      <w:r w:rsidRPr="004F7B00">
        <w:rPr>
          <w:lang w:val="en" w:eastAsia="en-US"/>
        </w:rPr>
        <w:t>. This visualization expressed</w:t>
      </w:r>
      <w:r w:rsidRPr="004F7B00">
        <w:rPr>
          <w:lang w:val="en"/>
        </w:rPr>
        <w:t xml:space="preserve"> the interrelationship between individual component genes and variables in the signature. </w:t>
      </w:r>
    </w:p>
    <w:p w14:paraId="28072922" w14:textId="77777777" w:rsidR="00367E4E" w:rsidRPr="004F7B00" w:rsidRDefault="00000000" w:rsidP="004F7B00">
      <w:pPr>
        <w:rPr>
          <w:rFonts w:eastAsia="Minion Pro"/>
          <w:color w:val="000000" w:themeColor="text1"/>
        </w:rPr>
      </w:pPr>
      <w:r w:rsidRPr="004F7B00">
        <w:rPr>
          <w:rFonts w:hint="eastAsia"/>
          <w:lang w:val="en" w:eastAsia="en-US"/>
        </w:rPr>
        <w:t>Heatmaps were generated to depict the correlations between risk scores and different clinicopathological characteristics</w:t>
      </w:r>
      <w:r w:rsidRPr="004F7B00">
        <w:rPr>
          <w:lang w:val="en"/>
        </w:rPr>
        <w:t>.</w:t>
      </w:r>
      <w:bookmarkEnd w:id="33"/>
    </w:p>
    <w:p w14:paraId="35C1CD27" w14:textId="77777777" w:rsidR="00367E4E" w:rsidRPr="004F7B00" w:rsidRDefault="00367E4E" w:rsidP="004F7B00"/>
    <w:p w14:paraId="66E815CD" w14:textId="77777777" w:rsidR="00367E4E" w:rsidRPr="004F7B00" w:rsidRDefault="00000000" w:rsidP="004F7B00">
      <w:pPr>
        <w:rPr>
          <w:rFonts w:eastAsia="宋体"/>
        </w:rPr>
      </w:pPr>
      <w:bookmarkStart w:id="34" w:name="OLE_LINK20"/>
      <w:r w:rsidRPr="004F7B00">
        <w:t xml:space="preserve">Immune </w:t>
      </w:r>
      <w:bookmarkEnd w:id="34"/>
      <w:r w:rsidRPr="004F7B00">
        <w:t>infiltration</w:t>
      </w:r>
      <w:r w:rsidRPr="004F7B00">
        <w:rPr>
          <w:rFonts w:eastAsia="宋体" w:hint="eastAsia"/>
        </w:rPr>
        <w:t xml:space="preserve"> and </w:t>
      </w:r>
      <w:r w:rsidRPr="004F7B00">
        <w:rPr>
          <w:rFonts w:hint="eastAsia"/>
        </w:rPr>
        <w:t>Expression of immune checkpoint molecules</w:t>
      </w:r>
    </w:p>
    <w:p w14:paraId="709941FF" w14:textId="77777777" w:rsidR="00367E4E" w:rsidRPr="004F7B00" w:rsidRDefault="00367E4E" w:rsidP="004F7B00"/>
    <w:p w14:paraId="4285BC63" w14:textId="756DAF87" w:rsidR="00367E4E" w:rsidRPr="004F7B00" w:rsidRDefault="00000000" w:rsidP="004F7B00">
      <w:pPr>
        <w:rPr>
          <w:rFonts w:ascii="Calibri" w:hAnsi="Calibri"/>
          <w:sz w:val="22"/>
          <w:lang w:val="en"/>
        </w:rPr>
      </w:pPr>
      <w:bookmarkStart w:id="35" w:name="【paperrevise】047_We_used_single-sample_G"/>
      <w:r w:rsidRPr="004F7B00">
        <w:rPr>
          <w:rFonts w:hint="eastAsia"/>
        </w:rPr>
        <w:t>Single-sample gene set enrichment analysis (GSEA) was performed to assess the immune infiltration level within the model</w:t>
      </w:r>
      <w:r w:rsidRPr="004F7B00">
        <w:fldChar w:fldCharType="begin">
          <w:fldData xml:space="preserve">PEVuZE5vdGU+PENpdGU+PEF1dGhvcj5Sb29uZXk8L0F1dGhvcj48WWVhcj4yMDE1PC9ZZWFyPjxS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Q4LTYxPC9wYWdlcz48dm9sdW1l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</w:fldData>
        </w:fldChar>
      </w:r>
      <w:r w:rsidRPr="004F7B00">
        <w:instrText xml:space="preserve"> ADDIN EN.CITE </w:instrText>
      </w:r>
      <w:r w:rsidRPr="004F7B00">
        <w:fldChar w:fldCharType="begin">
          <w:fldData xml:space="preserve">PEVuZE5vdGU+PENpdGU+PEF1dGhvcj5Sb29uZXk8L0F1dGhvcj48WWVhcj4yMDE1PC9ZZWFyPjxS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Q4LTYxPC9wYWdlcz48dm9sdW1l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25</w:t>
      </w:r>
      <w:r w:rsidRPr="004F7B00">
        <w:fldChar w:fldCharType="end"/>
      </w:r>
      <w:r w:rsidRPr="004F7B00">
        <w:rPr>
          <w:rFonts w:hint="eastAsia"/>
        </w:rPr>
        <w:t>]</w:t>
      </w:r>
      <w:r w:rsidRPr="004F7B00">
        <w:t>.</w:t>
      </w:r>
      <w:bookmarkEnd w:id="35"/>
      <w:r w:rsidRPr="004F7B00">
        <w:t xml:space="preserve"> </w:t>
      </w:r>
      <w:bookmarkStart w:id="36" w:name="【paperrevise】048__Liang_et_al.[29]derive"/>
      <w:r w:rsidRPr="004F7B00">
        <w:rPr>
          <w:rFonts w:hint="eastAsia"/>
        </w:rPr>
        <w:t>Annotated gene set files were acquired from the study by Liang et al</w:t>
      </w:r>
      <w:r w:rsidR="005B46C8">
        <w:rPr>
          <w:rFonts w:hint="eastAsia"/>
        </w:rPr>
        <w:t xml:space="preserve">. </w:t>
      </w:r>
      <w:r w:rsidRPr="004F7B00">
        <w:fldChar w:fldCharType="begin">
          <w:fldData xml:space="preserve">PEVuZE5vdGU+PENpdGU+PEF1dGhvcj5MaWFuZzwvQXV0aG9yPjxZZWFyPjIwMjA8L1llYXI+PFJl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</w:fldData>
        </w:fldChar>
      </w:r>
      <w:r w:rsidRPr="004F7B00">
        <w:instrText xml:space="preserve"> ADDIN EN.CITE </w:instrText>
      </w:r>
      <w:r w:rsidRPr="004F7B00">
        <w:fldChar w:fldCharType="begin">
          <w:fldData xml:space="preserve">PEVuZE5vdGU+PENpdGU+PEF1dGhvcj5MaWFuZzwvQXV0aG9yPjxZZWFyPjIwMjA8L1llYXI+PFJl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24</w:t>
      </w:r>
      <w:r w:rsidRPr="004F7B00">
        <w:fldChar w:fldCharType="end"/>
      </w:r>
      <w:r w:rsidRPr="004F7B00">
        <w:rPr>
          <w:rFonts w:hint="eastAsia"/>
        </w:rPr>
        <w:t>]</w:t>
      </w:r>
      <w:r w:rsidRPr="004F7B00">
        <w:rPr>
          <w:rFonts w:eastAsia="宋体" w:hint="eastAsia"/>
        </w:rPr>
        <w:t>.</w:t>
      </w:r>
      <w:bookmarkEnd w:id="36"/>
      <w:r w:rsidRPr="004F7B00">
        <w:t xml:space="preserve"> </w:t>
      </w:r>
      <w:bookmarkStart w:id="37" w:name="【paperrevise】049__Finally,_the_enrichmen"/>
      <w:r w:rsidRPr="004F7B00">
        <w:rPr>
          <w:rFonts w:eastAsia="宋体" w:hint="eastAsia"/>
        </w:rPr>
        <w:t>Subsequently, the enrichment levels in 16 immune cells and 13 immune-related pathways in prostate cancer (PCa) samples were quantified, and the findings were depicted using box plots</w:t>
      </w:r>
      <w:r w:rsidRPr="004F7B00">
        <w:rPr>
          <w:rFonts w:eastAsia="宋体"/>
          <w:lang w:val="en" w:eastAsia="en-US"/>
        </w:rPr>
        <w:t xml:space="preserve">. To further analyze the immune landscape, </w:t>
      </w:r>
      <w:r w:rsidRPr="004F7B00">
        <w:rPr>
          <w:lang w:val="en"/>
        </w:rPr>
        <w:t xml:space="preserve">the expression of key immune checkpoint molecules between low- and high-risk groups </w:t>
      </w:r>
      <w:r w:rsidRPr="004F7B00">
        <w:rPr>
          <w:rFonts w:eastAsia="宋体"/>
          <w:lang w:val="en" w:eastAsia="en-US"/>
        </w:rPr>
        <w:t xml:space="preserve">was compared using </w:t>
      </w:r>
      <w:r w:rsidRPr="004F7B00">
        <w:rPr>
          <w:lang w:val="en"/>
        </w:rPr>
        <w:t>log-rank and K-M tests</w:t>
      </w:r>
      <w:r w:rsidRPr="004F7B00">
        <w:rPr>
          <w:rFonts w:eastAsia="宋体"/>
          <w:lang w:val="en" w:eastAsia="en-US"/>
        </w:rPr>
        <w:t>.</w:t>
      </w:r>
      <w:bookmarkEnd w:id="37"/>
    </w:p>
    <w:p w14:paraId="1F98F969" w14:textId="77777777" w:rsidR="00367E4E" w:rsidRPr="004F7B00" w:rsidRDefault="00367E4E" w:rsidP="004F7B00"/>
    <w:p w14:paraId="4AA4E3A5" w14:textId="77777777" w:rsidR="00367E4E" w:rsidRPr="004F7B00" w:rsidRDefault="00000000" w:rsidP="004F7B00">
      <w:r w:rsidRPr="004F7B00">
        <w:lastRenderedPageBreak/>
        <w:t>Cell lines, cell culture, and treatments</w:t>
      </w:r>
    </w:p>
    <w:p w14:paraId="32BE1B1E" w14:textId="77777777" w:rsidR="00367E4E" w:rsidRPr="004F7B00" w:rsidRDefault="00000000" w:rsidP="004F7B00">
      <w:pPr>
        <w:rPr>
          <w:b/>
          <w:bCs/>
        </w:rPr>
      </w:pPr>
      <w:bookmarkStart w:id="38" w:name="【paperrevise】050_From_the_American_Type_"/>
      <w:r w:rsidRPr="004F7B00">
        <w:rPr>
          <w:rFonts w:hint="eastAsia"/>
        </w:rPr>
        <w:t>The cells utilized in the study were sourced from the American Type Culture Collection (ATCC), comprising RWPE-1 (a human healthy prostate epithelial cell line), PC3, and 22RV1 (prostate cancer cell lines), as well as 293T cells. Cultivation conditions were maintained as follows: RWPE-1 cells were cultured in Gibco keratinocyte serum-free medium supplemented with 50 µg/mL bovine pituitary extract</w:t>
      </w:r>
      <w:bookmarkStart w:id="39" w:name="【paperrevise】052__We_cultured_RWPE-1_cel"/>
      <w:bookmarkEnd w:id="38"/>
      <w:r w:rsidRPr="004F7B00">
        <w:rPr>
          <w:lang w:val="en" w:eastAsia="en-US"/>
        </w:rPr>
        <w:t>(</w:t>
      </w:r>
      <w:r w:rsidRPr="004F7B00">
        <w:rPr>
          <w:rFonts w:hint="eastAsia"/>
          <w:lang w:eastAsia="en-US"/>
        </w:rPr>
        <w:t>#</w:t>
      </w:r>
      <w:r w:rsidRPr="004F7B00">
        <w:rPr>
          <w:rFonts w:hint="eastAsia"/>
        </w:rPr>
        <w:t xml:space="preserve"> </w:t>
      </w:r>
      <w:r w:rsidRPr="004F7B00">
        <w:rPr>
          <w:rFonts w:hint="eastAsia"/>
          <w:lang w:eastAsia="en-US"/>
        </w:rPr>
        <w:t>abs9119</w:t>
      </w:r>
      <w:r w:rsidRPr="004F7B00">
        <w:rPr>
          <w:rFonts w:hint="eastAsia"/>
        </w:rPr>
        <w:t>, Absin</w:t>
      </w:r>
      <w:r w:rsidRPr="004F7B00">
        <w:rPr>
          <w:lang w:val="en" w:eastAsia="en-US"/>
        </w:rPr>
        <w:t xml:space="preserve">, </w:t>
      </w:r>
      <w:r w:rsidRPr="004F7B00">
        <w:rPr>
          <w:rFonts w:hint="eastAsia"/>
        </w:rPr>
        <w:t>Shanghai</w:t>
      </w:r>
      <w:r w:rsidRPr="004F7B00">
        <w:rPr>
          <w:lang w:val="en" w:eastAsia="en-US"/>
        </w:rPr>
        <w:t xml:space="preserve">, China) </w:t>
      </w:r>
      <w:r w:rsidRPr="004F7B00">
        <w:rPr>
          <w:rFonts w:hint="eastAsia"/>
        </w:rPr>
        <w:t>and 5 ng/mL epidermal growth factor</w:t>
      </w:r>
      <w:r w:rsidRPr="004F7B00">
        <w:rPr>
          <w:lang w:val="en" w:eastAsia="en-US"/>
        </w:rPr>
        <w:t>(</w:t>
      </w:r>
      <w:r w:rsidRPr="004F7B00">
        <w:rPr>
          <w:rFonts w:hint="eastAsia"/>
          <w:lang w:eastAsia="en-US"/>
        </w:rPr>
        <w:t># P</w:t>
      </w:r>
      <w:r w:rsidRPr="004F7B00">
        <w:rPr>
          <w:rFonts w:hint="eastAsia"/>
        </w:rPr>
        <w:t xml:space="preserve">6384, </w:t>
      </w:r>
      <w:r w:rsidRPr="004F7B00">
        <w:rPr>
          <w:lang w:val="en" w:eastAsia="en-US"/>
        </w:rPr>
        <w:t xml:space="preserve">Beyotime, </w:t>
      </w:r>
      <w:r w:rsidRPr="004F7B00">
        <w:rPr>
          <w:rFonts w:hint="eastAsia"/>
        </w:rPr>
        <w:t>Guangzhou</w:t>
      </w:r>
      <w:r w:rsidRPr="004F7B00">
        <w:rPr>
          <w:lang w:val="en" w:eastAsia="en-US"/>
        </w:rPr>
        <w:t>, China)</w:t>
      </w:r>
      <w:r w:rsidRPr="004F7B00">
        <w:rPr>
          <w:rFonts w:eastAsia="WarnockPro-Regular"/>
        </w:rPr>
        <w:t>.</w:t>
      </w:r>
      <w:bookmarkEnd w:id="39"/>
      <w:r w:rsidRPr="004F7B00">
        <w:rPr>
          <w:rFonts w:eastAsia="WarnockPro-Regular"/>
        </w:rPr>
        <w:t xml:space="preserve"> </w:t>
      </w:r>
      <w:bookmarkStart w:id="40" w:name="【paperrevise】053__22RV1_cells_were_cultu"/>
      <w:r w:rsidRPr="004F7B00">
        <w:rPr>
          <w:rFonts w:eastAsia="WarnockPro-Regular"/>
        </w:rPr>
        <w:t xml:space="preserve">22RV1 cells were </w:t>
      </w:r>
      <w:r w:rsidRPr="004F7B00">
        <w:t>incubated with</w:t>
      </w:r>
      <w:r w:rsidRPr="004F7B00">
        <w:rPr>
          <w:rFonts w:eastAsia="WarnockPro-Regular"/>
        </w:rPr>
        <w:t xml:space="preserve"> Invitrogen-Gibco</w:t>
      </w:r>
      <w:r w:rsidRPr="004F7B00">
        <w:t xml:space="preserve"> </w:t>
      </w:r>
      <w:r w:rsidRPr="004F7B00">
        <w:rPr>
          <w:rFonts w:eastAsia="WarnockPro-Regular"/>
        </w:rPr>
        <w:t>RPMI-1640</w:t>
      </w:r>
      <w:r w:rsidRPr="004F7B00">
        <w:t xml:space="preserve"> </w:t>
      </w:r>
      <w:r w:rsidRPr="004F7B00">
        <w:rPr>
          <w:rFonts w:eastAsia="WarnockPro-Regular"/>
        </w:rPr>
        <w:t>medium</w:t>
      </w:r>
      <w:r w:rsidRPr="004F7B00">
        <w:rPr>
          <w:lang w:val="en"/>
        </w:rPr>
        <w:t xml:space="preserve">(# </w:t>
      </w:r>
      <w:r w:rsidRPr="004F7B00">
        <w:rPr>
          <w:rFonts w:hint="eastAsia"/>
          <w:lang w:val="en"/>
        </w:rPr>
        <w:t>11875093</w:t>
      </w:r>
      <w:r w:rsidRPr="004F7B00">
        <w:rPr>
          <w:rFonts w:hint="eastAsia"/>
        </w:rPr>
        <w:t xml:space="preserve">, </w:t>
      </w:r>
      <w:r w:rsidRPr="004F7B00">
        <w:rPr>
          <w:lang w:val="en"/>
        </w:rPr>
        <w:t>ThermoFisher, New York, NY, USA)</w:t>
      </w:r>
      <w:r w:rsidRPr="004F7B00">
        <w:rPr>
          <w:rFonts w:hint="eastAsia"/>
        </w:rPr>
        <w:t xml:space="preserve"> </w:t>
      </w:r>
      <w:r w:rsidRPr="004F7B00">
        <w:t xml:space="preserve">comprising </w:t>
      </w:r>
      <w:r w:rsidRPr="004F7B00">
        <w:rPr>
          <w:rFonts w:eastAsia="WarnockPro-Regular"/>
        </w:rPr>
        <w:t>10% Thermo Fisher Scientific</w:t>
      </w:r>
      <w:r w:rsidRPr="004F7B00">
        <w:t xml:space="preserve"> </w:t>
      </w:r>
      <w:r w:rsidRPr="004F7B00">
        <w:rPr>
          <w:rFonts w:hint="eastAsia"/>
        </w:rPr>
        <w:t>fetal bovine serum (</w:t>
      </w:r>
      <w:r w:rsidRPr="004F7B00">
        <w:rPr>
          <w:rFonts w:eastAsia="WarnockPro-Regular"/>
        </w:rPr>
        <w:t>FBS</w:t>
      </w:r>
      <w:r w:rsidRPr="004F7B00">
        <w:rPr>
          <w:rFonts w:hint="eastAsia"/>
        </w:rPr>
        <w:t xml:space="preserve">) </w:t>
      </w:r>
      <w:r w:rsidRPr="004F7B00">
        <w:rPr>
          <w:lang w:val="en"/>
        </w:rPr>
        <w:t xml:space="preserve">(# </w:t>
      </w:r>
      <w:r w:rsidRPr="004F7B00">
        <w:rPr>
          <w:rFonts w:hint="eastAsia"/>
          <w:lang w:val="en"/>
        </w:rPr>
        <w:t>10099158</w:t>
      </w:r>
      <w:r w:rsidRPr="004F7B00">
        <w:rPr>
          <w:rFonts w:hint="eastAsia"/>
        </w:rPr>
        <w:t xml:space="preserve">, </w:t>
      </w:r>
      <w:r w:rsidRPr="004F7B00">
        <w:rPr>
          <w:lang w:val="en"/>
        </w:rPr>
        <w:t xml:space="preserve">ThermoFisher, </w:t>
      </w:r>
      <w:r w:rsidRPr="004F7B00">
        <w:rPr>
          <w:rFonts w:hint="eastAsia"/>
          <w:lang w:val="en"/>
        </w:rPr>
        <w:t>Sydney</w:t>
      </w:r>
      <w:r w:rsidRPr="004F7B00">
        <w:rPr>
          <w:lang w:val="en"/>
        </w:rPr>
        <w:t xml:space="preserve">, </w:t>
      </w:r>
      <w:r w:rsidRPr="004F7B00">
        <w:rPr>
          <w:rFonts w:hint="eastAsia"/>
          <w:lang w:val="en"/>
        </w:rPr>
        <w:t>Australia</w:t>
      </w:r>
      <w:r w:rsidRPr="004F7B00">
        <w:rPr>
          <w:lang w:val="en"/>
        </w:rPr>
        <w:t>)</w:t>
      </w:r>
      <w:r w:rsidRPr="004F7B00">
        <w:t xml:space="preserve"> plus </w:t>
      </w:r>
      <w:r w:rsidRPr="004F7B00">
        <w:rPr>
          <w:rFonts w:eastAsia="WarnockPro-Regular"/>
        </w:rPr>
        <w:t>1% Gibco</w:t>
      </w:r>
      <w:r w:rsidRPr="004F7B00">
        <w:t xml:space="preserve"> </w:t>
      </w:r>
      <w:r w:rsidRPr="004F7B00">
        <w:rPr>
          <w:rFonts w:eastAsia="WarnockPro-Regular"/>
        </w:rPr>
        <w:t>penicillin/streptomycin</w:t>
      </w:r>
      <w:r w:rsidRPr="004F7B00">
        <w:rPr>
          <w:lang w:val="en"/>
        </w:rPr>
        <w:t xml:space="preserve">(# </w:t>
      </w:r>
      <w:r w:rsidRPr="004F7B00">
        <w:rPr>
          <w:rFonts w:hint="eastAsia"/>
          <w:lang w:val="en"/>
        </w:rPr>
        <w:t>15140122</w:t>
      </w:r>
      <w:r w:rsidRPr="004F7B00">
        <w:rPr>
          <w:rFonts w:hint="eastAsia"/>
        </w:rPr>
        <w:t xml:space="preserve">, </w:t>
      </w:r>
      <w:r w:rsidRPr="004F7B00">
        <w:rPr>
          <w:lang w:val="en"/>
        </w:rPr>
        <w:t>ThermoFisher, New York, NY, USA)</w:t>
      </w:r>
      <w:r w:rsidRPr="004F7B00">
        <w:rPr>
          <w:rFonts w:eastAsia="WarnockPro-Regular"/>
        </w:rPr>
        <w:t>.</w:t>
      </w:r>
      <w:bookmarkEnd w:id="40"/>
      <w:r w:rsidRPr="004F7B00">
        <w:rPr>
          <w:rFonts w:eastAsia="WarnockPro-Regular"/>
        </w:rPr>
        <w:t xml:space="preserve"> </w:t>
      </w:r>
      <w:bookmarkStart w:id="41" w:name="【paperrevise】054__PC3_and_293T_cells_wer"/>
      <w:r w:rsidRPr="004F7B00">
        <w:rPr>
          <w:rFonts w:eastAsia="WarnockPro-Regular"/>
        </w:rPr>
        <w:t xml:space="preserve">PC3 and 293T cells were </w:t>
      </w:r>
      <w:r w:rsidRPr="004F7B00">
        <w:t xml:space="preserve">incubated with </w:t>
      </w:r>
      <w:r w:rsidRPr="004F7B00">
        <w:rPr>
          <w:rFonts w:eastAsia="WarnockPro-Regular"/>
        </w:rPr>
        <w:t>Gibco</w:t>
      </w:r>
      <w:r w:rsidRPr="004F7B00">
        <w:t xml:space="preserve"> </w:t>
      </w:r>
      <w:r w:rsidRPr="004F7B00">
        <w:rPr>
          <w:rFonts w:hint="eastAsia"/>
        </w:rPr>
        <w:t>Dulbecco's Modified Eagle Medium (</w:t>
      </w:r>
      <w:r w:rsidRPr="004F7B00">
        <w:rPr>
          <w:rFonts w:eastAsia="WarnockPro-Regular"/>
        </w:rPr>
        <w:t>DMEM</w:t>
      </w:r>
      <w:r w:rsidRPr="004F7B00">
        <w:rPr>
          <w:rFonts w:hint="eastAsia"/>
        </w:rPr>
        <w:t xml:space="preserve">) </w:t>
      </w:r>
      <w:r w:rsidRPr="004F7B00">
        <w:rPr>
          <w:lang w:val="en"/>
        </w:rPr>
        <w:t xml:space="preserve">(# </w:t>
      </w:r>
      <w:r w:rsidRPr="004F7B00">
        <w:rPr>
          <w:rFonts w:hint="eastAsia"/>
          <w:lang w:val="en"/>
        </w:rPr>
        <w:t>11965118</w:t>
      </w:r>
      <w:r w:rsidRPr="004F7B00">
        <w:rPr>
          <w:rFonts w:hint="eastAsia"/>
        </w:rPr>
        <w:t xml:space="preserve">, </w:t>
      </w:r>
      <w:r w:rsidRPr="004F7B00">
        <w:rPr>
          <w:lang w:val="en"/>
        </w:rPr>
        <w:t>ThermoFisher, New York, NY, USA)</w:t>
      </w:r>
      <w:r w:rsidRPr="004F7B00">
        <w:rPr>
          <w:rFonts w:eastAsia="WarnockPro-Regular"/>
        </w:rPr>
        <w:t>,</w:t>
      </w:r>
      <w:bookmarkEnd w:id="41"/>
      <w:r w:rsidRPr="004F7B00">
        <w:rPr>
          <w:rFonts w:eastAsia="WarnockPro-Regular"/>
        </w:rPr>
        <w:t xml:space="preserve"> </w:t>
      </w:r>
      <w:bookmarkStart w:id="42" w:name="【paperrevise】055__1%_Gibco_penicillin/st"/>
      <w:r w:rsidRPr="004F7B00">
        <w:rPr>
          <w:rFonts w:eastAsia="WarnockPro-Regular"/>
        </w:rPr>
        <w:t>1% Gibco</w:t>
      </w:r>
      <w:r w:rsidRPr="004F7B00">
        <w:t xml:space="preserve"> </w:t>
      </w:r>
      <w:r w:rsidRPr="004F7B00">
        <w:rPr>
          <w:rFonts w:eastAsia="WarnockPro-Regular"/>
        </w:rPr>
        <w:t>penicillin/streptomycin,</w:t>
      </w:r>
      <w:bookmarkEnd w:id="42"/>
      <w:r w:rsidRPr="004F7B00">
        <w:rPr>
          <w:rFonts w:eastAsia="WarnockPro-Regular"/>
        </w:rPr>
        <w:t xml:space="preserve"> </w:t>
      </w:r>
      <w:bookmarkStart w:id="43" w:name="【paperrevise】056__and_10%_Thermo_Fisher_"/>
      <w:r w:rsidRPr="004F7B00">
        <w:rPr>
          <w:rFonts w:eastAsia="WarnockPro-Regular"/>
        </w:rPr>
        <w:t>and 10% Thermo Fisher Scientific</w:t>
      </w:r>
      <w:r w:rsidRPr="004F7B00">
        <w:t xml:space="preserve"> </w:t>
      </w:r>
      <w:r w:rsidRPr="004F7B00">
        <w:rPr>
          <w:rFonts w:eastAsia="WarnockPro-Regular"/>
        </w:rPr>
        <w:t>FBS.</w:t>
      </w:r>
      <w:bookmarkEnd w:id="43"/>
      <w:r w:rsidRPr="004F7B00">
        <w:rPr>
          <w:rFonts w:eastAsia="WarnockPro-Regular"/>
        </w:rPr>
        <w:t xml:space="preserve"> </w:t>
      </w:r>
      <w:bookmarkStart w:id="44" w:name="【paperrevise】057__These_cells_were_maint"/>
      <w:r w:rsidRPr="004F7B00">
        <w:t xml:space="preserve">These cells were then </w:t>
      </w:r>
      <w:r w:rsidRPr="004F7B00">
        <w:rPr>
          <w:rFonts w:hint="eastAsia"/>
        </w:rPr>
        <w:t>preserved</w:t>
      </w:r>
      <w:r w:rsidRPr="004F7B00">
        <w:t xml:space="preserve"> in </w:t>
      </w:r>
      <w:r w:rsidRPr="004F7B00">
        <w:rPr>
          <w:rFonts w:eastAsia="WarnockPro-Regular"/>
        </w:rPr>
        <w:t>an incubator</w:t>
      </w:r>
      <w:r w:rsidRPr="004F7B00">
        <w:t xml:space="preserve"> under </w:t>
      </w:r>
      <w:r w:rsidRPr="004F7B00">
        <w:rPr>
          <w:rFonts w:eastAsia="WarnockPro-Regular"/>
        </w:rPr>
        <w:t>5% CO</w:t>
      </w:r>
      <w:r w:rsidRPr="004F7B00">
        <w:rPr>
          <w:rFonts w:eastAsia="WarnockPro-Regular"/>
          <w:vertAlign w:val="subscript"/>
        </w:rPr>
        <w:t>2</w:t>
      </w:r>
      <w:r w:rsidRPr="004F7B00">
        <w:rPr>
          <w:rFonts w:eastAsia="WarnockPro-Regular"/>
        </w:rPr>
        <w:t xml:space="preserve"> in a humid environment at 37°C.</w:t>
      </w:r>
      <w:bookmarkEnd w:id="44"/>
    </w:p>
    <w:p w14:paraId="42231023" w14:textId="77777777" w:rsidR="00367E4E" w:rsidRPr="004F7B00" w:rsidRDefault="00000000" w:rsidP="004F7B00">
      <w:r w:rsidRPr="004F7B00">
        <w:t xml:space="preserve">Quantitative RT-PCR (qRT-PCR) </w:t>
      </w:r>
    </w:p>
    <w:p w14:paraId="562ED812" w14:textId="77777777" w:rsidR="00367E4E" w:rsidRPr="004F7B00" w:rsidRDefault="00000000" w:rsidP="004F7B00">
      <w:pPr>
        <w:rPr>
          <w:rFonts w:eastAsia="宋体" w:cs="Times New Roman"/>
          <w:lang w:val="en" w:eastAsia="en-US"/>
        </w:rPr>
      </w:pPr>
      <w:r w:rsidRPr="004F7B00">
        <w:rPr>
          <w:lang w:val="en"/>
        </w:rPr>
        <w:t>qRT-PCR assays</w:t>
      </w:r>
      <w:r w:rsidRPr="004F7B00">
        <w:rPr>
          <w:rFonts w:eastAsia="宋体" w:cs="Times New Roman"/>
          <w:lang w:val="en" w:eastAsia="en-US"/>
        </w:rPr>
        <w:t xml:space="preserve"> were </w:t>
      </w:r>
      <w:r w:rsidRPr="004F7B00">
        <w:rPr>
          <w:rFonts w:eastAsia="宋体" w:cs="Times New Roman" w:hint="eastAsia"/>
        </w:rPr>
        <w:t>performed</w:t>
      </w:r>
      <w:r w:rsidRPr="004F7B00">
        <w:rPr>
          <w:rFonts w:eastAsia="宋体" w:cs="Times New Roman"/>
          <w:lang w:val="en" w:eastAsia="en-US"/>
        </w:rPr>
        <w:t xml:space="preserve"> utilizing </w:t>
      </w:r>
      <w:r w:rsidRPr="004F7B00">
        <w:rPr>
          <w:lang w:val="en"/>
        </w:rPr>
        <w:t>2X SYBR Green Pro Taq HS Premix II (</w:t>
      </w:r>
      <w:r w:rsidRPr="004F7B00">
        <w:rPr>
          <w:rFonts w:hint="eastAsia"/>
          <w:lang w:val="en"/>
        </w:rPr>
        <w:t xml:space="preserve"># </w:t>
      </w:r>
      <w:r w:rsidRPr="004F7B00">
        <w:rPr>
          <w:lang w:val="en"/>
        </w:rPr>
        <w:t>11733</w:t>
      </w:r>
      <w:r w:rsidRPr="004F7B00">
        <w:rPr>
          <w:rFonts w:hint="eastAsia"/>
        </w:rPr>
        <w:t xml:space="preserve">, </w:t>
      </w:r>
      <w:r w:rsidRPr="004F7B00">
        <w:rPr>
          <w:lang w:val="en"/>
        </w:rPr>
        <w:t>AGbio, Beijing, China) on QuantStudio 5 real-time</w:t>
      </w:r>
      <w:r w:rsidRPr="004F7B00">
        <w:rPr>
          <w:rFonts w:eastAsia="宋体" w:cs="Times New Roman"/>
          <w:lang w:val="en" w:eastAsia="en-US"/>
        </w:rPr>
        <w:t xml:space="preserve"> </w:t>
      </w:r>
      <w:r w:rsidRPr="004F7B00">
        <w:rPr>
          <w:lang w:val="en"/>
        </w:rPr>
        <w:t>PCR instruments (# 12353573</w:t>
      </w:r>
      <w:r w:rsidRPr="004F7B00">
        <w:rPr>
          <w:rFonts w:hint="eastAsia"/>
        </w:rPr>
        <w:t xml:space="preserve">, </w:t>
      </w:r>
      <w:r w:rsidRPr="004F7B00">
        <w:rPr>
          <w:lang w:val="en"/>
        </w:rPr>
        <w:t xml:space="preserve">ThermoFisher, New York, NY, USA). </w:t>
      </w:r>
      <w:bookmarkStart w:id="45" w:name="【paperrevise】058__The_primer_sequences_a"/>
      <w:r w:rsidRPr="004F7B00">
        <w:rPr>
          <w:lang w:val="en"/>
        </w:rPr>
        <w:t xml:space="preserve">The </w:t>
      </w:r>
      <w:bookmarkStart w:id="46" w:name="OLE_LINK16"/>
      <w:r w:rsidRPr="004F7B00">
        <w:rPr>
          <w:lang w:val="en"/>
        </w:rPr>
        <w:t>primer sequence</w:t>
      </w:r>
      <w:bookmarkEnd w:id="46"/>
      <w:r w:rsidRPr="004F7B00">
        <w:rPr>
          <w:lang w:val="en"/>
        </w:rPr>
        <w:t xml:space="preserve">s </w:t>
      </w:r>
      <w:r w:rsidRPr="004F7B00">
        <w:rPr>
          <w:rFonts w:eastAsia="宋体" w:cs="Times New Roman"/>
          <w:lang w:val="en" w:eastAsia="en-US"/>
        </w:rPr>
        <w:t>used are</w:t>
      </w:r>
      <w:r w:rsidRPr="004F7B00">
        <w:rPr>
          <w:lang w:val="en"/>
        </w:rPr>
        <w:t xml:space="preserve"> as mentioned below:</w:t>
      </w:r>
      <w:bookmarkEnd w:id="45"/>
    </w:p>
    <w:p w14:paraId="5E23FDB5" w14:textId="77777777" w:rsidR="00367E4E" w:rsidRPr="004F7B00" w:rsidRDefault="00000000" w:rsidP="004F7B00">
      <w:r w:rsidRPr="004F7B00">
        <w:rPr>
          <w:rFonts w:eastAsia="宋体" w:hint="eastAsia"/>
        </w:rPr>
        <w:t xml:space="preserve">MAPK9 (Homo sapiens) </w:t>
      </w:r>
      <w:r w:rsidRPr="004F7B00">
        <w:t xml:space="preserve">forward-1: GCCAATACCACGTTCTTGA, reverse-1: GCCTCTGAAAACAGACCAA; forward-2: AACCCTGGCTGTGCATAC, reverse-2: GGGCTTCCTCCTCTCAGT; </w:t>
      </w:r>
      <w:bookmarkStart w:id="47" w:name="【paperrevise】059__GAPDH_forward:GGAGCGAG"/>
      <w:r w:rsidRPr="004F7B00">
        <w:t>GAPDH</w:t>
      </w:r>
      <w:r w:rsidRPr="004F7B00">
        <w:rPr>
          <w:rFonts w:hint="eastAsia"/>
        </w:rPr>
        <w:t xml:space="preserve"> </w:t>
      </w:r>
      <w:r w:rsidRPr="004F7B00">
        <w:rPr>
          <w:rFonts w:eastAsia="宋体" w:hint="eastAsia"/>
        </w:rPr>
        <w:t>(Homo sapiens)</w:t>
      </w:r>
      <w:r w:rsidRPr="004F7B00">
        <w:t xml:space="preserve"> forward: GGAGCGAGATCCCTCCAAAAT, reverse: GGCTGTTGTCATACTTCTCATGG.</w:t>
      </w:r>
      <w:bookmarkEnd w:id="47"/>
    </w:p>
    <w:p w14:paraId="25C8FA6C" w14:textId="77777777" w:rsidR="00367E4E" w:rsidRPr="004F7B00" w:rsidRDefault="00000000" w:rsidP="004F7B00">
      <w:bookmarkStart w:id="48" w:name="【paperrevise】060__mRNA_levels_were_norma"/>
      <w:r w:rsidRPr="004F7B00">
        <w:rPr>
          <w:rFonts w:hint="eastAsia"/>
        </w:rPr>
        <w:t xml:space="preserve">After normalization, mRNA levels were adjusted relative to GAPDH levels. The </w:t>
      </w:r>
      <w:r w:rsidRPr="004F7B00">
        <w:t>2−ΔΔCt</w:t>
      </w:r>
      <w:r w:rsidRPr="004F7B00">
        <w:rPr>
          <w:rFonts w:hint="eastAsia"/>
        </w:rPr>
        <w:t xml:space="preserve">  method was employed to measure the relative expression levels of genes</w:t>
      </w:r>
      <w:bookmarkStart w:id="49" w:name="【paperrevise】061__We_used_the_2−ΔΔCt_met"/>
      <w:bookmarkEnd w:id="48"/>
      <w:r w:rsidRPr="004F7B00">
        <w:t>.</w:t>
      </w:r>
      <w:bookmarkEnd w:id="49"/>
    </w:p>
    <w:p w14:paraId="2A3BC9C4" w14:textId="77777777" w:rsidR="00367E4E" w:rsidRPr="004F7B00" w:rsidRDefault="00367E4E" w:rsidP="004F7B00">
      <w:pPr>
        <w:rPr>
          <w:lang w:val="en"/>
        </w:rPr>
      </w:pPr>
    </w:p>
    <w:p w14:paraId="52B83773" w14:textId="77777777" w:rsidR="00367E4E" w:rsidRPr="004F7B00" w:rsidRDefault="00000000" w:rsidP="004F7B00">
      <w:r w:rsidRPr="004F7B00">
        <w:t>Western blot analysis</w:t>
      </w:r>
    </w:p>
    <w:p w14:paraId="0034090E" w14:textId="77777777" w:rsidR="00367E4E" w:rsidRPr="004F7B00" w:rsidRDefault="00000000" w:rsidP="004F7B00">
      <w:pPr>
        <w:rPr>
          <w:rFonts w:eastAsia="WarnockPro-Regular"/>
          <w:color w:val="000000" w:themeColor="text1"/>
        </w:rPr>
      </w:pPr>
      <w:bookmarkStart w:id="50" w:name="【paperrevise】062_We_used_Thermo_Fisher_S"/>
      <w:r w:rsidRPr="004F7B00">
        <w:rPr>
          <w:lang w:val="en" w:eastAsia="en-US"/>
        </w:rPr>
        <w:t>Protein</w:t>
      </w:r>
      <w:r w:rsidRPr="004F7B00">
        <w:rPr>
          <w:lang w:val="en"/>
        </w:rPr>
        <w:t xml:space="preserve"> quantification</w:t>
      </w:r>
      <w:r w:rsidRPr="004F7B00">
        <w:rPr>
          <w:lang w:val="en" w:eastAsia="en-US"/>
        </w:rPr>
        <w:t xml:space="preserve"> was conducted using a BCA kit (</w:t>
      </w:r>
      <w:r w:rsidRPr="004F7B00">
        <w:rPr>
          <w:rFonts w:hint="eastAsia"/>
          <w:lang w:val="en"/>
        </w:rPr>
        <w:t xml:space="preserve"># </w:t>
      </w:r>
      <w:r w:rsidRPr="004F7B00">
        <w:rPr>
          <w:rFonts w:hint="eastAsia"/>
          <w:lang w:val="en" w:eastAsia="en-US"/>
        </w:rPr>
        <w:t>23225</w:t>
      </w:r>
      <w:r w:rsidRPr="004F7B00">
        <w:rPr>
          <w:rFonts w:hint="eastAsia"/>
        </w:rPr>
        <w:t xml:space="preserve">, </w:t>
      </w:r>
      <w:r w:rsidRPr="004F7B00">
        <w:rPr>
          <w:lang w:val="en" w:eastAsia="en-US"/>
        </w:rPr>
        <w:t xml:space="preserve">ThermoFisher, New York, NY, USA), following protein extraction with </w:t>
      </w:r>
      <w:r w:rsidRPr="004F7B00">
        <w:rPr>
          <w:lang w:val="en"/>
        </w:rPr>
        <w:t>1% protease inhibitor RIPA lysis buffer</w:t>
      </w:r>
      <w:r w:rsidRPr="004F7B00">
        <w:rPr>
          <w:lang w:val="en" w:eastAsia="en-US"/>
        </w:rPr>
        <w:t>(</w:t>
      </w:r>
      <w:r w:rsidRPr="004F7B00">
        <w:rPr>
          <w:rFonts w:hint="eastAsia"/>
          <w:lang w:val="en"/>
        </w:rPr>
        <w:t xml:space="preserve"># </w:t>
      </w:r>
      <w:r w:rsidRPr="004F7B00">
        <w:rPr>
          <w:rFonts w:hint="eastAsia"/>
        </w:rPr>
        <w:t xml:space="preserve">89901, </w:t>
      </w:r>
      <w:r w:rsidRPr="004F7B00">
        <w:rPr>
          <w:lang w:val="en" w:eastAsia="en-US"/>
        </w:rPr>
        <w:t>ThermoFisher, New York, NY, USA). Afterward</w:t>
      </w:r>
      <w:r w:rsidRPr="004F7B00">
        <w:rPr>
          <w:lang w:val="en"/>
        </w:rPr>
        <w:t xml:space="preserve">, 30 </w:t>
      </w:r>
      <w:r w:rsidRPr="004F7B00">
        <w:rPr>
          <w:lang w:val="el-GR"/>
        </w:rPr>
        <w:t xml:space="preserve">μg </w:t>
      </w:r>
      <w:r w:rsidRPr="004F7B00">
        <w:rPr>
          <w:lang w:val="el-GR" w:eastAsia="en-US"/>
        </w:rPr>
        <w:t xml:space="preserve">of </w:t>
      </w:r>
      <w:r w:rsidRPr="004F7B00">
        <w:rPr>
          <w:lang w:val="el-GR"/>
        </w:rPr>
        <w:t xml:space="preserve">protein </w:t>
      </w:r>
      <w:r w:rsidRPr="004F7B00">
        <w:rPr>
          <w:lang w:val="el-GR" w:eastAsia="en-US"/>
        </w:rPr>
        <w:t xml:space="preserve">was </w:t>
      </w:r>
      <w:r w:rsidRPr="004F7B00">
        <w:rPr>
          <w:lang w:eastAsia="en-US"/>
        </w:rPr>
        <w:t xml:space="preserve">isolated </w:t>
      </w:r>
      <w:r w:rsidRPr="004F7B00">
        <w:rPr>
          <w:lang w:val="el-GR" w:eastAsia="en-US"/>
        </w:rPr>
        <w:t>using</w:t>
      </w:r>
      <w:r w:rsidRPr="004F7B00">
        <w:rPr>
          <w:lang w:val="el-GR"/>
        </w:rPr>
        <w:t xml:space="preserve"> 10% SDS-PAGE </w:t>
      </w:r>
      <w:r w:rsidRPr="004F7B00">
        <w:rPr>
          <w:rFonts w:hint="eastAsia"/>
        </w:rPr>
        <w:t>and</w:t>
      </w:r>
      <w:r w:rsidRPr="004F7B00">
        <w:rPr>
          <w:lang w:eastAsia="en-US"/>
        </w:rPr>
        <w:t xml:space="preserve"> transfer</w:t>
      </w:r>
      <w:r w:rsidRPr="004F7B00">
        <w:rPr>
          <w:rFonts w:hint="eastAsia"/>
        </w:rPr>
        <w:t>red</w:t>
      </w:r>
      <w:r w:rsidRPr="004F7B00">
        <w:rPr>
          <w:lang w:val="el-GR"/>
        </w:rPr>
        <w:t xml:space="preserve"> to PVDF membranes</w:t>
      </w:r>
      <w:r w:rsidRPr="004F7B00">
        <w:rPr>
          <w:lang w:eastAsia="en-US"/>
        </w:rPr>
        <w:t xml:space="preserve"> (</w:t>
      </w:r>
      <w:r w:rsidRPr="004F7B00">
        <w:rPr>
          <w:lang w:val="el-GR" w:eastAsia="en-US"/>
        </w:rPr>
        <w:t>Millipore, Dallas, Texas, USA</w:t>
      </w:r>
      <w:r w:rsidRPr="004F7B00">
        <w:rPr>
          <w:lang w:eastAsia="en-US"/>
        </w:rPr>
        <w:t>)</w:t>
      </w:r>
      <w:bookmarkStart w:id="51" w:name="【paperrevise】063__an_equal_amount_of_30_"/>
      <w:bookmarkEnd w:id="50"/>
      <w:r w:rsidRPr="004F7B00">
        <w:rPr>
          <w:rFonts w:eastAsia="WarnockPro-Regular"/>
          <w:color w:val="000000" w:themeColor="text1"/>
        </w:rPr>
        <w:t>.</w:t>
      </w:r>
      <w:bookmarkEnd w:id="51"/>
      <w:r w:rsidRPr="004F7B00">
        <w:rPr>
          <w:rFonts w:eastAsia="WarnockPro-Regular"/>
          <w:color w:val="000000" w:themeColor="text1"/>
        </w:rPr>
        <w:t xml:space="preserve"> Then, 5% skimmed milk powder</w:t>
      </w:r>
      <w:r w:rsidRPr="004F7B00">
        <w:rPr>
          <w:rFonts w:eastAsia="宋体" w:hint="eastAsia"/>
          <w:color w:val="000000" w:themeColor="text1"/>
        </w:rPr>
        <w:t>(Weigh the required amount of skimmed milk powder and add it to an appropriate quantity of clean water. Stir until well dissolved to obtain a 5% skimmed milk solution. If not used immediately, store the prepared solution in a suitable container and place it in the refrigerator)</w:t>
      </w:r>
      <w:r w:rsidRPr="004F7B00">
        <w:rPr>
          <w:rFonts w:eastAsia="WarnockPro-Regular"/>
          <w:color w:val="000000" w:themeColor="text1"/>
        </w:rPr>
        <w:t xml:space="preserve"> was employed to block these membranes</w:t>
      </w:r>
      <w:r w:rsidRPr="004F7B00">
        <w:rPr>
          <w:color w:val="000000" w:themeColor="text1"/>
        </w:rPr>
        <w:t xml:space="preserve"> </w:t>
      </w:r>
      <w:r w:rsidRPr="004F7B00">
        <w:rPr>
          <w:rFonts w:eastAsia="WarnockPro-Regular"/>
          <w:color w:val="000000" w:themeColor="text1"/>
        </w:rPr>
        <w:t xml:space="preserve">for a duration of </w:t>
      </w:r>
      <w:r w:rsidRPr="004F7B00">
        <w:rPr>
          <w:color w:val="000000" w:themeColor="text1"/>
        </w:rPr>
        <w:t>one hour</w:t>
      </w:r>
      <w:r w:rsidRPr="004F7B00">
        <w:rPr>
          <w:rFonts w:eastAsia="WarnockPro-Regular"/>
          <w:color w:val="000000" w:themeColor="text1"/>
        </w:rPr>
        <w:t xml:space="preserve"> at room temperature. Subsequently, they were exposed to primary antibodies against </w:t>
      </w:r>
      <w:r w:rsidRPr="004F7B00">
        <w:rPr>
          <w:rFonts w:eastAsia="宋体" w:hint="eastAsia"/>
          <w:color w:val="000000" w:themeColor="text1"/>
        </w:rPr>
        <w:t xml:space="preserve">(c-Jun N-terminal kinase 2) </w:t>
      </w:r>
      <w:r w:rsidRPr="004F7B00">
        <w:rPr>
          <w:rFonts w:eastAsia="WarnockPro-Regular"/>
          <w:color w:val="000000" w:themeColor="text1"/>
        </w:rPr>
        <w:t>JNK2/</w:t>
      </w:r>
      <w:r w:rsidRPr="004F7B00">
        <w:rPr>
          <w:color w:val="000000" w:themeColor="text1"/>
        </w:rPr>
        <w:t>MAPK9</w:t>
      </w:r>
      <w:bookmarkStart w:id="52" w:name="【paperrevise】064__Cell_Signaling_Technol"/>
      <w:r w:rsidRPr="004F7B00">
        <w:rPr>
          <w:rFonts w:hint="eastAsia"/>
          <w:color w:val="000000" w:themeColor="text1"/>
        </w:rPr>
        <w:t>(</w:t>
      </w:r>
      <w:r w:rsidRPr="004F7B00">
        <w:rPr>
          <w:rFonts w:hint="eastAsia"/>
          <w:lang w:val="en"/>
        </w:rPr>
        <w:t>#</w:t>
      </w:r>
      <w:r w:rsidRPr="004F7B00">
        <w:rPr>
          <w:rFonts w:hint="eastAsia"/>
        </w:rPr>
        <w:t xml:space="preserve"> 4672</w:t>
      </w:r>
      <w:r w:rsidRPr="004F7B00">
        <w:rPr>
          <w:rFonts w:hint="eastAsia"/>
          <w:color w:val="000000" w:themeColor="text1"/>
        </w:rPr>
        <w:t>)</w:t>
      </w:r>
      <w:r w:rsidRPr="004F7B00">
        <w:rPr>
          <w:rFonts w:eastAsia="WarnockPro-Regular"/>
          <w:color w:val="000000" w:themeColor="text1"/>
        </w:rPr>
        <w:t>, GPX4</w:t>
      </w:r>
      <w:r w:rsidRPr="004F7B00">
        <w:rPr>
          <w:rFonts w:hint="eastAsia"/>
          <w:color w:val="000000" w:themeColor="text1"/>
        </w:rPr>
        <w:t>(</w:t>
      </w:r>
      <w:r w:rsidRPr="004F7B00">
        <w:rPr>
          <w:rFonts w:hint="eastAsia"/>
          <w:lang w:val="en"/>
        </w:rPr>
        <w:t>#</w:t>
      </w:r>
      <w:r w:rsidRPr="004F7B00">
        <w:rPr>
          <w:rFonts w:hint="eastAsia"/>
        </w:rPr>
        <w:t xml:space="preserve"> 52455</w:t>
      </w:r>
      <w:r w:rsidRPr="004F7B00">
        <w:rPr>
          <w:rFonts w:hint="eastAsia"/>
          <w:color w:val="000000" w:themeColor="text1"/>
        </w:rPr>
        <w:t>)</w:t>
      </w:r>
      <w:r w:rsidRPr="004F7B00">
        <w:rPr>
          <w:rFonts w:eastAsia="WarnockPro-Regular"/>
          <w:color w:val="000000" w:themeColor="text1"/>
        </w:rPr>
        <w:t>,</w:t>
      </w:r>
      <w:bookmarkEnd w:id="52"/>
      <w:r w:rsidRPr="004F7B00">
        <w:rPr>
          <w:rFonts w:eastAsia="WarnockPro-Regular"/>
          <w:color w:val="000000" w:themeColor="text1"/>
        </w:rPr>
        <w:t xml:space="preserve"> </w:t>
      </w:r>
      <w:r w:rsidRPr="004F7B00">
        <w:rPr>
          <w:rFonts w:eastAsia="宋体" w:hint="eastAsia"/>
          <w:color w:val="000000" w:themeColor="text1"/>
        </w:rPr>
        <w:t xml:space="preserve">(ferritin heavy chain 1) </w:t>
      </w:r>
      <w:r w:rsidRPr="004F7B00">
        <w:rPr>
          <w:rFonts w:eastAsia="WarnockPro-Regular"/>
          <w:color w:val="000000" w:themeColor="text1"/>
        </w:rPr>
        <w:t>FTH1</w:t>
      </w:r>
      <w:bookmarkStart w:id="53" w:name="【paperrevise】065_Cell_Signaling_Technolo"/>
      <w:r w:rsidRPr="004F7B00">
        <w:rPr>
          <w:rFonts w:hint="eastAsia"/>
          <w:color w:val="000000" w:themeColor="text1"/>
        </w:rPr>
        <w:t>(</w:t>
      </w:r>
      <w:r w:rsidRPr="004F7B00">
        <w:rPr>
          <w:rFonts w:hint="eastAsia"/>
          <w:lang w:val="en"/>
        </w:rPr>
        <w:t>#</w:t>
      </w:r>
      <w:r w:rsidRPr="004F7B00">
        <w:rPr>
          <w:rFonts w:hint="eastAsia"/>
        </w:rPr>
        <w:t xml:space="preserve"> 3998</w:t>
      </w:r>
      <w:r w:rsidRPr="004F7B00">
        <w:rPr>
          <w:rFonts w:hint="eastAsia"/>
          <w:color w:val="000000" w:themeColor="text1"/>
        </w:rPr>
        <w:t>)</w:t>
      </w:r>
      <w:r w:rsidRPr="004F7B00">
        <w:rPr>
          <w:rFonts w:eastAsia="WarnockPro-Regular"/>
          <w:color w:val="000000" w:themeColor="text1"/>
        </w:rPr>
        <w:t>, or GAPDH</w:t>
      </w:r>
      <w:r w:rsidRPr="004F7B00">
        <w:rPr>
          <w:rFonts w:hint="eastAsia"/>
          <w:color w:val="000000" w:themeColor="text1"/>
        </w:rPr>
        <w:t>(</w:t>
      </w:r>
      <w:r w:rsidRPr="004F7B00">
        <w:rPr>
          <w:rFonts w:hint="eastAsia"/>
          <w:lang w:val="en"/>
        </w:rPr>
        <w:t>#</w:t>
      </w:r>
      <w:r w:rsidRPr="004F7B00">
        <w:rPr>
          <w:rFonts w:hint="eastAsia"/>
        </w:rPr>
        <w:t xml:space="preserve"> 5174</w:t>
      </w:r>
      <w:r w:rsidRPr="004F7B00">
        <w:rPr>
          <w:rFonts w:hint="eastAsia"/>
          <w:color w:val="000000" w:themeColor="text1"/>
        </w:rPr>
        <w:t>)</w:t>
      </w:r>
      <w:r w:rsidRPr="004F7B00">
        <w:rPr>
          <w:rFonts w:eastAsia="WarnockPro-Regular"/>
          <w:color w:val="000000" w:themeColor="text1"/>
        </w:rPr>
        <w:t xml:space="preserve"> (all </w:t>
      </w:r>
      <w:r w:rsidRPr="004F7B00">
        <w:rPr>
          <w:color w:val="000000" w:themeColor="text1"/>
        </w:rPr>
        <w:t>1:1000,</w:t>
      </w:r>
      <w:bookmarkEnd w:id="53"/>
      <w:r w:rsidRPr="004F7B00">
        <w:rPr>
          <w:color w:val="000000" w:themeColor="text1"/>
        </w:rPr>
        <w:t xml:space="preserve"> </w:t>
      </w:r>
      <w:bookmarkStart w:id="54" w:name="【paperrevise】066__Cell_Signaling_Technol"/>
      <w:r w:rsidRPr="004F7B00">
        <w:rPr>
          <w:color w:val="000000" w:themeColor="text1"/>
        </w:rPr>
        <w:t>Cell Signaling Technology, New York, NY, USA</w:t>
      </w:r>
      <w:r w:rsidRPr="004F7B00">
        <w:rPr>
          <w:rFonts w:eastAsia="WarnockPro-Regular"/>
          <w:color w:val="000000" w:themeColor="text1"/>
        </w:rPr>
        <w:t>) overnight at 4°C.</w:t>
      </w:r>
      <w:bookmarkEnd w:id="54"/>
      <w:r w:rsidRPr="004F7B00">
        <w:rPr>
          <w:color w:val="000000" w:themeColor="text1"/>
        </w:rPr>
        <w:t xml:space="preserve"> Afterward,</w:t>
      </w:r>
      <w:r w:rsidRPr="004F7B00">
        <w:rPr>
          <w:rFonts w:eastAsia="WarnockPro-Regular"/>
          <w:color w:val="000000" w:themeColor="text1"/>
        </w:rPr>
        <w:t xml:space="preserve"> </w:t>
      </w:r>
      <w:bookmarkStart w:id="55" w:name="【paperrevise】067__The__cleaned_membranes"/>
      <w:r w:rsidRPr="004F7B00">
        <w:rPr>
          <w:rFonts w:eastAsia="WarnockPro-Regular"/>
          <w:color w:val="000000" w:themeColor="text1"/>
        </w:rPr>
        <w:t>the</w:t>
      </w:r>
      <w:r w:rsidRPr="004F7B00">
        <w:rPr>
          <w:color w:val="000000" w:themeColor="text1"/>
        </w:rPr>
        <w:t xml:space="preserve"> rinsed </w:t>
      </w:r>
      <w:r w:rsidRPr="004F7B00">
        <w:rPr>
          <w:rFonts w:eastAsia="WarnockPro-Regular"/>
          <w:color w:val="000000" w:themeColor="text1"/>
        </w:rPr>
        <w:t>membrane</w:t>
      </w:r>
      <w:r w:rsidRPr="004F7B00">
        <w:rPr>
          <w:color w:val="000000" w:themeColor="text1"/>
        </w:rPr>
        <w:t>s</w:t>
      </w:r>
      <w:r w:rsidRPr="004F7B00">
        <w:rPr>
          <w:rFonts w:eastAsia="WarnockPro-Regular"/>
          <w:color w:val="000000" w:themeColor="text1"/>
        </w:rPr>
        <w:t xml:space="preserve"> w</w:t>
      </w:r>
      <w:r w:rsidRPr="004F7B00">
        <w:rPr>
          <w:color w:val="000000" w:themeColor="text1"/>
        </w:rPr>
        <w:t xml:space="preserve">ere cultured with </w:t>
      </w:r>
      <w:r w:rsidRPr="004F7B00">
        <w:rPr>
          <w:rFonts w:eastAsia="WarnockPro-Regular"/>
          <w:color w:val="000000" w:themeColor="text1"/>
        </w:rPr>
        <w:t>horseradish peroxidase (HRP)-bound goat anti-mouse secondary antibody (</w:t>
      </w:r>
      <w:r w:rsidRPr="004F7B00">
        <w:rPr>
          <w:rFonts w:hint="eastAsia"/>
          <w:lang w:val="en"/>
        </w:rPr>
        <w:t>#</w:t>
      </w:r>
      <w:r w:rsidRPr="004F7B00">
        <w:rPr>
          <w:rFonts w:hint="eastAsia"/>
        </w:rPr>
        <w:t xml:space="preserve"> </w:t>
      </w:r>
      <w:r w:rsidRPr="004F7B00">
        <w:rPr>
          <w:rFonts w:eastAsia="WarnockPro-Regular" w:hint="eastAsia"/>
          <w:color w:val="000000" w:themeColor="text1"/>
        </w:rPr>
        <w:t>SA00001-1</w:t>
      </w:r>
      <w:r w:rsidRPr="004F7B00">
        <w:rPr>
          <w:rFonts w:eastAsia="宋体" w:hint="eastAsia"/>
          <w:color w:val="000000" w:themeColor="text1"/>
        </w:rPr>
        <w:t xml:space="preserve">, </w:t>
      </w:r>
      <w:r w:rsidRPr="004F7B00">
        <w:rPr>
          <w:rFonts w:eastAsia="WarnockPro-Regular"/>
          <w:color w:val="000000" w:themeColor="text1"/>
        </w:rPr>
        <w:t>1:50, Proteintech, Shanghai, China) or HRP-bound goat anti-rabbit antibody (</w:t>
      </w:r>
      <w:r w:rsidRPr="004F7B00">
        <w:rPr>
          <w:rFonts w:hint="eastAsia"/>
          <w:lang w:val="en"/>
        </w:rPr>
        <w:t>#</w:t>
      </w:r>
      <w:r w:rsidRPr="004F7B00">
        <w:rPr>
          <w:rFonts w:hint="eastAsia"/>
        </w:rPr>
        <w:t xml:space="preserve"> </w:t>
      </w:r>
      <w:r w:rsidRPr="004F7B00">
        <w:rPr>
          <w:rFonts w:eastAsia="WarnockPro-Regular" w:hint="eastAsia"/>
          <w:color w:val="000000" w:themeColor="text1"/>
        </w:rPr>
        <w:t>SA00001-2</w:t>
      </w:r>
      <w:r w:rsidRPr="004F7B00">
        <w:rPr>
          <w:rFonts w:eastAsia="宋体" w:hint="eastAsia"/>
          <w:color w:val="000000" w:themeColor="text1"/>
        </w:rPr>
        <w:t xml:space="preserve">, </w:t>
      </w:r>
      <w:r w:rsidRPr="004F7B00">
        <w:rPr>
          <w:rFonts w:eastAsia="WarnockPro-Regular"/>
          <w:color w:val="000000" w:themeColor="text1"/>
        </w:rPr>
        <w:t>1:5000,</w:t>
      </w:r>
      <w:bookmarkEnd w:id="55"/>
      <w:r w:rsidRPr="004F7B00">
        <w:rPr>
          <w:rFonts w:eastAsia="WarnockPro-Regular"/>
          <w:color w:val="000000" w:themeColor="text1"/>
        </w:rPr>
        <w:t xml:space="preserve"> </w:t>
      </w:r>
      <w:bookmarkStart w:id="56" w:name="【paperrevise】068__Proteintech)_at_room_t"/>
      <w:r w:rsidRPr="004F7B00">
        <w:rPr>
          <w:rFonts w:eastAsia="WarnockPro-Regular"/>
          <w:color w:val="000000" w:themeColor="text1"/>
        </w:rPr>
        <w:t>Proteintech, Shanghai, China) at room temperature for 1-2 hours.</w:t>
      </w:r>
      <w:bookmarkEnd w:id="56"/>
      <w:r w:rsidRPr="004F7B00">
        <w:rPr>
          <w:rFonts w:eastAsia="WarnockPro-Regular"/>
          <w:color w:val="000000" w:themeColor="text1"/>
        </w:rPr>
        <w:t xml:space="preserve"> Lastly, </w:t>
      </w:r>
      <w:r w:rsidRPr="004F7B00">
        <w:rPr>
          <w:color w:val="000000" w:themeColor="text1"/>
        </w:rPr>
        <w:t>Western</w:t>
      </w:r>
      <w:r w:rsidRPr="004F7B00">
        <w:rPr>
          <w:rFonts w:eastAsia="WarnockPro-Regular"/>
          <w:color w:val="000000" w:themeColor="text1"/>
        </w:rPr>
        <w:t xml:space="preserve"> </w:t>
      </w:r>
      <w:r w:rsidRPr="004F7B00">
        <w:rPr>
          <w:rFonts w:eastAsia="WarnockPro-Regular"/>
          <w:color w:val="000000" w:themeColor="text1"/>
        </w:rPr>
        <w:lastRenderedPageBreak/>
        <w:t>chemiluminescence HRP substrate</w:t>
      </w:r>
      <w:r w:rsidRPr="004F7B00">
        <w:rPr>
          <w:color w:val="000000" w:themeColor="text1"/>
        </w:rPr>
        <w:t xml:space="preserve"> (</w:t>
      </w:r>
      <w:r w:rsidRPr="004F7B00">
        <w:rPr>
          <w:rFonts w:hint="eastAsia"/>
          <w:lang w:val="en"/>
        </w:rPr>
        <w:t>#</w:t>
      </w:r>
      <w:r w:rsidRPr="004F7B00">
        <w:rPr>
          <w:rFonts w:hint="eastAsia"/>
        </w:rPr>
        <w:t xml:space="preserve"> </w:t>
      </w:r>
      <w:r w:rsidRPr="004F7B00">
        <w:rPr>
          <w:rFonts w:hint="eastAsia"/>
          <w:color w:val="000000" w:themeColor="text1"/>
        </w:rPr>
        <w:t xml:space="preserve">42029053, </w:t>
      </w:r>
      <w:r w:rsidRPr="004F7B00">
        <w:rPr>
          <w:rFonts w:eastAsia="WarnockPro-Regular"/>
          <w:color w:val="000000" w:themeColor="text1"/>
        </w:rPr>
        <w:t>Millipore,</w:t>
      </w:r>
      <w:r w:rsidRPr="004F7B00">
        <w:rPr>
          <w:rFonts w:eastAsia="宋体" w:hint="eastAsia"/>
          <w:color w:val="000000" w:themeColor="text1"/>
        </w:rPr>
        <w:t xml:space="preserve"> </w:t>
      </w:r>
      <w:r w:rsidRPr="004F7B00">
        <w:rPr>
          <w:rFonts w:eastAsia="WarnockPro-Regular"/>
          <w:color w:val="000000" w:themeColor="text1"/>
        </w:rPr>
        <w:t>Dallas, Texas, USA</w:t>
      </w:r>
      <w:r w:rsidRPr="004F7B00">
        <w:rPr>
          <w:color w:val="000000" w:themeColor="text1"/>
        </w:rPr>
        <w:t>) was utilized for observation</w:t>
      </w:r>
      <w:r w:rsidRPr="004F7B00">
        <w:rPr>
          <w:rFonts w:eastAsia="WarnockPro-Regular"/>
          <w:color w:val="000000" w:themeColor="text1"/>
        </w:rPr>
        <w:t>.</w:t>
      </w:r>
    </w:p>
    <w:p w14:paraId="674BFC21" w14:textId="77777777" w:rsidR="00367E4E" w:rsidRPr="004F7B00" w:rsidRDefault="00000000" w:rsidP="004F7B00">
      <w:r w:rsidRPr="004F7B00">
        <w:t>siRNA interference assay</w:t>
      </w:r>
    </w:p>
    <w:p w14:paraId="691477F9" w14:textId="77777777" w:rsidR="00367E4E" w:rsidRPr="004F7B00" w:rsidRDefault="00000000" w:rsidP="004F7B00">
      <w:pPr>
        <w:rPr>
          <w:lang w:val="en"/>
        </w:rPr>
      </w:pPr>
      <w:r w:rsidRPr="004F7B00">
        <w:rPr>
          <w:lang w:val="en" w:eastAsia="en-US"/>
        </w:rPr>
        <w:t>In</w:t>
      </w:r>
      <w:r w:rsidRPr="004F7B00">
        <w:rPr>
          <w:lang w:val="en"/>
        </w:rPr>
        <w:t xml:space="preserve"> siRNA assays, two </w:t>
      </w:r>
      <w:r w:rsidRPr="004F7B00">
        <w:rPr>
          <w:lang w:val="en" w:eastAsia="en-US"/>
        </w:rPr>
        <w:t xml:space="preserve">siRNAs </w:t>
      </w:r>
      <w:r w:rsidRPr="004F7B00">
        <w:rPr>
          <w:lang w:val="en"/>
        </w:rPr>
        <w:t xml:space="preserve">targeting </w:t>
      </w:r>
      <w:r w:rsidRPr="004F7B00">
        <w:rPr>
          <w:lang w:val="en" w:eastAsia="en-US"/>
        </w:rPr>
        <w:t xml:space="preserve">specific genes </w:t>
      </w:r>
      <w:r w:rsidRPr="004F7B00">
        <w:rPr>
          <w:lang w:val="en"/>
        </w:rPr>
        <w:t xml:space="preserve">and one negative control siRNA </w:t>
      </w:r>
      <w:r w:rsidRPr="004F7B00">
        <w:rPr>
          <w:lang w:val="en" w:eastAsia="en-US"/>
        </w:rPr>
        <w:t xml:space="preserve">were acquired from RiboBio (Guangdong, China) </w:t>
      </w:r>
      <w:r w:rsidRPr="004F7B00">
        <w:rPr>
          <w:b/>
          <w:lang w:val="en" w:eastAsia="en-US"/>
        </w:rPr>
        <w:t>(Suppl. Table S2)</w:t>
      </w:r>
      <w:r w:rsidRPr="004F7B00">
        <w:rPr>
          <w:lang w:val="en" w:eastAsia="en-US"/>
        </w:rPr>
        <w:t>.</w:t>
      </w:r>
      <w:r w:rsidRPr="004F7B00">
        <w:rPr>
          <w:lang w:val="en"/>
        </w:rPr>
        <w:t xml:space="preserve"> </w:t>
      </w:r>
      <w:bookmarkStart w:id="57" w:name="【paperrevise】069__siRNAs_were_transfecte"/>
      <w:r w:rsidRPr="004F7B00">
        <w:rPr>
          <w:lang w:val="en"/>
        </w:rPr>
        <w:t xml:space="preserve">Transfection of siRNAs into cells </w:t>
      </w:r>
      <w:r w:rsidRPr="004F7B00">
        <w:rPr>
          <w:lang w:val="en" w:eastAsia="en-US"/>
        </w:rPr>
        <w:t>was performed utilizing</w:t>
      </w:r>
      <w:r w:rsidRPr="004F7B00">
        <w:rPr>
          <w:lang w:val="en"/>
        </w:rPr>
        <w:t xml:space="preserve"> Lipofectamine 3000</w:t>
      </w:r>
      <w:bookmarkEnd w:id="57"/>
      <w:r w:rsidRPr="004F7B00">
        <w:rPr>
          <w:lang w:val="en" w:eastAsia="en-US"/>
        </w:rPr>
        <w:t>(</w:t>
      </w:r>
      <w:r w:rsidRPr="004F7B00">
        <w:rPr>
          <w:rFonts w:hint="eastAsia"/>
          <w:lang w:val="en"/>
        </w:rPr>
        <w:t xml:space="preserve"># </w:t>
      </w:r>
      <w:r w:rsidRPr="004F7B00">
        <w:rPr>
          <w:rFonts w:hint="eastAsia"/>
        </w:rPr>
        <w:t xml:space="preserve">L3000008, </w:t>
      </w:r>
      <w:r w:rsidRPr="004F7B00">
        <w:rPr>
          <w:lang w:val="en" w:eastAsia="en-US"/>
        </w:rPr>
        <w:t>ThermoFisher, New York, NY, USA)</w:t>
      </w:r>
      <w:r w:rsidRPr="004F7B00">
        <w:rPr>
          <w:rFonts w:hint="eastAsia"/>
          <w:color w:val="000000" w:themeColor="text1"/>
        </w:rPr>
        <w:t xml:space="preserve"> following</w:t>
      </w:r>
      <w:r w:rsidRPr="004F7B00">
        <w:rPr>
          <w:lang w:val="en" w:eastAsia="en-US"/>
        </w:rPr>
        <w:t xml:space="preserve"> the provided guidelines.</w:t>
      </w:r>
      <w:r w:rsidRPr="004F7B00">
        <w:rPr>
          <w:lang w:val="en"/>
        </w:rPr>
        <w:t xml:space="preserve"> </w:t>
      </w:r>
      <w:bookmarkStart w:id="58" w:name="【paperrevise】070__Functional_assays_were"/>
      <w:r w:rsidRPr="004F7B00">
        <w:rPr>
          <w:lang w:val="en"/>
        </w:rPr>
        <w:t xml:space="preserve">Functional assays were </w:t>
      </w:r>
      <w:r w:rsidRPr="004F7B00">
        <w:rPr>
          <w:lang w:val="en" w:eastAsia="en-US"/>
        </w:rPr>
        <w:t>executed 48 hours following</w:t>
      </w:r>
      <w:r w:rsidRPr="004F7B00">
        <w:rPr>
          <w:lang w:val="en"/>
        </w:rPr>
        <w:t xml:space="preserve"> transfection</w:t>
      </w:r>
      <w:bookmarkStart w:id="59" w:name="【paperrevise】071__And_we_collected_prote"/>
      <w:bookmarkEnd w:id="58"/>
      <w:r w:rsidRPr="004F7B00">
        <w:rPr>
          <w:lang w:val="en" w:eastAsia="en-US"/>
        </w:rPr>
        <w:t xml:space="preserve">, and both </w:t>
      </w:r>
      <w:r w:rsidRPr="004F7B00">
        <w:rPr>
          <w:lang w:val="en"/>
        </w:rPr>
        <w:t xml:space="preserve">proteins and RNA </w:t>
      </w:r>
      <w:r w:rsidRPr="004F7B00">
        <w:rPr>
          <w:lang w:val="en" w:eastAsia="en-US"/>
        </w:rPr>
        <w:t>were collected at this time point</w:t>
      </w:r>
      <w:r w:rsidRPr="004F7B00">
        <w:rPr>
          <w:lang w:val="en"/>
        </w:rPr>
        <w:t>.</w:t>
      </w:r>
      <w:bookmarkEnd w:id="59"/>
    </w:p>
    <w:p w14:paraId="514B6898" w14:textId="77777777" w:rsidR="00367E4E" w:rsidRPr="004F7B00" w:rsidRDefault="00000000" w:rsidP="004F7B00">
      <w:r w:rsidRPr="004F7B00">
        <w:t>Development of stable strains carrying luciferase</w:t>
      </w:r>
    </w:p>
    <w:p w14:paraId="54F86097" w14:textId="77777777" w:rsidR="00367E4E" w:rsidRPr="004F7B00" w:rsidRDefault="00000000" w:rsidP="004F7B00">
      <w:pPr>
        <w:rPr>
          <w:rFonts w:eastAsia="WarnockPro-Regular"/>
          <w:color w:val="000000" w:themeColor="text1"/>
        </w:rPr>
      </w:pPr>
      <w:r w:rsidRPr="004F7B00">
        <w:rPr>
          <w:lang w:val="en" w:eastAsia="en-US"/>
        </w:rPr>
        <w:t>PCa cells were subjected to infection with luciferase-carrying viruses designed to knock</w:t>
      </w:r>
      <w:r w:rsidRPr="004F7B00">
        <w:rPr>
          <w:rFonts w:hint="eastAsia"/>
        </w:rPr>
        <w:t xml:space="preserve"> </w:t>
      </w:r>
      <w:r w:rsidRPr="004F7B00">
        <w:rPr>
          <w:lang w:val="en" w:eastAsia="en-US"/>
        </w:rPr>
        <w:t>down MAPK9</w:t>
      </w:r>
      <w:r w:rsidRPr="004F7B00">
        <w:rPr>
          <w:rFonts w:hint="eastAsia"/>
        </w:rPr>
        <w:t>(</w:t>
      </w:r>
      <w:r w:rsidRPr="004F7B00">
        <w:t>sequence</w:t>
      </w:r>
      <w:r w:rsidRPr="004F7B00">
        <w:rPr>
          <w:rFonts w:hint="eastAsia"/>
        </w:rPr>
        <w:t>: CCGGCTAACTTATGTCAGGTTATTCCTCGAGGAATAACCTGACATAAGTTAGTTTTTT)</w:t>
      </w:r>
      <w:r w:rsidRPr="004F7B00">
        <w:rPr>
          <w:lang w:val="en" w:eastAsia="en-US"/>
        </w:rPr>
        <w:t xml:space="preserve">, along with control viruses (GENE, </w:t>
      </w:r>
      <w:bookmarkStart w:id="60" w:name="_Hlk155536813"/>
      <w:r w:rsidRPr="004F7B00">
        <w:rPr>
          <w:lang w:val="en" w:eastAsia="en-US"/>
        </w:rPr>
        <w:t>Shanghai, China</w:t>
      </w:r>
      <w:bookmarkEnd w:id="60"/>
      <w:r w:rsidRPr="004F7B00">
        <w:rPr>
          <w:lang w:val="en" w:eastAsia="en-US"/>
        </w:rPr>
        <w:t>), using 8 mg/mL polybrene in the presence of ViraPower Packaging Mix</w:t>
      </w:r>
      <w:r w:rsidRPr="004F7B00">
        <w:rPr>
          <w:rFonts w:eastAsia="WarnockPro-Regular"/>
          <w:color w:val="000000" w:themeColor="text1"/>
        </w:rPr>
        <w:t xml:space="preserve"> (</w:t>
      </w:r>
      <w:r w:rsidRPr="004F7B00">
        <w:rPr>
          <w:rFonts w:hint="eastAsia"/>
          <w:lang w:val="en"/>
        </w:rPr>
        <w:t>#</w:t>
      </w:r>
      <w:r w:rsidRPr="004F7B00">
        <w:rPr>
          <w:rFonts w:hint="eastAsia"/>
        </w:rPr>
        <w:t xml:space="preserve"> </w:t>
      </w:r>
      <w:r w:rsidRPr="004F7B00">
        <w:rPr>
          <w:rFonts w:eastAsia="WarnockPro-Regular" w:hint="eastAsia"/>
          <w:color w:val="000000" w:themeColor="text1"/>
        </w:rPr>
        <w:t>C0351</w:t>
      </w:r>
      <w:r w:rsidRPr="004F7B00">
        <w:rPr>
          <w:rFonts w:eastAsia="宋体" w:hint="eastAsia"/>
          <w:color w:val="000000" w:themeColor="text1"/>
        </w:rPr>
        <w:t>, Beyotime, Shanghai, China</w:t>
      </w:r>
      <w:r w:rsidRPr="004F7B00">
        <w:rPr>
          <w:rFonts w:eastAsia="WarnockPro-Regular"/>
          <w:color w:val="000000" w:themeColor="text1"/>
        </w:rPr>
        <w:t xml:space="preserve">). </w:t>
      </w:r>
      <w:r w:rsidRPr="004F7B00">
        <w:rPr>
          <w:lang w:val="en" w:eastAsia="en-US"/>
        </w:rPr>
        <w:t>Stable</w:t>
      </w:r>
      <w:r w:rsidRPr="004F7B00">
        <w:rPr>
          <w:lang w:val="en"/>
        </w:rPr>
        <w:t xml:space="preserve"> cell lines were </w:t>
      </w:r>
      <w:r w:rsidRPr="004F7B00">
        <w:rPr>
          <w:lang w:val="en" w:eastAsia="en-US"/>
        </w:rPr>
        <w:t>subsequently established</w:t>
      </w:r>
      <w:r w:rsidRPr="004F7B00">
        <w:rPr>
          <w:lang w:val="en"/>
        </w:rPr>
        <w:t xml:space="preserve"> by </w:t>
      </w:r>
      <w:r w:rsidRPr="004F7B00">
        <w:rPr>
          <w:rFonts w:hint="eastAsia"/>
          <w:color w:val="000000" w:themeColor="text1"/>
        </w:rPr>
        <w:t>exposing</w:t>
      </w:r>
      <w:r w:rsidRPr="004F7B00">
        <w:rPr>
          <w:lang w:val="en" w:eastAsia="en-US"/>
        </w:rPr>
        <w:t xml:space="preserve"> the cells</w:t>
      </w:r>
      <w:r w:rsidRPr="004F7B00">
        <w:rPr>
          <w:lang w:val="en"/>
        </w:rPr>
        <w:t xml:space="preserve"> </w:t>
      </w:r>
      <w:r w:rsidRPr="004F7B00">
        <w:rPr>
          <w:rFonts w:hint="eastAsia"/>
        </w:rPr>
        <w:t>to</w:t>
      </w:r>
      <w:r w:rsidRPr="004F7B00">
        <w:rPr>
          <w:lang w:val="en"/>
        </w:rPr>
        <w:t xml:space="preserve"> 2 </w:t>
      </w:r>
      <w:r w:rsidRPr="004F7B00">
        <w:rPr>
          <w:lang w:val="el-GR"/>
        </w:rPr>
        <w:t>μg/mL puromycin (</w:t>
      </w:r>
      <w:r w:rsidRPr="004F7B00">
        <w:rPr>
          <w:rFonts w:hint="eastAsia"/>
          <w:lang w:val="en"/>
        </w:rPr>
        <w:t>#</w:t>
      </w:r>
      <w:r w:rsidRPr="004F7B00">
        <w:rPr>
          <w:rFonts w:hint="eastAsia"/>
        </w:rPr>
        <w:t xml:space="preserve"> </w:t>
      </w:r>
      <w:r w:rsidRPr="004F7B00">
        <w:rPr>
          <w:rFonts w:hint="eastAsia"/>
          <w:lang w:val="el-GR"/>
        </w:rPr>
        <w:t>ST551</w:t>
      </w:r>
      <w:r w:rsidRPr="004F7B00">
        <w:rPr>
          <w:rFonts w:hint="eastAsia"/>
        </w:rPr>
        <w:t xml:space="preserve">, </w:t>
      </w:r>
      <w:r w:rsidRPr="004F7B00">
        <w:rPr>
          <w:lang w:val="el-GR"/>
        </w:rPr>
        <w:t>Biosharp, Guangdong, China) for two days.</w:t>
      </w:r>
    </w:p>
    <w:p w14:paraId="579E64BC" w14:textId="77777777" w:rsidR="00367E4E" w:rsidRPr="004F7B00" w:rsidRDefault="00000000" w:rsidP="004F7B00">
      <w:r w:rsidRPr="004F7B00">
        <w:t>Cell migration and invasion assay</w:t>
      </w:r>
    </w:p>
    <w:p w14:paraId="728B5F01" w14:textId="77777777" w:rsidR="00367E4E" w:rsidRPr="004F7B00" w:rsidRDefault="00000000" w:rsidP="004F7B00">
      <w:pPr>
        <w:rPr>
          <w:lang w:val="en"/>
        </w:rPr>
      </w:pPr>
      <w:bookmarkStart w:id="61" w:name="【paperrevise】072_Transwell_assays_were_d"/>
      <w:r w:rsidRPr="004F7B00">
        <w:rPr>
          <w:lang w:val="en"/>
        </w:rPr>
        <w:t>Transwell assays</w:t>
      </w:r>
      <w:r w:rsidRPr="004F7B00">
        <w:rPr>
          <w:rFonts w:eastAsia="宋体" w:cs="Times New Roman"/>
          <w:lang w:val="en" w:eastAsia="en-US"/>
        </w:rPr>
        <w:t>, encompassing</w:t>
      </w:r>
      <w:r w:rsidRPr="004F7B00">
        <w:rPr>
          <w:lang w:val="en"/>
        </w:rPr>
        <w:t xml:space="preserve"> migration </w:t>
      </w:r>
      <w:r w:rsidRPr="004F7B00">
        <w:rPr>
          <w:rFonts w:eastAsia="宋体" w:cs="Times New Roman"/>
          <w:lang w:val="en" w:eastAsia="en-US"/>
        </w:rPr>
        <w:t xml:space="preserve">and invasion </w:t>
      </w:r>
      <w:r w:rsidRPr="004F7B00">
        <w:rPr>
          <w:lang w:val="en"/>
        </w:rPr>
        <w:t>assays</w:t>
      </w:r>
      <w:r w:rsidRPr="004F7B00">
        <w:rPr>
          <w:rFonts w:eastAsia="宋体" w:cs="Times New Roman"/>
          <w:lang w:val="en" w:eastAsia="en-US"/>
        </w:rPr>
        <w:t xml:space="preserve">, were </w:t>
      </w:r>
      <w:r w:rsidRPr="004F7B00">
        <w:rPr>
          <w:rFonts w:eastAsia="宋体" w:cs="Times New Roman" w:hint="eastAsia"/>
        </w:rPr>
        <w:t>performed</w:t>
      </w:r>
      <w:r w:rsidRPr="004F7B00">
        <w:rPr>
          <w:lang w:val="en"/>
        </w:rPr>
        <w:t xml:space="preserve"> to explore cell migratory and invasive capacities </w:t>
      </w:r>
      <w:r w:rsidRPr="004F7B00">
        <w:rPr>
          <w:i/>
          <w:lang w:val="en"/>
        </w:rPr>
        <w:t>in vitro</w:t>
      </w:r>
      <w:r w:rsidRPr="004F7B00">
        <w:rPr>
          <w:lang w:val="en"/>
        </w:rPr>
        <w:t xml:space="preserve">. </w:t>
      </w:r>
      <w:bookmarkStart w:id="62" w:name="【paperrevise】073__Cell_invasion_assays_w"/>
      <w:r w:rsidRPr="004F7B00">
        <w:rPr>
          <w:rFonts w:eastAsia="宋体" w:cs="Times New Roman"/>
          <w:lang w:val="en" w:eastAsia="en-US"/>
        </w:rPr>
        <w:t>For cell</w:t>
      </w:r>
      <w:r w:rsidRPr="004F7B00">
        <w:rPr>
          <w:lang w:val="en"/>
        </w:rPr>
        <w:t xml:space="preserve"> invasion assays</w:t>
      </w:r>
      <w:r w:rsidRPr="004F7B00">
        <w:rPr>
          <w:rFonts w:eastAsia="宋体" w:cs="Times New Roman"/>
          <w:lang w:val="en" w:eastAsia="en-US"/>
        </w:rPr>
        <w:t>, Corning's</w:t>
      </w:r>
      <w:r w:rsidRPr="004F7B00">
        <w:rPr>
          <w:lang w:val="en"/>
        </w:rPr>
        <w:t xml:space="preserve"> Chambers </w:t>
      </w:r>
      <w:r w:rsidRPr="004F7B00">
        <w:rPr>
          <w:rFonts w:eastAsia="宋体" w:cs="Times New Roman"/>
          <w:lang w:val="en" w:eastAsia="en-US"/>
        </w:rPr>
        <w:t xml:space="preserve">with </w:t>
      </w:r>
      <w:r w:rsidRPr="004F7B00">
        <w:rPr>
          <w:lang w:val="en"/>
        </w:rPr>
        <w:t>8-</w:t>
      </w:r>
      <w:r w:rsidRPr="004F7B00">
        <w:rPr>
          <w:lang w:val="el-GR"/>
        </w:rPr>
        <w:t>μm pore size</w:t>
      </w:r>
      <w:bookmarkEnd w:id="62"/>
      <w:r w:rsidRPr="004F7B00">
        <w:rPr>
          <w:rFonts w:eastAsia="宋体" w:cs="Times New Roman"/>
          <w:lang w:eastAsia="en-US"/>
        </w:rPr>
        <w:t xml:space="preserve"> (Wisconsin, </w:t>
      </w:r>
      <w:r w:rsidRPr="004F7B00">
        <w:t>USA)</w:t>
      </w:r>
      <w:r w:rsidRPr="004F7B00">
        <w:rPr>
          <w:lang w:val="el-GR"/>
        </w:rPr>
        <w:t xml:space="preserve"> </w:t>
      </w:r>
      <w:r w:rsidRPr="004F7B00">
        <w:rPr>
          <w:rFonts w:eastAsia="宋体" w:cs="Times New Roman"/>
          <w:lang w:val="el-GR" w:eastAsia="en-US"/>
        </w:rPr>
        <w:t xml:space="preserve">were utilized, and </w:t>
      </w:r>
      <w:r w:rsidRPr="004F7B00">
        <w:rPr>
          <w:lang w:val="el-GR"/>
        </w:rPr>
        <w:t>2% Matrigel</w:t>
      </w:r>
      <w:r w:rsidRPr="004F7B00">
        <w:rPr>
          <w:rFonts w:eastAsia="宋体" w:cs="Times New Roman"/>
          <w:lang w:eastAsia="en-US"/>
        </w:rPr>
        <w:t>(</w:t>
      </w:r>
      <w:r w:rsidRPr="004F7B00">
        <w:rPr>
          <w:rFonts w:hint="eastAsia"/>
          <w:lang w:val="en"/>
        </w:rPr>
        <w:t>#</w:t>
      </w:r>
      <w:r w:rsidRPr="004F7B00">
        <w:rPr>
          <w:rFonts w:hint="eastAsia"/>
        </w:rPr>
        <w:t xml:space="preserve"> C0372, </w:t>
      </w:r>
      <w:r w:rsidRPr="004F7B00">
        <w:rPr>
          <w:rFonts w:eastAsia="宋体" w:cs="Times New Roman"/>
          <w:lang w:val="el-GR" w:eastAsia="en-US"/>
        </w:rPr>
        <w:t>Beyotime, Shanghai, China</w:t>
      </w:r>
      <w:r w:rsidRPr="004F7B00">
        <w:rPr>
          <w:rFonts w:eastAsia="宋体" w:cs="Times New Roman"/>
          <w:lang w:eastAsia="en-US"/>
        </w:rPr>
        <w:t>)</w:t>
      </w:r>
      <w:r w:rsidRPr="004F7B00">
        <w:rPr>
          <w:lang w:val="el-GR"/>
        </w:rPr>
        <w:t xml:space="preserve"> </w:t>
      </w:r>
      <w:r w:rsidRPr="004F7B00">
        <w:rPr>
          <w:rFonts w:eastAsia="宋体" w:cs="Times New Roman"/>
          <w:lang w:val="el-GR" w:eastAsia="en-US"/>
        </w:rPr>
        <w:t xml:space="preserve">was added to the chambers. Cell </w:t>
      </w:r>
      <w:r w:rsidRPr="004F7B00">
        <w:rPr>
          <w:lang w:val="el-GR"/>
        </w:rPr>
        <w:t xml:space="preserve">migration assays were </w:t>
      </w:r>
      <w:r w:rsidRPr="004F7B00">
        <w:rPr>
          <w:rFonts w:eastAsia="宋体" w:cs="Times New Roman"/>
          <w:lang w:val="el-GR" w:eastAsia="en-US"/>
        </w:rPr>
        <w:t>performed using chambers</w:t>
      </w:r>
      <w:r w:rsidRPr="004F7B00">
        <w:rPr>
          <w:lang w:val="el-GR"/>
        </w:rPr>
        <w:t xml:space="preserve"> without Matrigel. </w:t>
      </w:r>
      <w:r w:rsidRPr="004F7B00">
        <w:rPr>
          <w:rFonts w:eastAsia="宋体" w:cs="Times New Roman" w:hint="eastAsia"/>
        </w:rPr>
        <w:t>Approximately</w:t>
      </w:r>
      <w:r w:rsidRPr="004F7B00">
        <w:rPr>
          <w:rFonts w:eastAsia="宋体" w:cs="Times New Roman"/>
          <w:lang w:val="el-GR" w:eastAsia="en-US"/>
        </w:rPr>
        <w:t xml:space="preserve"> 5 </w:t>
      </w:r>
      <w:r w:rsidRPr="004F7B00">
        <w:rPr>
          <w:rFonts w:eastAsia="宋体" w:cs="Times New Roman"/>
          <w:lang w:eastAsia="en-US"/>
        </w:rPr>
        <w:t>× 10</w:t>
      </w:r>
      <w:r w:rsidRPr="004F7B00">
        <w:rPr>
          <w:rFonts w:eastAsia="宋体" w:cs="Times New Roman"/>
          <w:vertAlign w:val="superscript"/>
          <w:lang w:eastAsia="en-US"/>
        </w:rPr>
        <w:t>4</w:t>
      </w:r>
      <w:r w:rsidRPr="004F7B00">
        <w:rPr>
          <w:rFonts w:eastAsia="宋体" w:cs="Times New Roman"/>
          <w:lang w:eastAsia="en-US"/>
        </w:rPr>
        <w:t xml:space="preserve"> cells in</w:t>
      </w:r>
      <w:r w:rsidRPr="004F7B00">
        <w:t xml:space="preserve"> 200 </w:t>
      </w:r>
      <w:r w:rsidRPr="004F7B00">
        <w:rPr>
          <w:lang w:val="el-GR"/>
        </w:rPr>
        <w:t xml:space="preserve">μl serum-free medium </w:t>
      </w:r>
      <w:r w:rsidRPr="004F7B00">
        <w:rPr>
          <w:rFonts w:eastAsia="宋体" w:cs="Times New Roman"/>
          <w:lang w:val="el-GR" w:eastAsia="en-US"/>
        </w:rPr>
        <w:t xml:space="preserve">were </w:t>
      </w:r>
      <w:r w:rsidRPr="004F7B00">
        <w:rPr>
          <w:rFonts w:eastAsia="宋体" w:cs="Times New Roman"/>
          <w:lang w:eastAsia="en-US"/>
        </w:rPr>
        <w:t xml:space="preserve">introduced </w:t>
      </w:r>
      <w:r w:rsidRPr="004F7B00">
        <w:rPr>
          <w:rFonts w:eastAsia="宋体" w:cs="Times New Roman"/>
          <w:lang w:val="el-GR" w:eastAsia="en-US"/>
        </w:rPr>
        <w:t xml:space="preserve">to the upper chambers. Additionally, the lower chambers were </w:t>
      </w:r>
      <w:r w:rsidRPr="004F7B00">
        <w:rPr>
          <w:rFonts w:eastAsia="宋体" w:cs="Times New Roman" w:hint="eastAsia"/>
        </w:rPr>
        <w:t>added</w:t>
      </w:r>
      <w:r w:rsidRPr="004F7B00">
        <w:rPr>
          <w:rFonts w:eastAsia="宋体" w:cs="Times New Roman"/>
          <w:lang w:val="el-GR" w:eastAsia="en-US"/>
        </w:rPr>
        <w:t xml:space="preserve"> with 800 μl</w:t>
      </w:r>
      <w:r w:rsidRPr="004F7B00">
        <w:rPr>
          <w:lang w:val="el-GR"/>
        </w:rPr>
        <w:t xml:space="preserve"> medium</w:t>
      </w:r>
      <w:r w:rsidRPr="004F7B00">
        <w:rPr>
          <w:rFonts w:eastAsia="宋体" w:cs="Times New Roman"/>
          <w:lang w:val="el-GR" w:eastAsia="en-US"/>
        </w:rPr>
        <w:t xml:space="preserve"> </w:t>
      </w:r>
      <w:r w:rsidRPr="004F7B00">
        <w:rPr>
          <w:rFonts w:eastAsia="宋体" w:cs="Times New Roman"/>
          <w:lang w:eastAsia="en-US"/>
        </w:rPr>
        <w:t>comprising</w:t>
      </w:r>
      <w:r w:rsidRPr="004F7B00">
        <w:t xml:space="preserve"> </w:t>
      </w:r>
      <w:r w:rsidRPr="004F7B00">
        <w:rPr>
          <w:lang w:val="el-GR"/>
        </w:rPr>
        <w:t>10% FBS as a nutritional attractant</w:t>
      </w:r>
      <w:r w:rsidRPr="004F7B00">
        <w:rPr>
          <w:rFonts w:eastAsia="宋体" w:cs="Times New Roman"/>
          <w:lang w:val="el-GR" w:eastAsia="en-US"/>
        </w:rPr>
        <w:t xml:space="preserve">. </w:t>
      </w:r>
      <w:bookmarkStart w:id="63" w:name="【paperrevise】074__After_incubation_for_1"/>
      <w:r w:rsidRPr="004F7B00">
        <w:rPr>
          <w:lang w:val="el-GR"/>
        </w:rPr>
        <w:t xml:space="preserve">After </w:t>
      </w:r>
      <w:r w:rsidRPr="004F7B00">
        <w:rPr>
          <w:rFonts w:eastAsia="宋体" w:cs="Times New Roman"/>
          <w:lang w:val="el-GR" w:eastAsia="en-US"/>
        </w:rPr>
        <w:t>incubati</w:t>
      </w:r>
      <w:r w:rsidRPr="004F7B00">
        <w:rPr>
          <w:rFonts w:eastAsia="宋体" w:cs="Times New Roman"/>
          <w:lang w:eastAsia="en-US"/>
        </w:rPr>
        <w:t>ng</w:t>
      </w:r>
      <w:r w:rsidRPr="004F7B00">
        <w:rPr>
          <w:lang w:val="el-GR"/>
        </w:rPr>
        <w:t xml:space="preserve"> for 18 hours (for PC3) and 24 hours (for 22RV1),</w:t>
      </w:r>
      <w:bookmarkEnd w:id="63"/>
      <w:r w:rsidRPr="004F7B00">
        <w:rPr>
          <w:lang w:val="el-GR"/>
        </w:rPr>
        <w:t xml:space="preserve"> </w:t>
      </w:r>
      <w:r w:rsidRPr="004F7B00">
        <w:rPr>
          <w:rFonts w:eastAsia="宋体" w:cs="Times New Roman"/>
          <w:lang w:val="el-GR" w:eastAsia="en-US"/>
        </w:rPr>
        <w:t>the chambers were</w:t>
      </w:r>
      <w:r w:rsidRPr="004F7B00">
        <w:rPr>
          <w:lang w:val="el-GR"/>
        </w:rPr>
        <w:t xml:space="preserve"> collected</w:t>
      </w:r>
      <w:r w:rsidRPr="004F7B00">
        <w:rPr>
          <w:rFonts w:eastAsia="宋体" w:cs="Times New Roman"/>
          <w:lang w:val="el-GR" w:eastAsia="en-US"/>
        </w:rPr>
        <w:t xml:space="preserve">, </w:t>
      </w:r>
      <w:r w:rsidRPr="004F7B00">
        <w:rPr>
          <w:rFonts w:eastAsia="宋体" w:cs="Times New Roman"/>
          <w:lang w:eastAsia="en-US"/>
        </w:rPr>
        <w:t>subjected to fixation</w:t>
      </w:r>
      <w:r w:rsidRPr="004F7B00">
        <w:t xml:space="preserve"> </w:t>
      </w:r>
      <w:r w:rsidRPr="004F7B00">
        <w:rPr>
          <w:lang w:val="el-GR"/>
        </w:rPr>
        <w:t>with 4% polyformaldehyde</w:t>
      </w:r>
      <w:r w:rsidRPr="004F7B00">
        <w:t xml:space="preserve"> </w:t>
      </w:r>
      <w:r w:rsidRPr="004F7B00">
        <w:rPr>
          <w:rFonts w:eastAsia="宋体" w:cs="Times New Roman"/>
          <w:lang w:eastAsia="en-US"/>
        </w:rPr>
        <w:t>(</w:t>
      </w:r>
      <w:r w:rsidRPr="004F7B00">
        <w:rPr>
          <w:rFonts w:eastAsia="宋体" w:cs="Times New Roman" w:hint="eastAsia"/>
          <w:lang w:eastAsia="en-US"/>
        </w:rPr>
        <w:t># P0099</w:t>
      </w:r>
      <w:r w:rsidRPr="004F7B00">
        <w:rPr>
          <w:rFonts w:eastAsia="宋体" w:cs="Times New Roman" w:hint="eastAsia"/>
        </w:rPr>
        <w:t xml:space="preserve">, </w:t>
      </w:r>
      <w:r w:rsidRPr="004F7B00">
        <w:rPr>
          <w:rFonts w:eastAsia="宋体" w:cs="Times New Roman"/>
          <w:lang w:val="el-GR" w:eastAsia="en-US"/>
        </w:rPr>
        <w:t>Beyotime, Shanghai, China</w:t>
      </w:r>
      <w:r w:rsidRPr="004F7B00">
        <w:rPr>
          <w:rFonts w:eastAsia="宋体" w:cs="Times New Roman"/>
          <w:lang w:eastAsia="en-US"/>
        </w:rPr>
        <w:t>)</w:t>
      </w:r>
      <w:r w:rsidRPr="004F7B00">
        <w:rPr>
          <w:rFonts w:eastAsia="宋体" w:cs="Times New Roman"/>
          <w:lang w:val="el-GR" w:eastAsia="en-US"/>
        </w:rPr>
        <w:t xml:space="preserve">, and </w:t>
      </w:r>
      <w:r w:rsidRPr="004F7B00">
        <w:rPr>
          <w:rFonts w:eastAsia="宋体" w:cs="Times New Roman"/>
          <w:lang w:eastAsia="en-US"/>
        </w:rPr>
        <w:t>underwent staining</w:t>
      </w:r>
      <w:r w:rsidRPr="004F7B00">
        <w:t xml:space="preserve"> </w:t>
      </w:r>
      <w:r w:rsidRPr="004F7B00">
        <w:rPr>
          <w:lang w:val="el-GR"/>
        </w:rPr>
        <w:t>with 0.4% crystal violet</w:t>
      </w:r>
      <w:r w:rsidRPr="004F7B00">
        <w:t xml:space="preserve"> (</w:t>
      </w:r>
      <w:r w:rsidRPr="004F7B00">
        <w:rPr>
          <w:rFonts w:eastAsia="宋体" w:cs="Times New Roman" w:hint="eastAsia"/>
          <w:lang w:eastAsia="en-US"/>
        </w:rPr>
        <w:t># C0121</w:t>
      </w:r>
      <w:r w:rsidRPr="004F7B00">
        <w:rPr>
          <w:rFonts w:eastAsia="宋体" w:cs="Times New Roman" w:hint="eastAsia"/>
        </w:rPr>
        <w:t xml:space="preserve">, </w:t>
      </w:r>
      <w:r w:rsidRPr="004F7B00">
        <w:rPr>
          <w:rFonts w:eastAsia="宋体" w:cs="Times New Roman"/>
          <w:lang w:val="el-GR" w:eastAsia="en-US"/>
        </w:rPr>
        <w:t>Beyotime, Shanghai, China</w:t>
      </w:r>
      <w:r w:rsidRPr="004F7B00">
        <w:rPr>
          <w:rFonts w:eastAsia="宋体" w:cs="Times New Roman"/>
          <w:lang w:eastAsia="en-US"/>
        </w:rPr>
        <w:t>)</w:t>
      </w:r>
      <w:r w:rsidRPr="004F7B00">
        <w:rPr>
          <w:lang w:val="el-GR"/>
        </w:rPr>
        <w:t xml:space="preserve"> for 20 minutes. </w:t>
      </w:r>
      <w:r w:rsidRPr="004F7B00">
        <w:rPr>
          <w:rFonts w:eastAsia="宋体" w:cs="Times New Roman" w:hint="eastAsia"/>
          <w:lang w:val="el-GR" w:eastAsia="en-US"/>
        </w:rPr>
        <w:t>Subsequently, the cells in the upper chambers were gently wiped off with cotton swabs, and the ratio of invaded or migrated cells was determined by capturing images of five random fields using an Olympus IX83 inverted microscope (Tokyo, Japan)</w:t>
      </w:r>
      <w:r w:rsidRPr="004F7B00">
        <w:rPr>
          <w:lang w:val="el-GR"/>
        </w:rPr>
        <w:t>.</w:t>
      </w:r>
    </w:p>
    <w:bookmarkEnd w:id="61"/>
    <w:p w14:paraId="67C899FA" w14:textId="77777777" w:rsidR="00367E4E" w:rsidRPr="004F7B00" w:rsidRDefault="00367E4E" w:rsidP="004F7B00"/>
    <w:p w14:paraId="15C80C53" w14:textId="77777777" w:rsidR="00367E4E" w:rsidRPr="004F7B00" w:rsidRDefault="00000000" w:rsidP="004F7B00">
      <w:r w:rsidRPr="004F7B00">
        <w:rPr>
          <w:rFonts w:hint="eastAsia"/>
        </w:rPr>
        <w:t>Cell Counting Kit-8 (</w:t>
      </w:r>
      <w:r w:rsidRPr="004F7B00">
        <w:t>CCK-8</w:t>
      </w:r>
      <w:r w:rsidRPr="004F7B00">
        <w:rPr>
          <w:rFonts w:hint="eastAsia"/>
        </w:rPr>
        <w:t>)</w:t>
      </w:r>
      <w:r w:rsidRPr="004F7B00">
        <w:t xml:space="preserve"> and colony formation assays</w:t>
      </w:r>
    </w:p>
    <w:p w14:paraId="368D9356" w14:textId="77777777" w:rsidR="00367E4E" w:rsidRPr="004F7B00" w:rsidRDefault="00000000" w:rsidP="004F7B00">
      <w:pPr>
        <w:rPr>
          <w:color w:val="000000" w:themeColor="text1"/>
        </w:rPr>
      </w:pPr>
      <w:r w:rsidRPr="004F7B00">
        <w:rPr>
          <w:color w:val="000000" w:themeColor="text1"/>
        </w:rPr>
        <w:t xml:space="preserve">In this research, the </w:t>
      </w:r>
      <w:r w:rsidRPr="004F7B00">
        <w:rPr>
          <w:lang w:val="en"/>
        </w:rPr>
        <w:t xml:space="preserve">proliferative capacity of the cells </w:t>
      </w:r>
      <w:r w:rsidRPr="004F7B00">
        <w:rPr>
          <w:lang w:val="en" w:eastAsia="en-US"/>
        </w:rPr>
        <w:t xml:space="preserve">was assessed utilizing </w:t>
      </w:r>
      <w:r w:rsidRPr="004F7B00">
        <w:rPr>
          <w:lang w:val="en"/>
        </w:rPr>
        <w:t xml:space="preserve">CCK-8 and colony formation assays. </w:t>
      </w:r>
      <w:r w:rsidRPr="004F7B00">
        <w:rPr>
          <w:lang w:val="en" w:eastAsia="en-US"/>
        </w:rPr>
        <w:t>Initially,</w:t>
      </w:r>
      <w:r w:rsidRPr="004F7B00">
        <w:rPr>
          <w:lang w:val="en"/>
        </w:rPr>
        <w:t xml:space="preserve"> CCK-8 assays </w:t>
      </w:r>
      <w:r w:rsidRPr="004F7B00">
        <w:rPr>
          <w:lang w:val="en" w:eastAsia="en-US"/>
        </w:rPr>
        <w:t>were executed</w:t>
      </w:r>
      <w:r w:rsidRPr="004F7B00">
        <w:rPr>
          <w:rFonts w:hint="eastAsia"/>
        </w:rPr>
        <w:t xml:space="preserve"> in accordance with</w:t>
      </w:r>
      <w:r w:rsidRPr="004F7B00">
        <w:rPr>
          <w:lang w:val="en" w:eastAsia="en-US"/>
        </w:rPr>
        <w:t xml:space="preserve"> the provided guidelines by </w:t>
      </w:r>
      <w:r w:rsidRPr="004F7B00">
        <w:rPr>
          <w:lang w:val="en"/>
        </w:rPr>
        <w:t>APExBio</w:t>
      </w:r>
      <w:bookmarkStart w:id="64" w:name="【paperrevise】077__The_transfected_22RV1_"/>
      <w:r w:rsidRPr="004F7B00">
        <w:rPr>
          <w:rFonts w:hint="eastAsia"/>
        </w:rPr>
        <w:t>(</w:t>
      </w:r>
      <w:r w:rsidRPr="004F7B00">
        <w:rPr>
          <w:rFonts w:hint="eastAsia"/>
          <w:lang w:eastAsia="en-US"/>
        </w:rPr>
        <w:t xml:space="preserve"># </w:t>
      </w:r>
      <w:r w:rsidRPr="004F7B00">
        <w:rPr>
          <w:rFonts w:hint="eastAsia"/>
        </w:rPr>
        <w:t>K1018, Houston, USA)</w:t>
      </w:r>
      <w:r w:rsidRPr="004F7B00">
        <w:rPr>
          <w:lang w:val="en" w:eastAsia="en-US"/>
        </w:rPr>
        <w:t>. Transfected</w:t>
      </w:r>
      <w:r w:rsidRPr="004F7B00">
        <w:rPr>
          <w:lang w:val="en"/>
        </w:rPr>
        <w:t xml:space="preserve"> 22RV1 and PC3 cells were incubated on 96-well plates with a concentration of 2000 cells/well for 1,</w:t>
      </w:r>
      <w:bookmarkEnd w:id="64"/>
      <w:r w:rsidRPr="004F7B00">
        <w:rPr>
          <w:lang w:val="en"/>
        </w:rPr>
        <w:t xml:space="preserve"> 2, 3</w:t>
      </w:r>
      <w:r w:rsidRPr="004F7B00">
        <w:rPr>
          <w:lang w:val="en" w:eastAsia="en-US"/>
        </w:rPr>
        <w:t>,</w:t>
      </w:r>
      <w:r w:rsidRPr="004F7B00">
        <w:rPr>
          <w:lang w:val="en"/>
        </w:rPr>
        <w:t xml:space="preserve"> and 4 days, respectively</w:t>
      </w:r>
      <w:bookmarkStart w:id="65" w:name="【paperrevise】079__Each_group_contained_5"/>
      <w:r w:rsidRPr="004F7B00">
        <w:rPr>
          <w:lang w:val="en" w:eastAsia="en-US"/>
        </w:rPr>
        <w:t>, with each</w:t>
      </w:r>
      <w:r w:rsidRPr="004F7B00">
        <w:rPr>
          <w:lang w:val="en"/>
        </w:rPr>
        <w:t xml:space="preserve"> group </w:t>
      </w:r>
      <w:r w:rsidRPr="004F7B00">
        <w:rPr>
          <w:lang w:val="en" w:eastAsia="en-US"/>
        </w:rPr>
        <w:t xml:space="preserve">consisting of </w:t>
      </w:r>
      <w:r w:rsidRPr="004F7B00">
        <w:rPr>
          <w:lang w:val="en"/>
        </w:rPr>
        <w:t>5 replicates.</w:t>
      </w:r>
      <w:bookmarkEnd w:id="65"/>
      <w:r w:rsidRPr="004F7B00">
        <w:rPr>
          <w:lang w:val="en"/>
        </w:rPr>
        <w:t xml:space="preserve"> </w:t>
      </w:r>
      <w:r w:rsidRPr="004F7B00">
        <w:rPr>
          <w:rFonts w:hint="eastAsia"/>
          <w:lang w:val="en" w:eastAsia="en-US"/>
        </w:rPr>
        <w:t>The optical density (OD) at 450 nm was measured using the Spark 10M (Tecan), and these values at specific time points were utilized to generate cell growth curves, providing direct indications of cell viability and proliferation levels</w:t>
      </w:r>
      <w:r w:rsidRPr="004F7B00">
        <w:rPr>
          <w:lang w:val="en"/>
        </w:rPr>
        <w:t>.</w:t>
      </w:r>
    </w:p>
    <w:p w14:paraId="705A1325" w14:textId="77777777" w:rsidR="00367E4E" w:rsidRPr="004F7B00" w:rsidRDefault="00000000" w:rsidP="004F7B00">
      <w:pPr>
        <w:rPr>
          <w:lang w:val="en"/>
        </w:rPr>
      </w:pPr>
      <w:bookmarkStart w:id="66" w:name="【paperrevise】080_In_the_colony_formation"/>
      <w:r w:rsidRPr="004F7B00">
        <w:rPr>
          <w:rFonts w:hint="eastAsia"/>
          <w:lang w:val="en" w:eastAsia="en-US"/>
        </w:rPr>
        <w:lastRenderedPageBreak/>
        <w:t>For the colony formation assays, transfected 22RV1 and PC3 cells were enzymatically dissociated, counted, and suspended to prepare cell suspensions. Subsequently, these cells were seeded into six-well plates at a density of 1000 cells per well. After incubation for 7</w:t>
      </w:r>
      <w:r w:rsidRPr="004F7B00">
        <w:rPr>
          <w:rFonts w:hint="eastAsia"/>
          <w:lang w:val="en" w:eastAsia="en-US"/>
        </w:rPr>
        <w:t>–</w:t>
      </w:r>
      <w:r w:rsidRPr="004F7B00">
        <w:rPr>
          <w:rFonts w:hint="eastAsia"/>
          <w:lang w:val="en" w:eastAsia="en-US"/>
        </w:rPr>
        <w:t>14 days, the colonies were rinsed with 1</w:t>
      </w:r>
      <w:r w:rsidRPr="004F7B00">
        <w:rPr>
          <w:lang w:val="en"/>
        </w:rPr>
        <w:t>×</w:t>
      </w:r>
      <w:r w:rsidRPr="004F7B00">
        <w:rPr>
          <w:rFonts w:hint="eastAsia"/>
          <w:lang w:val="en" w:eastAsia="en-US"/>
        </w:rPr>
        <w:t xml:space="preserve"> PBS</w:t>
      </w:r>
      <w:bookmarkStart w:id="67" w:name="【paperrevise】082__we_washed_the_clones_w"/>
      <w:r w:rsidRPr="004F7B00">
        <w:rPr>
          <w:lang w:val="en" w:eastAsia="en-US"/>
        </w:rPr>
        <w:t>. Then</w:t>
      </w:r>
      <w:r w:rsidRPr="004F7B00">
        <w:rPr>
          <w:rFonts w:hint="eastAsia"/>
        </w:rPr>
        <w:t>,</w:t>
      </w:r>
      <w:r w:rsidRPr="004F7B00">
        <w:rPr>
          <w:lang w:val="en" w:eastAsia="en-US"/>
        </w:rPr>
        <w:t xml:space="preserve"> they were subjected to fixation</w:t>
      </w:r>
      <w:r w:rsidRPr="004F7B00">
        <w:rPr>
          <w:lang w:val="en"/>
        </w:rPr>
        <w:t xml:space="preserve"> with 4% polyformaldehyde </w:t>
      </w:r>
      <w:r w:rsidRPr="004F7B00">
        <w:rPr>
          <w:lang w:val="en" w:eastAsia="en-US"/>
        </w:rPr>
        <w:t>(</w:t>
      </w:r>
      <w:r w:rsidRPr="004F7B00">
        <w:rPr>
          <w:rFonts w:hint="eastAsia"/>
          <w:lang w:eastAsia="en-US"/>
        </w:rPr>
        <w:t># P0099</w:t>
      </w:r>
      <w:r w:rsidRPr="004F7B00">
        <w:rPr>
          <w:rFonts w:hint="eastAsia"/>
        </w:rPr>
        <w:t xml:space="preserve">, </w:t>
      </w:r>
      <w:r w:rsidRPr="004F7B00">
        <w:rPr>
          <w:lang w:val="en" w:eastAsia="en-US"/>
        </w:rPr>
        <w:t>Beyotime, Shanghai, China) and underwent staining</w:t>
      </w:r>
      <w:r w:rsidRPr="004F7B00">
        <w:rPr>
          <w:lang w:val="en"/>
        </w:rPr>
        <w:t xml:space="preserve"> with 0.</w:t>
      </w:r>
      <w:bookmarkEnd w:id="67"/>
      <w:r w:rsidRPr="004F7B00">
        <w:rPr>
          <w:lang w:val="en"/>
        </w:rPr>
        <w:t xml:space="preserve">4% crystal violet </w:t>
      </w:r>
      <w:r w:rsidRPr="004F7B00">
        <w:rPr>
          <w:lang w:val="en" w:eastAsia="en-US"/>
        </w:rPr>
        <w:t>(</w:t>
      </w:r>
      <w:r w:rsidRPr="004F7B00">
        <w:rPr>
          <w:rFonts w:hint="eastAsia"/>
          <w:lang w:eastAsia="en-US"/>
        </w:rPr>
        <w:t># C0121</w:t>
      </w:r>
      <w:r w:rsidRPr="004F7B00">
        <w:rPr>
          <w:rFonts w:hint="eastAsia"/>
        </w:rPr>
        <w:t xml:space="preserve">, </w:t>
      </w:r>
      <w:r w:rsidRPr="004F7B00">
        <w:rPr>
          <w:lang w:val="en" w:eastAsia="en-US"/>
        </w:rPr>
        <w:t xml:space="preserve">Beyotime, Shanghai, China) </w:t>
      </w:r>
      <w:r w:rsidRPr="004F7B00">
        <w:rPr>
          <w:lang w:val="en"/>
        </w:rPr>
        <w:t xml:space="preserve">for 20 minutes. </w:t>
      </w:r>
      <w:r w:rsidRPr="004F7B00">
        <w:rPr>
          <w:lang w:val="en" w:eastAsia="en-US"/>
        </w:rPr>
        <w:t>The</w:t>
      </w:r>
      <w:r w:rsidRPr="004F7B00">
        <w:rPr>
          <w:lang w:val="en"/>
        </w:rPr>
        <w:t xml:space="preserve"> clones were </w:t>
      </w:r>
      <w:r w:rsidRPr="004F7B00">
        <w:rPr>
          <w:lang w:val="en" w:eastAsia="en-US"/>
        </w:rPr>
        <w:t>then photographed</w:t>
      </w:r>
      <w:r w:rsidRPr="004F7B00">
        <w:rPr>
          <w:lang w:val="en"/>
        </w:rPr>
        <w:t xml:space="preserve"> and </w:t>
      </w:r>
      <w:r w:rsidRPr="004F7B00">
        <w:rPr>
          <w:rFonts w:eastAsia="WarnockPro-Regular"/>
          <w:color w:val="000000" w:themeColor="text1"/>
        </w:rPr>
        <w:t>quantified</w:t>
      </w:r>
      <w:bookmarkStart w:id="68" w:name="【paperrevise】084__The_clones_were_then_i"/>
      <w:bookmarkEnd w:id="66"/>
      <w:r w:rsidRPr="004F7B00">
        <w:rPr>
          <w:rFonts w:eastAsia="WarnockPro-Regular"/>
          <w:color w:val="000000" w:themeColor="text1"/>
        </w:rPr>
        <w:t>.</w:t>
      </w:r>
      <w:bookmarkEnd w:id="68"/>
    </w:p>
    <w:p w14:paraId="4A9D6887" w14:textId="77777777" w:rsidR="00367E4E" w:rsidRPr="004F7B00" w:rsidRDefault="00367E4E" w:rsidP="004F7B00"/>
    <w:p w14:paraId="13BFE713" w14:textId="77777777" w:rsidR="00367E4E" w:rsidRPr="004F7B00" w:rsidRDefault="00000000" w:rsidP="004F7B00">
      <w:r w:rsidRPr="004F7B00">
        <w:t>Wound healing assay</w:t>
      </w:r>
    </w:p>
    <w:p w14:paraId="44108A2F" w14:textId="77777777" w:rsidR="00367E4E" w:rsidRPr="004F7B00" w:rsidRDefault="00000000" w:rsidP="004F7B00">
      <w:r w:rsidRPr="004F7B00">
        <w:rPr>
          <w:rFonts w:eastAsia="WarnockPro-Regular"/>
        </w:rPr>
        <w:t xml:space="preserve">Prior to the experiment, a marker was employed to draw a horizontal line on the back of a </w:t>
      </w:r>
      <w:r w:rsidRPr="004F7B00">
        <w:rPr>
          <w:bCs/>
        </w:rPr>
        <w:t>6</w:t>
      </w:r>
      <w:r w:rsidRPr="004F7B00">
        <w:t>-</w:t>
      </w:r>
      <w:r w:rsidRPr="004F7B00">
        <w:rPr>
          <w:bCs/>
        </w:rPr>
        <w:t>well</w:t>
      </w:r>
      <w:r w:rsidRPr="004F7B00">
        <w:t xml:space="preserve"> plate. The 22RV1 and PC3 cells were inoculated on 6-well plates and added to a 2-3 mL culture medium for 24 hours. Transfection was carried out </w:t>
      </w:r>
      <w:r w:rsidRPr="004F7B00">
        <w:rPr>
          <w:lang w:val="en"/>
        </w:rPr>
        <w:t>when</w:t>
      </w:r>
      <w:r w:rsidRPr="004F7B00">
        <w:rPr>
          <w:lang w:val="en" w:eastAsia="en-US"/>
        </w:rPr>
        <w:t xml:space="preserve"> </w:t>
      </w:r>
      <w:r w:rsidRPr="004F7B00">
        <w:rPr>
          <w:lang w:val="en"/>
        </w:rPr>
        <w:t>the cell</w:t>
      </w:r>
      <w:r w:rsidRPr="004F7B00">
        <w:rPr>
          <w:lang w:val="en" w:eastAsia="en-US"/>
        </w:rPr>
        <w:t xml:space="preserve"> confluency</w:t>
      </w:r>
      <w:r w:rsidRPr="004F7B00">
        <w:rPr>
          <w:lang w:val="en"/>
        </w:rPr>
        <w:t xml:space="preserve"> reached</w:t>
      </w:r>
      <w:r w:rsidRPr="004F7B00">
        <w:rPr>
          <w:lang w:val="en" w:eastAsia="en-US"/>
        </w:rPr>
        <w:t xml:space="preserve"> </w:t>
      </w:r>
      <w:r w:rsidRPr="004F7B00">
        <w:rPr>
          <w:lang w:val="en"/>
        </w:rPr>
        <w:t xml:space="preserve">70%. </w:t>
      </w:r>
      <w:r w:rsidRPr="004F7B00">
        <w:rPr>
          <w:lang w:val="en" w:eastAsia="en-US"/>
        </w:rPr>
        <w:t>Upon reaching confluence, wounds were created using</w:t>
      </w:r>
      <w:r w:rsidRPr="004F7B00">
        <w:rPr>
          <w:lang w:val="en"/>
        </w:rPr>
        <w:t xml:space="preserve"> the tips of </w:t>
      </w:r>
      <w:bookmarkStart w:id="69" w:name="OLE_LINK4"/>
      <w:r w:rsidRPr="004F7B00">
        <w:rPr>
          <w:rFonts w:hint="eastAsia"/>
        </w:rPr>
        <w:t>200</w:t>
      </w:r>
      <w:r w:rsidRPr="004F7B00">
        <w:rPr>
          <w:lang w:val="en"/>
        </w:rPr>
        <w:t xml:space="preserve"> </w:t>
      </w:r>
      <w:r w:rsidRPr="004F7B00">
        <w:rPr>
          <w:lang w:val="el-GR" w:eastAsia="en-US"/>
        </w:rPr>
        <w:t>μL</w:t>
      </w:r>
      <w:r w:rsidRPr="004F7B00">
        <w:rPr>
          <w:lang w:val="el-GR"/>
        </w:rPr>
        <w:t xml:space="preserve"> </w:t>
      </w:r>
      <w:r w:rsidRPr="004F7B00">
        <w:rPr>
          <w:lang w:val="el-GR" w:eastAsia="en-US"/>
        </w:rPr>
        <w:t>pipettes</w:t>
      </w:r>
      <w:bookmarkEnd w:id="69"/>
      <w:r w:rsidRPr="004F7B00">
        <w:rPr>
          <w:lang w:val="el-GR" w:eastAsia="en-US"/>
        </w:rPr>
        <w:t>, ensuring</w:t>
      </w:r>
      <w:r w:rsidRPr="004F7B00">
        <w:rPr>
          <w:lang w:val="el-GR"/>
        </w:rPr>
        <w:t xml:space="preserve"> at least three lines across each well. </w:t>
      </w:r>
      <w:r w:rsidRPr="004F7B00">
        <w:rPr>
          <w:lang w:val="el-GR" w:eastAsia="en-US"/>
        </w:rPr>
        <w:t>Following this,</w:t>
      </w:r>
      <w:r w:rsidRPr="004F7B00">
        <w:rPr>
          <w:lang w:val="el-GR"/>
        </w:rPr>
        <w:t xml:space="preserve"> cells</w:t>
      </w:r>
      <w:r w:rsidRPr="004F7B00">
        <w:t xml:space="preserve"> in the 6-well plates were rinsed in 1% PBS thrice </w:t>
      </w:r>
      <w:bookmarkStart w:id="70" w:name="【paperrevise】086__and_then_continued_to_"/>
      <w:r w:rsidRPr="004F7B00">
        <w:t xml:space="preserve">to </w:t>
      </w:r>
      <w:r w:rsidRPr="004F7B00">
        <w:rPr>
          <w:rFonts w:hint="eastAsia"/>
        </w:rPr>
        <w:t>eliminate</w:t>
      </w:r>
      <w:r w:rsidRPr="004F7B00">
        <w:t xml:space="preserve"> floating cells and then cultured in a serum-free medium.</w:t>
      </w:r>
      <w:bookmarkEnd w:id="70"/>
      <w:r w:rsidRPr="004F7B00">
        <w:t xml:space="preserve"> Finally, an IX83 microscope (Olympus, Tokyo, Japan) was used to obtain images at 0 and 24 hours after healing.</w:t>
      </w:r>
    </w:p>
    <w:p w14:paraId="49921573" w14:textId="77777777" w:rsidR="00367E4E" w:rsidRPr="004F7B00" w:rsidRDefault="00367E4E" w:rsidP="004F7B00"/>
    <w:p w14:paraId="044DB798" w14:textId="77777777" w:rsidR="00367E4E" w:rsidRPr="004F7B00" w:rsidRDefault="00000000" w:rsidP="004F7B00">
      <w:r w:rsidRPr="004F7B00">
        <w:t>Ferroptosis-Related Analysis</w:t>
      </w:r>
    </w:p>
    <w:p w14:paraId="3488FB64" w14:textId="77777777" w:rsidR="00367E4E" w:rsidRPr="004F7B00" w:rsidRDefault="00367E4E" w:rsidP="004F7B00"/>
    <w:p w14:paraId="0620F583" w14:textId="77777777" w:rsidR="00367E4E" w:rsidRPr="004F7B00" w:rsidRDefault="00000000" w:rsidP="004F7B00">
      <w:r w:rsidRPr="004F7B00">
        <w:rPr>
          <w:rFonts w:hint="eastAsia"/>
        </w:rPr>
        <w:t>Distinct assays were utilized to assess ferroptosis-related parameters, encompassing the quantification of Fe2+ release, malondialdehyde (MDA), reactive oxygen species (ROS), and glutathione (GSH) levels</w:t>
      </w:r>
      <w:r w:rsidRPr="004F7B00">
        <w:t>. The Iron Assay Kit (E-BC-K881-M, Elabscience , Guangdong, China) was employed for determining Fe</w:t>
      </w:r>
      <w:r w:rsidRPr="004F7B00">
        <w:rPr>
          <w:vertAlign w:val="superscript"/>
        </w:rPr>
        <w:t>2+</w:t>
      </w:r>
      <w:r w:rsidRPr="004F7B00">
        <w:t xml:space="preserve"> release, the lipid peroxidation (MDA) assay kit (S0131S, Beyotime, Guangdong, China) for MDA levels, the ROS Assay kit (D3861, ThermoFisher, New York, NY, USA) for ROS levels, and the GSH/</w:t>
      </w:r>
      <w:r w:rsidRPr="004F7B00">
        <w:rPr>
          <w:rFonts w:hint="eastAsia"/>
        </w:rPr>
        <w:t>Glutathione Disulfide (</w:t>
      </w:r>
      <w:r w:rsidRPr="004F7B00">
        <w:t>GSSG</w:t>
      </w:r>
      <w:r w:rsidRPr="004F7B00">
        <w:rPr>
          <w:rFonts w:hint="eastAsia"/>
        </w:rPr>
        <w:t>)</w:t>
      </w:r>
      <w:r w:rsidRPr="004F7B00">
        <w:t xml:space="preserve"> Ratio Detection Assay Kit II (S0053, Beyotime, Guangdong, China) for GSH levels.</w:t>
      </w:r>
    </w:p>
    <w:p w14:paraId="39774F53" w14:textId="77777777" w:rsidR="00367E4E" w:rsidRPr="004F7B00" w:rsidRDefault="00367E4E" w:rsidP="004F7B00"/>
    <w:p w14:paraId="312AE77D" w14:textId="77777777" w:rsidR="00367E4E" w:rsidRPr="004F7B00" w:rsidRDefault="00000000" w:rsidP="004F7B00">
      <w:pPr>
        <w:rPr>
          <w:kern w:val="0"/>
          <w:szCs w:val="27"/>
        </w:rPr>
      </w:pPr>
      <w:r w:rsidRPr="004F7B00">
        <w:t>Observation of autophagy in cells</w:t>
      </w:r>
    </w:p>
    <w:p w14:paraId="55FF7310" w14:textId="77777777" w:rsidR="00367E4E" w:rsidRPr="004F7B00" w:rsidRDefault="00367E4E" w:rsidP="004F7B00">
      <w:bookmarkStart w:id="71" w:name="【paperrevise】087_Recent_studies_have_sho"/>
    </w:p>
    <w:p w14:paraId="43EDFFAF" w14:textId="77777777" w:rsidR="00367E4E" w:rsidRPr="004F7B00" w:rsidRDefault="00000000" w:rsidP="004F7B00">
      <w:pPr>
        <w:rPr>
          <w:lang w:val="en"/>
        </w:rPr>
      </w:pPr>
      <w:r w:rsidRPr="004F7B00">
        <w:rPr>
          <w:lang w:val="en"/>
        </w:rPr>
        <w:t xml:space="preserve">Recent research has </w:t>
      </w:r>
      <w:r w:rsidRPr="004F7B00">
        <w:rPr>
          <w:lang w:val="en" w:eastAsia="en-US"/>
        </w:rPr>
        <w:t>revealed</w:t>
      </w:r>
      <w:r w:rsidRPr="004F7B00">
        <w:rPr>
          <w:lang w:val="en"/>
        </w:rPr>
        <w:t xml:space="preserve"> that ferroptosis is not </w:t>
      </w:r>
      <w:r w:rsidRPr="004F7B00">
        <w:rPr>
          <w:lang w:val="en" w:eastAsia="en-US"/>
        </w:rPr>
        <w:t xml:space="preserve">an </w:t>
      </w:r>
      <w:r w:rsidRPr="004F7B00">
        <w:rPr>
          <w:lang w:val="en"/>
        </w:rPr>
        <w:t xml:space="preserve">independent </w:t>
      </w:r>
      <w:r w:rsidRPr="004F7B00">
        <w:rPr>
          <w:lang w:val="en" w:eastAsia="en-US"/>
        </w:rPr>
        <w:t xml:space="preserve">process but rather an </w:t>
      </w:r>
      <w:r w:rsidRPr="004F7B00">
        <w:rPr>
          <w:lang w:val="en"/>
        </w:rPr>
        <w:t>autophagy</w:t>
      </w:r>
      <w:r w:rsidRPr="004F7B00">
        <w:rPr>
          <w:lang w:val="en" w:eastAsia="en-US"/>
        </w:rPr>
        <w:t xml:space="preserve">-related form of cell </w:t>
      </w:r>
      <w:r w:rsidRPr="004F7B00">
        <w:rPr>
          <w:lang w:val="en"/>
        </w:rPr>
        <w:t>death</w:t>
      </w:r>
      <w:r w:rsidRPr="004F7B00">
        <w:rPr>
          <w:lang w:val="en" w:eastAsia="en-US"/>
        </w:rPr>
        <w:t>, particularly involving</w:t>
      </w:r>
      <w:r w:rsidRPr="004F7B00">
        <w:rPr>
          <w:lang w:val="en"/>
        </w:rPr>
        <w:t xml:space="preserve"> ferritin degradation</w:t>
      </w:r>
      <w:bookmarkEnd w:id="71"/>
      <w:r w:rsidRPr="004F7B00">
        <w:rPr>
          <w:rFonts w:eastAsia="WmtkmbAdvTT3713a231"/>
          <w:color w:val="000000" w:themeColor="text1"/>
        </w:rPr>
        <w:fldChar w:fldCharType="begin">
          <w:fldData xml:space="preserve">PEVuZE5vdGU+PENpdGU+PEF1dGhvcj5EaXhvbjwvQXV0aG9yPjxZZWFyPjIwMTI8L1llYXI+PFJl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EwNjAtNzI8L3BhZ2VzPjx2b2x1bWU+MTQ5PC92b2x1bWU+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xNDI1LTg8L3BhZ2VzPjx2b2x1bWU+MTI8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</w:fldData>
        </w:fldChar>
      </w:r>
      <w:r w:rsidRPr="004F7B00">
        <w:rPr>
          <w:rFonts w:eastAsia="WmtkmbAdvTT3713a231"/>
          <w:color w:val="000000" w:themeColor="text1"/>
        </w:rPr>
        <w:instrText xml:space="preserve"> ADDIN EN.CITE </w:instrText>
      </w:r>
      <w:r w:rsidRPr="004F7B00">
        <w:rPr>
          <w:rFonts w:eastAsia="WmtkmbAdvTT3713a231"/>
          <w:color w:val="000000" w:themeColor="text1"/>
        </w:rPr>
        <w:fldChar w:fldCharType="begin">
          <w:fldData xml:space="preserve">PEVuZE5vdGU+PENpdGU+PEF1dGhvcj5EaXhvbjwvQXV0aG9yPjxZZWFyPjIwMTI8L1llYXI+PFJl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EwNjAtNzI8L3BhZ2VzPjx2b2x1bWU+MTQ5PC92b2x1bWU+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xNDI1LTg8L3BhZ2VzPjx2b2x1bWU+MTI8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</w:fldData>
        </w:fldChar>
      </w:r>
      <w:r w:rsidRPr="004F7B00">
        <w:rPr>
          <w:rFonts w:eastAsia="WmtkmbAdvTT3713a231"/>
          <w:color w:val="000000" w:themeColor="text1"/>
        </w:rPr>
        <w:instrText xml:space="preserve"> ADDIN EN.CITE.DATA </w:instrText>
      </w:r>
      <w:r w:rsidRPr="004F7B00">
        <w:rPr>
          <w:rFonts w:eastAsia="WmtkmbAdvTT3713a231"/>
          <w:color w:val="000000" w:themeColor="text1"/>
        </w:rPr>
      </w:r>
      <w:r w:rsidRPr="004F7B00">
        <w:rPr>
          <w:rFonts w:eastAsia="WmtkmbAdvTT3713a231"/>
          <w:color w:val="000000" w:themeColor="text1"/>
        </w:rPr>
        <w:fldChar w:fldCharType="end"/>
      </w:r>
      <w:r w:rsidRPr="004F7B00">
        <w:rPr>
          <w:rFonts w:eastAsia="WmtkmbAdvTT3713a231"/>
          <w:color w:val="000000" w:themeColor="text1"/>
        </w:rPr>
      </w:r>
      <w:r w:rsidRPr="004F7B00">
        <w:rPr>
          <w:rFonts w:eastAsia="WmtkmbAdvTT3713a231"/>
          <w:color w:val="000000" w:themeColor="text1"/>
        </w:rPr>
        <w:fldChar w:fldCharType="separate"/>
      </w:r>
      <w:r w:rsidRPr="004F7B00">
        <w:rPr>
          <w:rFonts w:eastAsia="宋体" w:hint="eastAsia"/>
          <w:color w:val="000000" w:themeColor="text1"/>
        </w:rPr>
        <w:t>[</w:t>
      </w:r>
      <w:r w:rsidRPr="004F7B00">
        <w:rPr>
          <w:rFonts w:eastAsia="WmtkmbAdvTT3713a231"/>
          <w:color w:val="000000" w:themeColor="text1"/>
        </w:rPr>
        <w:t>11, 26, 27</w:t>
      </w:r>
      <w:r w:rsidRPr="004F7B00">
        <w:rPr>
          <w:rFonts w:eastAsia="WmtkmbAdvTT3713a231"/>
          <w:color w:val="000000" w:themeColor="text1"/>
        </w:rPr>
        <w:fldChar w:fldCharType="end"/>
      </w:r>
      <w:r w:rsidRPr="004F7B00">
        <w:rPr>
          <w:rFonts w:eastAsia="宋体" w:hint="eastAsia"/>
          <w:color w:val="000000" w:themeColor="text1"/>
        </w:rPr>
        <w:t>]</w:t>
      </w:r>
      <w:r w:rsidRPr="004F7B00">
        <w:rPr>
          <w:rFonts w:eastAsia="WmtkmbAdvTT3713a231"/>
          <w:color w:val="000000" w:themeColor="text1"/>
        </w:rPr>
        <w:t>.</w:t>
      </w:r>
      <w:bookmarkStart w:id="72" w:name="OLE_LINK26"/>
      <w:r w:rsidRPr="004F7B00">
        <w:rPr>
          <w:rFonts w:eastAsia="WmtkmbAdvTT3713a231"/>
          <w:color w:val="000000" w:themeColor="text1"/>
        </w:rPr>
        <w:t xml:space="preserve"> </w:t>
      </w:r>
      <w:r w:rsidRPr="004F7B00">
        <w:rPr>
          <w:lang w:val="en" w:eastAsia="en-US"/>
        </w:rPr>
        <w:t>To initiate this investigation</w:t>
      </w:r>
      <w:r w:rsidRPr="004F7B00">
        <w:rPr>
          <w:lang w:val="en"/>
        </w:rPr>
        <w:t xml:space="preserve">, adeno-associated virus (AAV) was packaged. </w:t>
      </w:r>
      <w:r w:rsidRPr="004F7B00">
        <w:rPr>
          <w:lang w:val="en" w:eastAsia="en-US"/>
        </w:rPr>
        <w:t>Lentiviruses were generated by co-transfecting</w:t>
      </w:r>
      <w:r w:rsidRPr="004F7B00">
        <w:rPr>
          <w:lang w:val="en"/>
        </w:rPr>
        <w:t xml:space="preserve"> mRFP-GFP-LC3 vectors with pMDLg/pRRE</w:t>
      </w:r>
      <w:r w:rsidRPr="004F7B00">
        <w:rPr>
          <w:rFonts w:hint="eastAsia"/>
        </w:rPr>
        <w:t xml:space="preserve">, </w:t>
      </w:r>
      <w:r w:rsidRPr="004F7B00">
        <w:rPr>
          <w:lang w:val="en"/>
        </w:rPr>
        <w:t xml:space="preserve">CMV-VSVG, and </w:t>
      </w:r>
      <w:r w:rsidRPr="004F7B00">
        <w:rPr>
          <w:rFonts w:hint="eastAsia"/>
          <w:lang w:val="en"/>
        </w:rPr>
        <w:t>RSV-Rev</w:t>
      </w:r>
      <w:r w:rsidRPr="004F7B00">
        <w:rPr>
          <w:lang w:val="en"/>
        </w:rPr>
        <w:t xml:space="preserve"> vectors into 293T cells.</w:t>
      </w:r>
      <w:r w:rsidRPr="004F7B00">
        <w:rPr>
          <w:lang w:val="en" w:eastAsia="en-US"/>
        </w:rPr>
        <w:t xml:space="preserve"> </w:t>
      </w:r>
      <w:r w:rsidRPr="004F7B00">
        <w:rPr>
          <w:color w:val="000000" w:themeColor="text1"/>
        </w:rPr>
        <w:t>Subsequently</w:t>
      </w:r>
      <w:r w:rsidRPr="004F7B00">
        <w:rPr>
          <w:rFonts w:hint="eastAsia"/>
          <w:color w:val="000000" w:themeColor="text1"/>
        </w:rPr>
        <w:t xml:space="preserve">, </w:t>
      </w:r>
      <w:bookmarkStart w:id="73" w:name="【paperrevise】089__6-8_hours_after_transf"/>
      <w:r w:rsidRPr="004F7B00">
        <w:rPr>
          <w:rFonts w:hint="eastAsia"/>
          <w:color w:val="000000" w:themeColor="text1"/>
        </w:rPr>
        <w:t>6-8 hours after transfection, fresh DMEM medium (containing 10% FBS) was replaced and cultured for 48-72 hours</w:t>
      </w:r>
      <w:r w:rsidRPr="004F7B00">
        <w:rPr>
          <w:color w:val="000000" w:themeColor="text1"/>
        </w:rPr>
        <w:t>.</w:t>
      </w:r>
      <w:bookmarkEnd w:id="73"/>
      <w:r w:rsidRPr="004F7B00">
        <w:rPr>
          <w:color w:val="000000" w:themeColor="text1"/>
        </w:rPr>
        <w:t xml:space="preserve"> After the medium turned yellow, </w:t>
      </w:r>
      <w:bookmarkStart w:id="74" w:name="【paperrevise】090__the_supernatant_was_ce"/>
      <w:r w:rsidRPr="004F7B00">
        <w:rPr>
          <w:color w:val="000000" w:themeColor="text1"/>
        </w:rPr>
        <w:t>the supernatant was centrifuged, collected, and kept in the refrigerator at –80</w:t>
      </w:r>
      <w:r w:rsidRPr="004F7B00">
        <w:rPr>
          <w:rFonts w:ascii="宋体" w:eastAsia="宋体" w:hAnsi="宋体" w:cs="宋体" w:hint="eastAsia"/>
          <w:color w:val="000000" w:themeColor="text1"/>
        </w:rPr>
        <w:t>℃</w:t>
      </w:r>
      <w:r w:rsidRPr="004F7B00">
        <w:rPr>
          <w:color w:val="000000" w:themeColor="text1"/>
        </w:rPr>
        <w:t>.</w:t>
      </w:r>
      <w:bookmarkEnd w:id="74"/>
      <w:r w:rsidRPr="004F7B00">
        <w:rPr>
          <w:color w:val="000000" w:themeColor="text1"/>
        </w:rPr>
        <w:t xml:space="preserve"> </w:t>
      </w:r>
      <w:r w:rsidRPr="004F7B00">
        <w:rPr>
          <w:lang w:val="en"/>
        </w:rPr>
        <w:t xml:space="preserve">When the fusion rate of transfected </w:t>
      </w:r>
      <w:r w:rsidRPr="004F7B00">
        <w:rPr>
          <w:lang w:val="en" w:eastAsia="en-US"/>
        </w:rPr>
        <w:t xml:space="preserve">PC3 </w:t>
      </w:r>
      <w:r w:rsidRPr="004F7B00">
        <w:rPr>
          <w:lang w:val="en"/>
        </w:rPr>
        <w:t xml:space="preserve">cells in </w:t>
      </w:r>
      <w:r w:rsidRPr="004F7B00">
        <w:rPr>
          <w:lang w:val="en" w:eastAsia="en-US"/>
        </w:rPr>
        <w:t xml:space="preserve">a </w:t>
      </w:r>
      <w:r w:rsidRPr="004F7B00">
        <w:rPr>
          <w:lang w:val="en"/>
        </w:rPr>
        <w:t xml:space="preserve">6-well plate </w:t>
      </w:r>
      <w:r w:rsidRPr="004F7B00">
        <w:rPr>
          <w:lang w:val="en" w:eastAsia="en-US"/>
        </w:rPr>
        <w:t>reached</w:t>
      </w:r>
      <w:r w:rsidRPr="004F7B00">
        <w:rPr>
          <w:lang w:val="en"/>
        </w:rPr>
        <w:t xml:space="preserve"> 50</w:t>
      </w:r>
      <w:r w:rsidRPr="004F7B00">
        <w:rPr>
          <w:lang w:val="en" w:eastAsia="en-US"/>
        </w:rPr>
        <w:t>-</w:t>
      </w:r>
      <w:r w:rsidRPr="004F7B00">
        <w:rPr>
          <w:lang w:val="en"/>
        </w:rPr>
        <w:t xml:space="preserve">80%, </w:t>
      </w:r>
      <w:bookmarkStart w:id="75" w:name="【paperrevise】091__we_replaced_the_fresh_"/>
      <w:r w:rsidRPr="004F7B00">
        <w:rPr>
          <w:lang w:val="en"/>
        </w:rPr>
        <w:t xml:space="preserve">fresh culture medium </w:t>
      </w:r>
      <w:r w:rsidRPr="004F7B00">
        <w:rPr>
          <w:lang w:val="en" w:eastAsia="en-US"/>
        </w:rPr>
        <w:t>was</w:t>
      </w:r>
      <w:r w:rsidRPr="004F7B00">
        <w:rPr>
          <w:lang w:val="en"/>
        </w:rPr>
        <w:t xml:space="preserve"> added </w:t>
      </w:r>
      <w:r w:rsidRPr="004F7B00">
        <w:rPr>
          <w:lang w:val="en" w:eastAsia="en-US"/>
        </w:rPr>
        <w:t xml:space="preserve">along with </w:t>
      </w:r>
      <w:r w:rsidRPr="004F7B00">
        <w:rPr>
          <w:lang w:val="en"/>
        </w:rPr>
        <w:t xml:space="preserve">2 </w:t>
      </w:r>
      <w:r w:rsidRPr="004F7B00">
        <w:rPr>
          <w:lang w:val="el-GR" w:eastAsia="en-US"/>
        </w:rPr>
        <w:t>μL</w:t>
      </w:r>
      <w:r w:rsidRPr="004F7B00">
        <w:rPr>
          <w:lang w:val="el-GR"/>
        </w:rPr>
        <w:t xml:space="preserve"> of Polybrene.</w:t>
      </w:r>
      <w:bookmarkEnd w:id="75"/>
      <w:r w:rsidRPr="004F7B00">
        <w:rPr>
          <w:lang w:val="el-GR"/>
        </w:rPr>
        <w:t xml:space="preserve"> After 20 minutes,</w:t>
      </w:r>
      <w:r w:rsidRPr="004F7B00">
        <w:rPr>
          <w:lang w:val="el-GR" w:eastAsia="en-US"/>
        </w:rPr>
        <w:t xml:space="preserve"> the thawed viral solution was </w:t>
      </w:r>
      <w:bookmarkStart w:id="76" w:name="【paperrevise】092_added_the_melted_diseas"/>
      <w:r w:rsidRPr="004F7B00">
        <w:rPr>
          <w:lang w:val="el-GR"/>
        </w:rPr>
        <w:t>added</w:t>
      </w:r>
      <w:r w:rsidRPr="004F7B00">
        <w:rPr>
          <w:lang w:val="el-GR" w:eastAsia="en-US"/>
        </w:rPr>
        <w:t xml:space="preserve">, and </w:t>
      </w:r>
      <w:r w:rsidRPr="004F7B00">
        <w:rPr>
          <w:lang w:val="el-GR"/>
        </w:rPr>
        <w:t xml:space="preserve">cells were </w:t>
      </w:r>
      <w:r w:rsidRPr="004F7B00">
        <w:t xml:space="preserve">kept </w:t>
      </w:r>
      <w:r w:rsidRPr="004F7B00">
        <w:rPr>
          <w:lang w:val="el-GR" w:eastAsia="en-US"/>
        </w:rPr>
        <w:t>in</w:t>
      </w:r>
      <w:r w:rsidRPr="004F7B00">
        <w:rPr>
          <w:lang w:val="el-GR"/>
        </w:rPr>
        <w:t xml:space="preserve"> a</w:t>
      </w:r>
      <w:r w:rsidRPr="004F7B00">
        <w:t xml:space="preserve">n </w:t>
      </w:r>
      <w:r w:rsidRPr="004F7B00">
        <w:rPr>
          <w:lang w:val="el-GR"/>
        </w:rPr>
        <w:lastRenderedPageBreak/>
        <w:t>incubator</w:t>
      </w:r>
      <w:r w:rsidRPr="004F7B00">
        <w:rPr>
          <w:lang w:eastAsia="en-US"/>
        </w:rPr>
        <w:t xml:space="preserve"> under </w:t>
      </w:r>
      <w:r w:rsidRPr="004F7B00">
        <w:t>5% CO</w:t>
      </w:r>
      <w:r w:rsidRPr="004F7B00">
        <w:rPr>
          <w:vertAlign w:val="subscript"/>
        </w:rPr>
        <w:t>2</w:t>
      </w:r>
      <w:r w:rsidRPr="004F7B00">
        <w:rPr>
          <w:lang w:val="el-GR"/>
        </w:rPr>
        <w:t xml:space="preserve"> </w:t>
      </w:r>
      <w:r w:rsidRPr="004F7B00">
        <w:t xml:space="preserve">in a humid environment </w:t>
      </w:r>
      <w:r w:rsidRPr="004F7B00">
        <w:rPr>
          <w:lang w:val="el-GR"/>
        </w:rPr>
        <w:t>at 37</w:t>
      </w:r>
      <w:r w:rsidRPr="004F7B00">
        <w:t>°C</w:t>
      </w:r>
      <w:bookmarkStart w:id="77" w:name="【paperrevise】093__When_the_cells_were_in"/>
      <w:bookmarkEnd w:id="76"/>
      <w:r w:rsidRPr="004F7B00">
        <w:rPr>
          <w:lang w:eastAsia="en-US"/>
        </w:rPr>
        <w:t>. Following an</w:t>
      </w:r>
      <w:r w:rsidRPr="004F7B00">
        <w:t xml:space="preserve"> 8-12 </w:t>
      </w:r>
      <w:bookmarkEnd w:id="77"/>
      <w:r w:rsidRPr="004F7B00">
        <w:rPr>
          <w:lang w:eastAsia="en-US"/>
        </w:rPr>
        <w:t xml:space="preserve">hour incubation with the viral solution, </w:t>
      </w:r>
      <w:r w:rsidRPr="004F7B00">
        <w:t xml:space="preserve">fresh medium </w:t>
      </w:r>
      <w:bookmarkStart w:id="78" w:name="【paperrevise】094_The_fresh_medium_was_re"/>
      <w:r w:rsidRPr="004F7B00">
        <w:t>was replaced,</w:t>
      </w:r>
      <w:bookmarkEnd w:id="78"/>
      <w:r w:rsidRPr="004F7B00">
        <w:t xml:space="preserve"> </w:t>
      </w:r>
      <w:bookmarkStart w:id="79" w:name="【paperrevise】095__and_the_culture_was_co"/>
      <w:r w:rsidRPr="004F7B00">
        <w:t>and the culture continued.</w:t>
      </w:r>
      <w:bookmarkEnd w:id="79"/>
      <w:r w:rsidRPr="004F7B00">
        <w:t xml:space="preserve"> After </w:t>
      </w:r>
      <w:r w:rsidRPr="004F7B00">
        <w:rPr>
          <w:lang w:eastAsia="en-US"/>
        </w:rPr>
        <w:t>confirming</w:t>
      </w:r>
      <w:r w:rsidRPr="004F7B00">
        <w:t xml:space="preserve"> stable expression of mRFP-GFP-LC3</w:t>
      </w:r>
      <w:r w:rsidRPr="004F7B00">
        <w:rPr>
          <w:lang w:eastAsia="en-US"/>
        </w:rPr>
        <w:t>,</w:t>
      </w:r>
      <w:r w:rsidRPr="004F7B00">
        <w:t xml:space="preserve"> cells were subcultured for 24 hours and </w:t>
      </w:r>
      <w:r w:rsidRPr="004F7B00">
        <w:rPr>
          <w:lang w:eastAsia="en-US"/>
        </w:rPr>
        <w:t>then seeded</w:t>
      </w:r>
      <w:r w:rsidRPr="004F7B00">
        <w:t xml:space="preserve"> into a confocal petri dish (NEST). </w:t>
      </w:r>
      <w:r w:rsidRPr="004F7B00">
        <w:rPr>
          <w:lang w:eastAsia="en-US"/>
        </w:rPr>
        <w:t>Subsequently,</w:t>
      </w:r>
      <w:r w:rsidRPr="004F7B00">
        <w:t xml:space="preserve"> </w:t>
      </w:r>
      <w:r w:rsidRPr="004F7B00">
        <w:rPr>
          <w:color w:val="000000" w:themeColor="text1"/>
        </w:rPr>
        <w:t>we observed the intracellular</w:t>
      </w:r>
      <w:r w:rsidRPr="004F7B00">
        <w:rPr>
          <w:rFonts w:hint="eastAsia"/>
          <w:color w:val="000000" w:themeColor="text1"/>
        </w:rPr>
        <w:t xml:space="preserve"> </w:t>
      </w:r>
      <w:r w:rsidRPr="004F7B00">
        <w:rPr>
          <w:color w:val="000000" w:themeColor="text1"/>
        </w:rPr>
        <w:t>LC3 autophagy puncta of transfected PC3 cells</w:t>
      </w:r>
      <w:r w:rsidRPr="004F7B00">
        <w:rPr>
          <w:rFonts w:hint="eastAsia"/>
          <w:color w:val="000000" w:themeColor="text1"/>
        </w:rPr>
        <w:t xml:space="preserve"> infected with venom using</w:t>
      </w:r>
      <w:r w:rsidRPr="004F7B00">
        <w:rPr>
          <w:color w:val="000000" w:themeColor="text1"/>
        </w:rPr>
        <w:t xml:space="preserve"> confocal microscopy (</w:t>
      </w:r>
      <w:r w:rsidRPr="004F7B00">
        <w:rPr>
          <w:rFonts w:hint="eastAsia"/>
          <w:color w:val="000000" w:themeColor="text1"/>
        </w:rPr>
        <w:t>FV3000, Olympus, Shanghai, China)</w:t>
      </w:r>
      <w:r w:rsidRPr="004F7B00">
        <w:rPr>
          <w:color w:val="000000" w:themeColor="text1"/>
        </w:rPr>
        <w:t>.</w:t>
      </w:r>
    </w:p>
    <w:bookmarkEnd w:id="72"/>
    <w:p w14:paraId="1C76B25F" w14:textId="77777777" w:rsidR="00367E4E" w:rsidRPr="004F7B00" w:rsidRDefault="00367E4E" w:rsidP="004F7B00"/>
    <w:p w14:paraId="10A5992B" w14:textId="77777777" w:rsidR="00367E4E" w:rsidRPr="004F7B00" w:rsidRDefault="00000000" w:rsidP="004F7B00">
      <w:r w:rsidRPr="004F7B00">
        <w:t>Transmission electron microscopy examination</w:t>
      </w:r>
    </w:p>
    <w:p w14:paraId="3BF1B201" w14:textId="77777777" w:rsidR="00367E4E" w:rsidRPr="004F7B00" w:rsidRDefault="00367E4E" w:rsidP="004F7B00"/>
    <w:p w14:paraId="4246B0B9" w14:textId="77777777" w:rsidR="00367E4E" w:rsidRPr="004F7B00" w:rsidRDefault="00000000" w:rsidP="004F7B00">
      <w:pPr>
        <w:rPr>
          <w:lang w:val="en"/>
        </w:rPr>
      </w:pPr>
      <w:r w:rsidRPr="004F7B00">
        <w:rPr>
          <w:rFonts w:hint="eastAsia"/>
          <w:lang w:val="en" w:eastAsia="en-US"/>
        </w:rPr>
        <w:t>Electron microscopy was utilized to investigate the morphology and subcellular distribution of mitochondria</w:t>
      </w:r>
      <w:r w:rsidRPr="004F7B00">
        <w:rPr>
          <w:lang w:val="en"/>
        </w:rPr>
        <w:t>. PC3 cells</w:t>
      </w:r>
      <w:r w:rsidRPr="004F7B00">
        <w:rPr>
          <w:lang w:val="en" w:eastAsia="en-US"/>
        </w:rPr>
        <w:t>, exhibiting optimal condition</w:t>
      </w:r>
      <w:r w:rsidRPr="004F7B00">
        <w:rPr>
          <w:lang w:val="en"/>
        </w:rPr>
        <w:t xml:space="preserve"> and stability </w:t>
      </w:r>
      <w:r w:rsidRPr="004F7B00">
        <w:rPr>
          <w:lang w:val="en" w:eastAsia="en-US"/>
        </w:rPr>
        <w:t xml:space="preserve">post-transfection, </w:t>
      </w:r>
      <w:r w:rsidRPr="004F7B00">
        <w:rPr>
          <w:lang w:val="en"/>
        </w:rPr>
        <w:t xml:space="preserve">were </w:t>
      </w:r>
      <w:r w:rsidRPr="004F7B00">
        <w:rPr>
          <w:lang w:val="en" w:eastAsia="en-US"/>
        </w:rPr>
        <w:t>chosen (</w:t>
      </w:r>
      <w:r w:rsidRPr="004F7B00">
        <w:rPr>
          <w:lang w:val="en"/>
        </w:rPr>
        <w:t xml:space="preserve">cell </w:t>
      </w:r>
      <w:r w:rsidRPr="004F7B00">
        <w:rPr>
          <w:lang w:val="en" w:eastAsia="en-US"/>
        </w:rPr>
        <w:t>density:</w:t>
      </w:r>
      <w:r w:rsidRPr="004F7B00">
        <w:rPr>
          <w:lang w:val="en"/>
        </w:rPr>
        <w:t xml:space="preserve"> 5×10</w:t>
      </w:r>
      <w:r w:rsidRPr="004F7B00">
        <w:rPr>
          <w:vertAlign w:val="superscript"/>
          <w:lang w:val="en"/>
        </w:rPr>
        <w:t>6</w:t>
      </w:r>
      <w:r w:rsidRPr="004F7B00">
        <w:rPr>
          <w:lang w:val="en"/>
        </w:rPr>
        <w:t xml:space="preserve">/mL or </w:t>
      </w:r>
      <w:r w:rsidRPr="004F7B00">
        <w:rPr>
          <w:lang w:val="en" w:eastAsia="en-US"/>
        </w:rPr>
        <w:t xml:space="preserve">a </w:t>
      </w:r>
      <w:r w:rsidRPr="004F7B00">
        <w:rPr>
          <w:lang w:val="en"/>
        </w:rPr>
        <w:t xml:space="preserve">10-cm dish with </w:t>
      </w:r>
      <w:r w:rsidRPr="004F7B00">
        <w:rPr>
          <w:lang w:val="en" w:eastAsia="en-US"/>
        </w:rPr>
        <w:t xml:space="preserve">a </w:t>
      </w:r>
      <w:r w:rsidRPr="004F7B00">
        <w:rPr>
          <w:lang w:val="en"/>
        </w:rPr>
        <w:t>glass</w:t>
      </w:r>
      <w:bookmarkStart w:id="80" w:name="【paperrevise】096__We_discarded_the_cultu"/>
      <w:r w:rsidRPr="004F7B00">
        <w:rPr>
          <w:lang w:val="en" w:eastAsia="en-US"/>
        </w:rPr>
        <w:t xml:space="preserve"> cover). The </w:t>
      </w:r>
      <w:r w:rsidRPr="004F7B00">
        <w:rPr>
          <w:lang w:val="en"/>
        </w:rPr>
        <w:t>culture medium</w:t>
      </w:r>
      <w:bookmarkEnd w:id="80"/>
      <w:r w:rsidRPr="004F7B00">
        <w:rPr>
          <w:lang w:val="en" w:eastAsia="en-US"/>
        </w:rPr>
        <w:t xml:space="preserve"> was removed,</w:t>
      </w:r>
      <w:r w:rsidRPr="004F7B00">
        <w:rPr>
          <w:lang w:val="en"/>
        </w:rPr>
        <w:t xml:space="preserve"> and </w:t>
      </w:r>
      <w:r w:rsidRPr="004F7B00">
        <w:rPr>
          <w:lang w:val="en" w:eastAsia="en-US"/>
        </w:rPr>
        <w:t xml:space="preserve">cells were </w:t>
      </w:r>
      <w:r w:rsidRPr="004F7B00">
        <w:rPr>
          <w:lang w:val="en"/>
        </w:rPr>
        <w:t xml:space="preserve">gently scraped </w:t>
      </w:r>
      <w:r w:rsidRPr="004F7B00">
        <w:rPr>
          <w:lang w:val="en" w:eastAsia="en-US"/>
        </w:rPr>
        <w:t xml:space="preserve">in </w:t>
      </w:r>
      <w:r w:rsidRPr="004F7B00">
        <w:rPr>
          <w:lang w:val="en"/>
        </w:rPr>
        <w:t xml:space="preserve">the </w:t>
      </w:r>
      <w:r w:rsidRPr="004F7B00">
        <w:rPr>
          <w:lang w:val="en" w:eastAsia="en-US"/>
        </w:rPr>
        <w:t>presence of 1% PBS, with a subsequent transfer into</w:t>
      </w:r>
      <w:bookmarkStart w:id="81" w:name="【paperrevise】097__They_were_collected_in"/>
      <w:r w:rsidRPr="004F7B00">
        <w:rPr>
          <w:lang w:val="en" w:eastAsia="en-US"/>
        </w:rPr>
        <w:t xml:space="preserve"> a</w:t>
      </w:r>
      <w:r w:rsidRPr="004F7B00">
        <w:rPr>
          <w:lang w:val="en"/>
        </w:rPr>
        <w:t xml:space="preserve"> 1.</w:t>
      </w:r>
      <w:bookmarkEnd w:id="81"/>
      <w:r w:rsidRPr="004F7B00">
        <w:rPr>
          <w:lang w:val="en"/>
        </w:rPr>
        <w:t xml:space="preserve">5 </w:t>
      </w:r>
      <w:r w:rsidRPr="004F7B00">
        <w:rPr>
          <w:lang w:val="en" w:eastAsia="en-US"/>
        </w:rPr>
        <w:t>mL Eppendor tube, being cautious</w:t>
      </w:r>
      <w:r w:rsidRPr="004F7B00">
        <w:rPr>
          <w:lang w:val="en"/>
        </w:rPr>
        <w:t xml:space="preserve"> not to </w:t>
      </w:r>
      <w:r w:rsidRPr="004F7B00">
        <w:rPr>
          <w:lang w:val="en" w:eastAsia="en-US"/>
        </w:rPr>
        <w:t>induce repeated scraping</w:t>
      </w:r>
      <w:r w:rsidRPr="004F7B00">
        <w:rPr>
          <w:lang w:val="en"/>
        </w:rPr>
        <w:t xml:space="preserve"> to </w:t>
      </w:r>
      <w:r w:rsidRPr="004F7B00">
        <w:rPr>
          <w:rFonts w:hint="eastAsia"/>
        </w:rPr>
        <w:t>avoid</w:t>
      </w:r>
      <w:r w:rsidRPr="004F7B00">
        <w:rPr>
          <w:lang w:val="en"/>
        </w:rPr>
        <w:t xml:space="preserve"> cell </w:t>
      </w:r>
      <w:r w:rsidRPr="004F7B00">
        <w:rPr>
          <w:lang w:val="en" w:eastAsia="en-US"/>
        </w:rPr>
        <w:t>damage. Following a</w:t>
      </w:r>
      <w:r w:rsidRPr="004F7B00">
        <w:rPr>
          <w:lang w:val="en"/>
        </w:rPr>
        <w:t xml:space="preserve"> 5</w:t>
      </w:r>
      <w:r w:rsidRPr="004F7B00">
        <w:rPr>
          <w:lang w:val="en" w:eastAsia="en-US"/>
        </w:rPr>
        <w:t xml:space="preserve">-minute centrifugation at </w:t>
      </w:r>
      <w:r w:rsidRPr="004F7B00">
        <w:rPr>
          <w:lang w:val="en"/>
        </w:rPr>
        <w:t>9000 × g</w:t>
      </w:r>
      <w:r w:rsidRPr="004F7B00">
        <w:rPr>
          <w:lang w:val="en" w:eastAsia="en-US"/>
        </w:rPr>
        <w:t>,</w:t>
      </w:r>
      <w:r w:rsidRPr="004F7B00">
        <w:rPr>
          <w:lang w:val="en"/>
        </w:rPr>
        <w:t xml:space="preserve"> the supernatant</w:t>
      </w:r>
      <w:r w:rsidRPr="004F7B00">
        <w:rPr>
          <w:lang w:val="en" w:eastAsia="en-US"/>
        </w:rPr>
        <w:t xml:space="preserve"> was removed. Subsequently</w:t>
      </w:r>
      <w:r w:rsidRPr="004F7B00">
        <w:rPr>
          <w:lang w:val="en"/>
        </w:rPr>
        <w:t xml:space="preserve">, 2% glutaraldehyde was </w:t>
      </w:r>
      <w:r w:rsidRPr="004F7B00">
        <w:rPr>
          <w:lang w:val="en" w:eastAsia="en-US"/>
        </w:rPr>
        <w:t>gently introduced to the cell pellet, taking care to prevent aerosolization and cell dispersion. The</w:t>
      </w:r>
      <w:r w:rsidRPr="004F7B00">
        <w:rPr>
          <w:lang w:val="en"/>
        </w:rPr>
        <w:t xml:space="preserve"> collection was </w:t>
      </w:r>
      <w:bookmarkStart w:id="82" w:name="【paperrevise】098__The_collection_was_fix"/>
      <w:r w:rsidRPr="004F7B00">
        <w:rPr>
          <w:lang w:val="en" w:eastAsia="en-US"/>
        </w:rPr>
        <w:t>fixed</w:t>
      </w:r>
      <w:r w:rsidRPr="004F7B00">
        <w:rPr>
          <w:lang w:val="en"/>
        </w:rPr>
        <w:t xml:space="preserve"> at room temperature </w:t>
      </w:r>
      <w:r w:rsidRPr="004F7B00">
        <w:rPr>
          <w:lang w:val="en" w:eastAsia="en-US"/>
        </w:rPr>
        <w:t>for</w:t>
      </w:r>
      <w:r w:rsidRPr="004F7B00">
        <w:rPr>
          <w:lang w:val="en"/>
        </w:rPr>
        <w:t xml:space="preserve"> 30 </w:t>
      </w:r>
      <w:bookmarkEnd w:id="82"/>
      <w:r w:rsidRPr="004F7B00">
        <w:rPr>
          <w:lang w:val="en" w:eastAsia="en-US"/>
        </w:rPr>
        <w:t>minutes, kept at</w:t>
      </w:r>
      <w:r w:rsidRPr="004F7B00">
        <w:rPr>
          <w:lang w:val="en"/>
        </w:rPr>
        <w:t xml:space="preserve"> 4</w:t>
      </w:r>
      <w:r w:rsidRPr="004F7B00">
        <w:rPr>
          <w:lang w:val="en" w:eastAsia="en-US"/>
        </w:rPr>
        <w:t>°C</w:t>
      </w:r>
      <w:r w:rsidRPr="004F7B00">
        <w:rPr>
          <w:lang w:val="en"/>
        </w:rPr>
        <w:t xml:space="preserve">, </w:t>
      </w:r>
      <w:bookmarkStart w:id="83" w:name="【paperrevise】099__and_observed_under_a_t"/>
      <w:r w:rsidRPr="004F7B00">
        <w:rPr>
          <w:lang w:val="en"/>
        </w:rPr>
        <w:t xml:space="preserve">and </w:t>
      </w:r>
      <w:r w:rsidRPr="004F7B00">
        <w:rPr>
          <w:rFonts w:hint="eastAsia"/>
          <w:color w:val="000000" w:themeColor="text1"/>
        </w:rPr>
        <w:t xml:space="preserve">then </w:t>
      </w:r>
      <w:r w:rsidRPr="004F7B00">
        <w:rPr>
          <w:lang w:val="en" w:eastAsia="en-US"/>
        </w:rPr>
        <w:t>examined using</w:t>
      </w:r>
      <w:r w:rsidRPr="004F7B00">
        <w:rPr>
          <w:lang w:val="en"/>
        </w:rPr>
        <w:t xml:space="preserve"> a transmission electron microscope.</w:t>
      </w:r>
      <w:bookmarkEnd w:id="83"/>
    </w:p>
    <w:p w14:paraId="2CF67350" w14:textId="77777777" w:rsidR="00367E4E" w:rsidRPr="004F7B00" w:rsidRDefault="00000000" w:rsidP="004F7B00">
      <w:r w:rsidRPr="004F7B00">
        <w:t>Co-immunoprecipitation (co-IP)</w:t>
      </w:r>
    </w:p>
    <w:p w14:paraId="05B29032" w14:textId="77777777" w:rsidR="00367E4E" w:rsidRPr="004F7B00" w:rsidRDefault="00000000" w:rsidP="004F7B00">
      <w:pPr>
        <w:pStyle w:val="ab"/>
        <w:rPr>
          <w:lang w:val="en" w:eastAsia="en-US"/>
        </w:rPr>
      </w:pPr>
      <w:r w:rsidRPr="004F7B00">
        <w:rPr>
          <w:lang w:val="en" w:eastAsia="en-US"/>
        </w:rPr>
        <w:t>Co-IP was carried out using designated antibodies and IgG (# 26146</w:t>
      </w:r>
      <w:r w:rsidRPr="004F7B00">
        <w:rPr>
          <w:rFonts w:hint="eastAsia"/>
          <w:lang w:val="en" w:eastAsia="en-US"/>
        </w:rPr>
        <w:t xml:space="preserve">, </w:t>
      </w:r>
      <w:r w:rsidRPr="004F7B00">
        <w:rPr>
          <w:lang w:val="en" w:eastAsia="en-US"/>
        </w:rPr>
        <w:t>Invitrogen, New York, NY, USA) in accordance with the provided guidelines. Briefly, cell lysates were subjected to incubation with antibody-bound beads at 4 °C for 2 hours. Afterward, the beads underwent extensive washing before being boiled in the SDS loading buffer. The study of immunoprecipitated proteins was conducted using Western blotting analysis.</w:t>
      </w:r>
    </w:p>
    <w:p w14:paraId="2E527042" w14:textId="77777777" w:rsidR="00367E4E" w:rsidRPr="004F7B00" w:rsidRDefault="00000000" w:rsidP="004F7B00">
      <w:r w:rsidRPr="004F7B00">
        <w:t>Tumorigenicity assay in nude mice</w:t>
      </w:r>
      <w:bookmarkStart w:id="84" w:name="【paperrevise】100_All_animal_experiments_"/>
    </w:p>
    <w:p w14:paraId="2BA96041" w14:textId="77777777" w:rsidR="00367E4E" w:rsidRPr="004F7B00" w:rsidRDefault="00000000" w:rsidP="004F7B00">
      <w:pPr>
        <w:rPr>
          <w:lang w:val="en"/>
        </w:rPr>
      </w:pPr>
      <w:r w:rsidRPr="004F7B00">
        <w:rPr>
          <w:lang w:val="en"/>
        </w:rPr>
        <w:t xml:space="preserve">In this </w:t>
      </w:r>
      <w:r w:rsidRPr="004F7B00">
        <w:rPr>
          <w:rFonts w:eastAsia="宋体" w:cs="Times New Roman"/>
          <w:lang w:val="en" w:eastAsia="en-US"/>
        </w:rPr>
        <w:t>research</w:t>
      </w:r>
      <w:r w:rsidRPr="004F7B00">
        <w:rPr>
          <w:lang w:val="en"/>
        </w:rPr>
        <w:t xml:space="preserve">, animal experiments </w:t>
      </w:r>
      <w:r w:rsidRPr="004F7B00">
        <w:rPr>
          <w:rFonts w:eastAsia="宋体" w:cs="Times New Roman"/>
          <w:lang w:val="en" w:eastAsia="en-US"/>
        </w:rPr>
        <w:t>were granted ethical approval</w:t>
      </w:r>
      <w:r w:rsidRPr="004F7B00">
        <w:rPr>
          <w:lang w:val="en"/>
        </w:rPr>
        <w:t xml:space="preserve"> </w:t>
      </w:r>
      <w:r w:rsidRPr="004F7B00">
        <w:rPr>
          <w:rFonts w:hint="eastAsia"/>
          <w:lang w:val="en"/>
        </w:rPr>
        <w:t>from both the Ethics Committee of the First Affiliated Hospital of Sun Yat-sen University and the Institutional Animal Care and Use Committee of Sun Yat-sen University</w:t>
      </w:r>
      <w:r w:rsidRPr="004F7B00">
        <w:t xml:space="preserve">, </w:t>
      </w:r>
      <w:r w:rsidRPr="004F7B00">
        <w:rPr>
          <w:rFonts w:hint="eastAsia"/>
        </w:rPr>
        <w:t>all methods were executed in accordance with the relevant guidelines and regulations (Approval number: 2021-039).</w:t>
      </w:r>
      <w:r w:rsidRPr="004F7B00">
        <w:rPr>
          <w:rStyle w:val="af1"/>
          <w:rFonts w:eastAsia="宋体" w:cstheme="minorHAnsi" w:hint="eastAsia"/>
          <w:kern w:val="0"/>
        </w:rPr>
        <w:t xml:space="preserve"> </w:t>
      </w:r>
      <w:r w:rsidRPr="004F7B00">
        <w:rPr>
          <w:lang w:val="en"/>
        </w:rPr>
        <w:t xml:space="preserve">The xenotransplantation model was </w:t>
      </w:r>
      <w:r w:rsidRPr="004F7B00">
        <w:rPr>
          <w:rFonts w:eastAsia="宋体" w:cs="Times New Roman"/>
          <w:lang w:val="en" w:eastAsia="en-US"/>
        </w:rPr>
        <w:t>established by subcutaneously injecting</w:t>
      </w:r>
      <w:r w:rsidRPr="004F7B00">
        <w:rPr>
          <w:lang w:val="en"/>
        </w:rPr>
        <w:t xml:space="preserve"> </w:t>
      </w:r>
      <w:bookmarkEnd w:id="84"/>
      <w:r w:rsidRPr="004F7B00">
        <w:rPr>
          <w:rFonts w:eastAsia="Minion Pro" w:cs="Times New Roman"/>
          <w:color w:val="000000" w:themeColor="text1"/>
        </w:rPr>
        <w:t>1×10</w:t>
      </w:r>
      <w:r w:rsidRPr="004F7B00">
        <w:rPr>
          <w:rFonts w:eastAsia="Minion Pro" w:cs="Times New Roman"/>
          <w:color w:val="000000" w:themeColor="text1"/>
          <w:vertAlign w:val="superscript"/>
        </w:rPr>
        <w:t>6</w:t>
      </w:r>
      <w:r w:rsidRPr="004F7B00">
        <w:rPr>
          <w:rFonts w:eastAsia="Minion Pro" w:cs="Times New Roman"/>
          <w:color w:val="000000" w:themeColor="text1"/>
        </w:rPr>
        <w:t xml:space="preserve"> </w:t>
      </w:r>
      <w:r w:rsidRPr="004F7B00">
        <w:rPr>
          <w:rFonts w:eastAsia="Minion Pro" w:cs="Times New Roman" w:hint="eastAsia"/>
          <w:color w:val="000000" w:themeColor="text1"/>
        </w:rPr>
        <w:t>s</w:t>
      </w:r>
      <w:r w:rsidRPr="004F7B00">
        <w:rPr>
          <w:rFonts w:eastAsia="Minion Pro" w:cs="Times New Roman"/>
          <w:color w:val="000000" w:themeColor="text1"/>
        </w:rPr>
        <w:t>tably transfected</w:t>
      </w:r>
      <w:r w:rsidRPr="004F7B00">
        <w:rPr>
          <w:rFonts w:eastAsia="Minion Pro" w:cs="Times New Roman" w:hint="eastAsia"/>
          <w:color w:val="000000" w:themeColor="text1"/>
        </w:rPr>
        <w:t xml:space="preserve"> </w:t>
      </w:r>
      <w:r w:rsidRPr="004F7B00">
        <w:rPr>
          <w:rFonts w:eastAsia="Minion Pro" w:cs="Times New Roman"/>
          <w:color w:val="000000" w:themeColor="text1"/>
        </w:rPr>
        <w:t>PC3 cells, maintained</w:t>
      </w:r>
      <w:r w:rsidRPr="004F7B00">
        <w:rPr>
          <w:rFonts w:eastAsia="Minion Pro" w:cs="Times New Roman" w:hint="eastAsia"/>
          <w:color w:val="000000" w:themeColor="text1"/>
        </w:rPr>
        <w:t xml:space="preserve"> in </w:t>
      </w:r>
      <w:r w:rsidRPr="004F7B00">
        <w:rPr>
          <w:rFonts w:eastAsia="Minion Pro" w:cs="Times New Roman"/>
          <w:color w:val="000000" w:themeColor="text1"/>
        </w:rPr>
        <w:t>optimal condition, into both sides of male nude mic</w:t>
      </w:r>
      <w:r w:rsidRPr="004F7B00">
        <w:rPr>
          <w:lang w:val="en"/>
        </w:rPr>
        <w:t>e (Age: 5-6 weeks, purchased from Guangdong Medical Experimental Animal Center,</w:t>
      </w:r>
      <w:r w:rsidRPr="004F7B00">
        <w:rPr>
          <w:rFonts w:hint="eastAsia"/>
        </w:rPr>
        <w:t xml:space="preserve"> </w:t>
      </w:r>
      <w:r w:rsidRPr="004F7B00">
        <w:rPr>
          <w:lang w:val="en"/>
        </w:rPr>
        <w:t>Guangdong</w:t>
      </w:r>
      <w:r w:rsidRPr="004F7B00">
        <w:rPr>
          <w:rFonts w:hint="eastAsia"/>
        </w:rPr>
        <w:t xml:space="preserve">, </w:t>
      </w:r>
      <w:r w:rsidRPr="004F7B00">
        <w:rPr>
          <w:lang w:val="en"/>
        </w:rPr>
        <w:t>China. The</w:t>
      </w:r>
      <w:r w:rsidRPr="004F7B00">
        <w:rPr>
          <w:rFonts w:hint="eastAsia"/>
        </w:rPr>
        <w:t xml:space="preserve"> </w:t>
      </w:r>
      <w:r w:rsidRPr="004F7B00">
        <w:rPr>
          <w:lang w:val="en"/>
        </w:rPr>
        <w:t xml:space="preserve">mice were housed in a specific pathogen-free (SPF) breeding facility). </w:t>
      </w:r>
      <w:bookmarkStart w:id="85" w:name="【paperrevise】101__We_measured_the_tumor_"/>
      <w:r w:rsidRPr="004F7B00">
        <w:t>T</w:t>
      </w:r>
      <w:r w:rsidRPr="004F7B00">
        <w:rPr>
          <w:rFonts w:eastAsia="宋体" w:cs="Times New Roman"/>
          <w:lang w:val="en" w:eastAsia="en-US"/>
        </w:rPr>
        <w:t xml:space="preserve">umor volume was </w:t>
      </w:r>
      <w:r w:rsidRPr="004F7B00">
        <w:rPr>
          <w:lang w:val="en"/>
        </w:rPr>
        <w:t xml:space="preserve">measured </w:t>
      </w:r>
      <w:r w:rsidRPr="004F7B00">
        <w:rPr>
          <w:rFonts w:eastAsia="宋体" w:cs="Times New Roman"/>
          <w:color w:val="000000" w:themeColor="text1"/>
        </w:rPr>
        <w:t xml:space="preserve">at regular </w:t>
      </w:r>
      <w:r w:rsidRPr="004F7B00">
        <w:rPr>
          <w:lang w:val="en"/>
        </w:rPr>
        <w:t xml:space="preserve">seven-day intervals </w:t>
      </w:r>
      <w:r w:rsidRPr="004F7B00">
        <w:rPr>
          <w:rFonts w:eastAsia="宋体" w:cs="Times New Roman"/>
          <w:lang w:val="en" w:eastAsia="en-US"/>
        </w:rPr>
        <w:t>utilizing</w:t>
      </w:r>
      <w:r w:rsidRPr="004F7B00">
        <w:rPr>
          <w:lang w:val="en"/>
        </w:rPr>
        <w:t xml:space="preserve"> calipers, calculated </w:t>
      </w:r>
      <w:r w:rsidRPr="004F7B00">
        <w:rPr>
          <w:rFonts w:eastAsia="宋体" w:cs="Times New Roman"/>
          <w:lang w:val="en" w:eastAsia="en-US"/>
        </w:rPr>
        <w:t xml:space="preserve">with the formula </w:t>
      </w:r>
      <w:r w:rsidRPr="004F7B00">
        <w:rPr>
          <w:rFonts w:eastAsia="Minion Pro" w:cs="Times New Roman"/>
          <w:color w:val="000000" w:themeColor="text1"/>
        </w:rPr>
        <w:t>(length × width</w:t>
      </w:r>
      <w:r w:rsidRPr="004F7B00">
        <w:rPr>
          <w:rFonts w:eastAsia="Minion Pro" w:cs="Times New Roman"/>
          <w:color w:val="000000" w:themeColor="text1"/>
          <w:vertAlign w:val="superscript"/>
        </w:rPr>
        <w:t>2</w:t>
      </w:r>
      <w:r w:rsidRPr="004F7B00">
        <w:rPr>
          <w:rFonts w:eastAsia="Minion Pro" w:cs="Times New Roman"/>
          <w:color w:val="000000" w:themeColor="text1"/>
        </w:rPr>
        <w:t>)/2.</w:t>
      </w:r>
      <w:bookmarkEnd w:id="85"/>
      <w:r w:rsidRPr="004F7B00">
        <w:rPr>
          <w:rFonts w:eastAsia="Minion Pro" w:cs="Times New Roman" w:hint="eastAsia"/>
          <w:color w:val="000000" w:themeColor="text1"/>
        </w:rPr>
        <w:t xml:space="preserve"> </w:t>
      </w:r>
      <w:r w:rsidRPr="004F7B00">
        <w:rPr>
          <w:lang w:val="en"/>
        </w:rPr>
        <w:t xml:space="preserve">28 days </w:t>
      </w:r>
      <w:r w:rsidRPr="004F7B00">
        <w:rPr>
          <w:rFonts w:eastAsia="宋体" w:cs="Times New Roman"/>
          <w:lang w:val="en" w:eastAsia="en-US"/>
        </w:rPr>
        <w:t>from the</w:t>
      </w:r>
      <w:r w:rsidRPr="004F7B00">
        <w:rPr>
          <w:lang w:val="en"/>
        </w:rPr>
        <w:t xml:space="preserve"> implantation of transfected PC3 cells, the mice </w:t>
      </w:r>
      <w:r w:rsidRPr="004F7B00">
        <w:rPr>
          <w:rFonts w:eastAsia="宋体" w:cs="Times New Roman"/>
          <w:lang w:val="en" w:eastAsia="en-US"/>
        </w:rPr>
        <w:t>were</w:t>
      </w:r>
      <w:r w:rsidRPr="004F7B00">
        <w:rPr>
          <w:lang w:val="en"/>
        </w:rPr>
        <w:t xml:space="preserve"> humanely euthanized </w:t>
      </w:r>
      <w:r w:rsidRPr="004F7B00">
        <w:rPr>
          <w:rFonts w:eastAsia="Minion Pro" w:cs="Times New Roman"/>
          <w:color w:val="000000" w:themeColor="text1"/>
        </w:rPr>
        <w:t xml:space="preserve">through </w:t>
      </w:r>
      <w:bookmarkStart w:id="86" w:name="OLE_LINK27"/>
      <w:r w:rsidRPr="004F7B00">
        <w:rPr>
          <w:rFonts w:eastAsia="宋体" w:cs="Times New Roman"/>
          <w:lang w:val="en" w:eastAsia="en-US"/>
        </w:rPr>
        <w:t>cervical dislocation</w:t>
      </w:r>
      <w:bookmarkEnd w:id="86"/>
      <w:r w:rsidRPr="004F7B00">
        <w:rPr>
          <w:rFonts w:eastAsia="宋体" w:cs="Times New Roman" w:hint="eastAsia"/>
        </w:rPr>
        <w:t xml:space="preserve"> under deep anesthesia</w:t>
      </w:r>
      <w:r w:rsidRPr="004F7B00">
        <w:rPr>
          <w:rFonts w:eastAsia="宋体" w:cs="Times New Roman"/>
          <w:lang w:val="en" w:eastAsia="en-US"/>
        </w:rPr>
        <w:t>. Subsequently, xenografts were extracted</w:t>
      </w:r>
      <w:r w:rsidRPr="004F7B00">
        <w:rPr>
          <w:lang w:val="en"/>
        </w:rPr>
        <w:t xml:space="preserve">, subjected to fixation, weighed, </w:t>
      </w:r>
      <w:r w:rsidRPr="004F7B00">
        <w:rPr>
          <w:rFonts w:eastAsia="Minion Pro" w:cs="Times New Roman"/>
          <w:color w:val="000000" w:themeColor="text1"/>
        </w:rPr>
        <w:t>photographed</w:t>
      </w:r>
      <w:r w:rsidRPr="004F7B00">
        <w:rPr>
          <w:lang w:val="en"/>
        </w:rPr>
        <w:t xml:space="preserve">, and then </w:t>
      </w:r>
      <w:r w:rsidRPr="004F7B00">
        <w:rPr>
          <w:rFonts w:eastAsia="宋体" w:cs="Times New Roman" w:hint="eastAsia"/>
          <w:color w:val="000000" w:themeColor="text1"/>
        </w:rPr>
        <w:t>preserved</w:t>
      </w:r>
      <w:r w:rsidRPr="004F7B00">
        <w:rPr>
          <w:lang w:val="en"/>
        </w:rPr>
        <w:t>.</w:t>
      </w:r>
    </w:p>
    <w:p w14:paraId="1BDE7402" w14:textId="77777777" w:rsidR="00367E4E" w:rsidRPr="004F7B00" w:rsidRDefault="00000000" w:rsidP="004F7B00">
      <w:pPr>
        <w:rPr>
          <w:rFonts w:eastAsia="MyriadPro-Bold"/>
          <w:b/>
          <w:bCs/>
          <w:kern w:val="0"/>
        </w:rPr>
      </w:pPr>
      <w:r w:rsidRPr="004F7B00">
        <w:t xml:space="preserve">Matrigel mixtures (1:1) containing 1 </w:t>
      </w:r>
      <w:r w:rsidRPr="004F7B00">
        <w:rPr>
          <w:rFonts w:eastAsia="宋体"/>
        </w:rPr>
        <w:t>×</w:t>
      </w:r>
      <w:r w:rsidRPr="004F7B00">
        <w:t xml:space="preserve"> 10</w:t>
      </w:r>
      <w:r w:rsidRPr="004F7B00">
        <w:rPr>
          <w:vertAlign w:val="superscript"/>
        </w:rPr>
        <w:t>6</w:t>
      </w:r>
      <w:r w:rsidRPr="004F7B00">
        <w:t xml:space="preserve"> </w:t>
      </w:r>
      <w:r w:rsidRPr="004F7B00">
        <w:rPr>
          <w:rFonts w:eastAsia="宋体" w:hint="eastAsia"/>
        </w:rPr>
        <w:t>PC3</w:t>
      </w:r>
      <w:r w:rsidRPr="004F7B00">
        <w:t xml:space="preserve"> cells, both with </w:t>
      </w:r>
      <w:r w:rsidRPr="004F7B00">
        <w:rPr>
          <w:rFonts w:eastAsia="宋体" w:hint="eastAsia"/>
        </w:rPr>
        <w:t>and</w:t>
      </w:r>
      <w:r w:rsidRPr="004F7B00">
        <w:t xml:space="preserve"> without stable lentiviral knockdown of</w:t>
      </w:r>
      <w:r w:rsidRPr="004F7B00">
        <w:rPr>
          <w:rFonts w:eastAsia="宋体" w:hint="eastAsia"/>
        </w:rPr>
        <w:t xml:space="preserve"> MAPK9</w:t>
      </w:r>
      <w:r w:rsidRPr="004F7B00">
        <w:rPr>
          <w:rFonts w:eastAsia="宋体"/>
        </w:rPr>
        <w:t>,</w:t>
      </w:r>
      <w:r w:rsidRPr="004F7B00">
        <w:t xml:space="preserve"> were administered orthotopically into the left and right anterior lobes of </w:t>
      </w:r>
      <w:r w:rsidRPr="004F7B00">
        <w:lastRenderedPageBreak/>
        <w:t xml:space="preserve">the prostate. Following a four-week implantation period, tumor formation and sizes were noninvasively determined utilizing an </w:t>
      </w:r>
      <w:r w:rsidRPr="004F7B00">
        <w:rPr>
          <w:i/>
          <w:iCs/>
          <w:lang w:val="en"/>
        </w:rPr>
        <w:t>In vivo</w:t>
      </w:r>
      <w:r w:rsidRPr="004F7B00">
        <w:t xml:space="preserve"> </w:t>
      </w:r>
      <w:r w:rsidRPr="004F7B00">
        <w:rPr>
          <w:rFonts w:hint="eastAsia"/>
        </w:rPr>
        <w:t>i</w:t>
      </w:r>
      <w:r w:rsidRPr="004F7B00">
        <w:t xml:space="preserve">maging </w:t>
      </w:r>
      <w:r w:rsidRPr="004F7B00">
        <w:rPr>
          <w:rFonts w:hint="eastAsia"/>
        </w:rPr>
        <w:t>s</w:t>
      </w:r>
      <w:r w:rsidRPr="004F7B00">
        <w:t xml:space="preserve">ystem (IVIS). </w:t>
      </w:r>
      <w:r w:rsidRPr="004F7B00">
        <w:rPr>
          <w:rFonts w:eastAsia="宋体" w:hint="eastAsia"/>
        </w:rPr>
        <w:t>Following</w:t>
      </w:r>
      <w:r w:rsidRPr="004F7B00">
        <w:rPr>
          <w:rFonts w:eastAsia="宋体"/>
          <w:kern w:val="0"/>
          <w:lang w:val="en" w:eastAsia="en-US"/>
        </w:rPr>
        <w:t xml:space="preserve"> sacrificing the mice, </w:t>
      </w:r>
      <w:r w:rsidRPr="004F7B00">
        <w:rPr>
          <w:kern w:val="0"/>
          <w:lang w:val="en"/>
        </w:rPr>
        <w:t xml:space="preserve">tumor tissues were </w:t>
      </w:r>
      <w:r w:rsidRPr="004F7B00">
        <w:rPr>
          <w:rFonts w:eastAsia="宋体"/>
          <w:kern w:val="0"/>
          <w:lang w:val="en" w:eastAsia="en-US"/>
        </w:rPr>
        <w:t>extracted,</w:t>
      </w:r>
      <w:r w:rsidRPr="004F7B00">
        <w:rPr>
          <w:kern w:val="0"/>
          <w:lang w:val="en"/>
        </w:rPr>
        <w:t xml:space="preserve"> subjected to fixation, and embedded in paraffin </w:t>
      </w:r>
      <w:r w:rsidRPr="004F7B00">
        <w:rPr>
          <w:rFonts w:eastAsia="宋体"/>
          <w:kern w:val="0"/>
          <w:lang w:val="en" w:eastAsia="en-US"/>
        </w:rPr>
        <w:t>for further analysis.</w:t>
      </w:r>
      <w:r w:rsidRPr="004F7B00">
        <w:t xml:space="preserve"> </w:t>
      </w:r>
    </w:p>
    <w:p w14:paraId="401534C3" w14:textId="77777777" w:rsidR="00367E4E" w:rsidRPr="004F7B00" w:rsidRDefault="00000000" w:rsidP="004F7B00">
      <w:r w:rsidRPr="004F7B00">
        <w:t>Statistical analysis</w:t>
      </w:r>
    </w:p>
    <w:p w14:paraId="0895F3FC" w14:textId="77777777" w:rsidR="00367E4E" w:rsidRPr="004F7B00" w:rsidRDefault="00367E4E" w:rsidP="004F7B00"/>
    <w:p w14:paraId="7BBDC789" w14:textId="77777777" w:rsidR="00367E4E" w:rsidRPr="004F7B00" w:rsidRDefault="00000000" w:rsidP="004F7B00">
      <w:pPr>
        <w:rPr>
          <w:lang w:val="en" w:eastAsia="en-US"/>
        </w:rPr>
      </w:pPr>
      <w:bookmarkStart w:id="87" w:name="【paperrevise】103_We_used_GraphPad_Prism_"/>
      <w:r w:rsidRPr="004F7B00">
        <w:rPr>
          <w:lang w:val="en" w:eastAsia="en-US"/>
        </w:rPr>
        <w:t xml:space="preserve">Statistical analyses for this research were </w:t>
      </w:r>
      <w:r w:rsidRPr="004F7B00">
        <w:rPr>
          <w:rFonts w:hint="eastAsia"/>
        </w:rPr>
        <w:t>performed</w:t>
      </w:r>
      <w:r w:rsidRPr="004F7B00">
        <w:rPr>
          <w:lang w:val="en" w:eastAsia="en-US"/>
        </w:rPr>
        <w:t xml:space="preserve"> utilizing </w:t>
      </w:r>
      <w:r w:rsidRPr="004F7B00">
        <w:rPr>
          <w:lang w:val="en"/>
        </w:rPr>
        <w:t xml:space="preserve">GraphPad Prism 7.0 and </w:t>
      </w:r>
      <w:r w:rsidRPr="004F7B00">
        <w:rPr>
          <w:lang w:val="en" w:eastAsia="en-US"/>
        </w:rPr>
        <w:t>R 3</w:t>
      </w:r>
      <w:r w:rsidRPr="004F7B00">
        <w:rPr>
          <w:lang w:val="en"/>
        </w:rPr>
        <w:t>.6.1 software</w:t>
      </w:r>
      <w:bookmarkStart w:id="88" w:name="【paperrevise】105__We_use_the_independent"/>
      <w:r w:rsidRPr="004F7B00">
        <w:rPr>
          <w:lang w:val="en" w:eastAsia="en-US"/>
        </w:rPr>
        <w:t xml:space="preserve">. </w:t>
      </w:r>
      <w:r w:rsidRPr="004F7B00">
        <w:rPr>
          <w:rFonts w:hint="eastAsia"/>
          <w:lang w:val="en" w:eastAsia="en-US"/>
        </w:rPr>
        <w:t>Continuous variables were analyzed using either the independent sample t-test, for those with a normal distribution and homogeneous variance, or the Wilcoxon rank-sum test, for variables with non-normal distribution and heterogeneous variance. Pearson</w:t>
      </w:r>
      <w:r w:rsidRPr="004F7B00">
        <w:rPr>
          <w:rFonts w:hint="eastAsia"/>
          <w:lang w:val="en" w:eastAsia="en-US"/>
        </w:rPr>
        <w:t>’</w:t>
      </w:r>
      <w:r w:rsidRPr="004F7B00">
        <w:rPr>
          <w:rFonts w:hint="eastAsia"/>
          <w:lang w:val="en" w:eastAsia="en-US"/>
        </w:rPr>
        <w:t>s correlation coefficient test was employed for correlation analysis. Moreover, based on the results of multivariate Cox proportional hazards analysis, a nomogram was developed to predict the rate of biochemical recurrence-free survival (bRFS) at 1-, 3-, and 5-years. The predictive performance of the nomogram was assessed using metrics such as the receiver operating characteristic (ROC) curve, consistency index (C index), and calibration curve</w:t>
      </w:r>
      <w:bookmarkStart w:id="89" w:name="【paperrevise】109__For_all_quantitative_e"/>
      <w:bookmarkEnd w:id="88"/>
      <w:r w:rsidRPr="004F7B00">
        <w:rPr>
          <w:lang w:val="en" w:eastAsia="en-US"/>
        </w:rPr>
        <w:t xml:space="preserve">. The experiments were conducted thrice for all </w:t>
      </w:r>
      <w:r w:rsidRPr="004F7B00">
        <w:rPr>
          <w:lang w:val="en"/>
        </w:rPr>
        <w:t>quantitative experimental data,</w:t>
      </w:r>
      <w:bookmarkEnd w:id="89"/>
      <w:r w:rsidRPr="004F7B00">
        <w:rPr>
          <w:lang w:val="en"/>
        </w:rPr>
        <w:t xml:space="preserve"> and the </w:t>
      </w:r>
      <w:r w:rsidRPr="004F7B00">
        <w:rPr>
          <w:lang w:val="en" w:eastAsia="en-US"/>
        </w:rPr>
        <w:t>findings</w:t>
      </w:r>
      <w:r w:rsidRPr="004F7B00">
        <w:rPr>
          <w:lang w:val="en"/>
        </w:rPr>
        <w:t xml:space="preserve"> were </w:t>
      </w:r>
      <w:r w:rsidRPr="004F7B00">
        <w:rPr>
          <w:color w:val="000000" w:themeColor="text1"/>
        </w:rPr>
        <w:t xml:space="preserve">presented </w:t>
      </w:r>
      <w:r w:rsidRPr="004F7B00">
        <w:rPr>
          <w:lang w:val="en" w:eastAsia="en-US"/>
        </w:rPr>
        <w:t>as</w:t>
      </w:r>
      <w:r w:rsidRPr="004F7B00">
        <w:rPr>
          <w:lang w:val="en"/>
        </w:rPr>
        <w:t xml:space="preserve"> </w:t>
      </w:r>
      <w:bookmarkStart w:id="90" w:name="【paperrevise】111__and_the_final_results_"/>
      <w:bookmarkEnd w:id="87"/>
      <w:r w:rsidRPr="004F7B00">
        <w:rPr>
          <w:rFonts w:eastAsia="Minion Pro" w:hint="eastAsia"/>
          <w:color w:val="000000" w:themeColor="text1"/>
        </w:rPr>
        <w:t xml:space="preserve">mean </w:t>
      </w:r>
      <w:r w:rsidRPr="004F7B00">
        <w:rPr>
          <w:rFonts w:eastAsia="Minion Pro" w:hint="eastAsia"/>
          <w:color w:val="000000" w:themeColor="text1"/>
        </w:rPr>
        <w:t>±</w:t>
      </w:r>
      <w:r w:rsidRPr="004F7B00">
        <w:rPr>
          <w:rFonts w:eastAsia="Minion Pro" w:hint="eastAsia"/>
          <w:color w:val="000000" w:themeColor="text1"/>
        </w:rPr>
        <w:t xml:space="preserve"> standard deviation</w:t>
      </w:r>
      <w:r w:rsidRPr="004F7B00">
        <w:rPr>
          <w:rFonts w:eastAsia="AdvTT86d47313"/>
          <w:color w:val="000000" w:themeColor="text1"/>
        </w:rPr>
        <w:t>.</w:t>
      </w:r>
      <w:bookmarkEnd w:id="90"/>
      <w:r w:rsidRPr="004F7B00">
        <w:rPr>
          <w:rFonts w:eastAsia="AdvTT86d47313"/>
          <w:color w:val="000000" w:themeColor="text1"/>
        </w:rPr>
        <w:t xml:space="preserve"> </w:t>
      </w:r>
      <w:r w:rsidRPr="004F7B00">
        <w:rPr>
          <w:i/>
          <w:lang w:val="en" w:eastAsia="en-US"/>
        </w:rPr>
        <w:t xml:space="preserve">p </w:t>
      </w:r>
      <w:r w:rsidRPr="004F7B00">
        <w:rPr>
          <w:lang w:val="en"/>
        </w:rPr>
        <w:t xml:space="preserve">&lt; 0.05 </w:t>
      </w:r>
      <w:r w:rsidRPr="004F7B00">
        <w:rPr>
          <w:lang w:val="en" w:eastAsia="en-US"/>
        </w:rPr>
        <w:t xml:space="preserve">was deemed as a statistically significant value </w:t>
      </w:r>
      <w:bookmarkStart w:id="91" w:name="【paperrevise】112_05_were_considered_sign"/>
      <w:r w:rsidRPr="004F7B00">
        <w:rPr>
          <w:rFonts w:eastAsia="AdvTT86d47313"/>
          <w:color w:val="000000" w:themeColor="text1"/>
        </w:rPr>
        <w:t>(*</w:t>
      </w:r>
      <w:r w:rsidRPr="004F7B00">
        <w:rPr>
          <w:rFonts w:eastAsia="AdvTT8861b38f . I"/>
          <w:i/>
          <w:color w:val="000000" w:themeColor="text1"/>
        </w:rPr>
        <w:t xml:space="preserve">p </w:t>
      </w:r>
      <w:r w:rsidRPr="004F7B00">
        <w:rPr>
          <w:rFonts w:eastAsia="AdvTT86d47313"/>
          <w:color w:val="000000" w:themeColor="text1"/>
        </w:rPr>
        <w:t>&lt; 0.</w:t>
      </w:r>
      <w:bookmarkStart w:id="92" w:name="【paperrevise】113_05;_**P_＜_0.001;_***P_＜"/>
      <w:bookmarkEnd w:id="91"/>
      <w:r w:rsidRPr="004F7B00">
        <w:rPr>
          <w:rFonts w:eastAsia="AdvTT86d47313"/>
          <w:color w:val="000000" w:themeColor="text1"/>
        </w:rPr>
        <w:t>05; **</w:t>
      </w:r>
      <w:r w:rsidRPr="004F7B00">
        <w:rPr>
          <w:i/>
          <w:color w:val="000000" w:themeColor="text1"/>
        </w:rPr>
        <w:t xml:space="preserve">p </w:t>
      </w:r>
      <w:r w:rsidRPr="004F7B00">
        <w:rPr>
          <w:rFonts w:eastAsia="AdvTT86d47313"/>
          <w:color w:val="000000" w:themeColor="text1"/>
        </w:rPr>
        <w:t>&lt; 0.001;                 ***</w:t>
      </w:r>
      <w:r w:rsidRPr="004F7B00">
        <w:rPr>
          <w:i/>
          <w:color w:val="000000" w:themeColor="text1"/>
        </w:rPr>
        <w:t xml:space="preserve">p </w:t>
      </w:r>
      <w:r w:rsidRPr="004F7B00">
        <w:rPr>
          <w:rFonts w:eastAsia="AdvTT86d47313"/>
          <w:color w:val="000000" w:themeColor="text1"/>
        </w:rPr>
        <w:t>&lt; 0.0001).</w:t>
      </w:r>
      <w:bookmarkEnd w:id="92"/>
    </w:p>
    <w:p w14:paraId="3A9CCD6E" w14:textId="77777777" w:rsidR="00367E4E" w:rsidRPr="004F7B00" w:rsidRDefault="00367E4E" w:rsidP="004F7B00"/>
    <w:p w14:paraId="2C81B5C7" w14:textId="77777777" w:rsidR="00367E4E" w:rsidRPr="004F7B00" w:rsidRDefault="00000000" w:rsidP="004F7B00">
      <w:pPr>
        <w:pStyle w:val="af2"/>
      </w:pPr>
      <w:r w:rsidRPr="004F7B00">
        <w:t>Results</w:t>
      </w:r>
    </w:p>
    <w:p w14:paraId="07274B58" w14:textId="77777777" w:rsidR="00367E4E" w:rsidRPr="004F7B00" w:rsidRDefault="00367E4E" w:rsidP="004F7B00"/>
    <w:p w14:paraId="09821D5A" w14:textId="77777777" w:rsidR="00367E4E" w:rsidRPr="004F7B00" w:rsidRDefault="00000000" w:rsidP="004F7B00">
      <w:pPr>
        <w:pStyle w:val="af2"/>
        <w:rPr>
          <w:rFonts w:eastAsia="Myriad Pro Light"/>
        </w:rPr>
      </w:pPr>
      <w:r w:rsidRPr="004F7B00">
        <w:rPr>
          <w:rFonts w:hint="eastAsia"/>
        </w:rPr>
        <w:t>Identification for</w:t>
      </w:r>
      <w:r w:rsidRPr="004F7B00">
        <w:rPr>
          <w:rFonts w:eastAsia="Myriad Pro Light"/>
        </w:rPr>
        <w:t xml:space="preserve"> </w:t>
      </w:r>
      <w:r w:rsidRPr="004F7B00">
        <w:rPr>
          <w:rFonts w:hint="eastAsia"/>
        </w:rPr>
        <w:t xml:space="preserve">differential expression of </w:t>
      </w:r>
      <w:bookmarkStart w:id="93" w:name="OLE_LINK3"/>
      <w:r w:rsidRPr="004F7B00">
        <w:t>FRGs</w:t>
      </w:r>
      <w:bookmarkStart w:id="94" w:name="OLE_LINK14"/>
      <w:bookmarkStart w:id="95" w:name="【paperrevise】114_To_identify_the_groupin"/>
      <w:bookmarkEnd w:id="93"/>
    </w:p>
    <w:p w14:paraId="5FACC9E1" w14:textId="77777777" w:rsidR="00367E4E" w:rsidRPr="004F7B00" w:rsidRDefault="00367E4E" w:rsidP="004F7B00">
      <w:pPr>
        <w:pStyle w:val="af2"/>
      </w:pPr>
    </w:p>
    <w:p w14:paraId="02C9A1D2" w14:textId="77777777" w:rsidR="00367E4E" w:rsidRPr="004F7B00" w:rsidRDefault="00000000" w:rsidP="004F7B00">
      <w:pPr>
        <w:pStyle w:val="af2"/>
        <w:rPr>
          <w:rFonts w:eastAsia="Minion Pro" w:cs="Times New Roman"/>
          <w:color w:val="000000" w:themeColor="text1"/>
        </w:rPr>
      </w:pPr>
      <w:r w:rsidRPr="004F7B00">
        <w:rPr>
          <w:b/>
          <w:bCs/>
          <w:lang w:val="en"/>
        </w:rPr>
        <w:t>Fig. 1</w:t>
      </w:r>
      <w:r w:rsidRPr="004F7B00">
        <w:rPr>
          <w:lang w:val="en"/>
        </w:rPr>
        <w:t xml:space="preserve"> shows the flowchart of this study. </w:t>
      </w:r>
      <w:r w:rsidRPr="004F7B00">
        <w:rPr>
          <w:rFonts w:hint="eastAsia"/>
          <w:lang w:val="en"/>
        </w:rPr>
        <w:t>Cluster analysis was performed on the 257 ferroptosis-related genes (FRGs) to uncover the underlying grouping structure within the dataset. The objective of this analysis was to enhance the similarity among objects within the same group while maximizing dissimilarity among objects belonging to different groups</w:t>
      </w:r>
      <w:bookmarkEnd w:id="94"/>
      <w:bookmarkEnd w:id="95"/>
      <w:r w:rsidRPr="004F7B00">
        <w:rPr>
          <w:rFonts w:eastAsia="Minion Pro" w:cs="Times New Roman"/>
          <w:color w:val="000000" w:themeColor="text1"/>
        </w:rPr>
        <w:t xml:space="preserve"> (</w:t>
      </w:r>
      <w:r w:rsidRPr="004F7B00">
        <w:rPr>
          <w:rFonts w:eastAsia="MinionPro-Bold" w:cs="Times New Roman"/>
          <w:b/>
          <w:bCs/>
          <w:color w:val="000000" w:themeColor="text1"/>
        </w:rPr>
        <w:t>Figs</w:t>
      </w:r>
      <w:r w:rsidRPr="004F7B00">
        <w:rPr>
          <w:rFonts w:eastAsia="宋体" w:cs="Times New Roman" w:hint="eastAsia"/>
          <w:b/>
          <w:bCs/>
          <w:color w:val="000000" w:themeColor="text1"/>
        </w:rPr>
        <w:t xml:space="preserve">. </w:t>
      </w:r>
      <w:bookmarkStart w:id="96" w:name="【paperrevise】116__1A,_B,_and_C)._Moreove"/>
      <w:r w:rsidRPr="004F7B00">
        <w:rPr>
          <w:rFonts w:eastAsia="Minion Pro" w:cs="Times New Roman"/>
          <w:b/>
          <w:bCs/>
          <w:color w:val="000000" w:themeColor="text1"/>
        </w:rPr>
        <w:t>2A</w:t>
      </w:r>
      <w:r w:rsidRPr="004F7B00">
        <w:rPr>
          <w:rFonts w:eastAsia="宋体" w:cs="Times New Roman" w:hint="eastAsia"/>
          <w:b/>
          <w:bCs/>
          <w:color w:val="000000" w:themeColor="text1"/>
        </w:rPr>
        <w:t>-</w:t>
      </w:r>
      <w:r w:rsidRPr="004F7B00">
        <w:rPr>
          <w:rFonts w:eastAsia="宋体" w:cs="Times New Roman"/>
          <w:b/>
          <w:bCs/>
          <w:color w:val="000000" w:themeColor="text1"/>
        </w:rPr>
        <w:t>2</w:t>
      </w:r>
      <w:r w:rsidRPr="004F7B00">
        <w:rPr>
          <w:rFonts w:eastAsia="Minion Pro" w:cs="Times New Roman"/>
          <w:b/>
          <w:bCs/>
          <w:color w:val="000000" w:themeColor="text1"/>
        </w:rPr>
        <w:t>C</w:t>
      </w:r>
      <w:r w:rsidRPr="004F7B00">
        <w:rPr>
          <w:rFonts w:eastAsia="Minion Pro" w:cs="Times New Roman"/>
          <w:color w:val="000000" w:themeColor="text1"/>
        </w:rPr>
        <w:t xml:space="preserve">). Moreover, </w:t>
      </w:r>
      <w:r w:rsidRPr="004F7B00">
        <w:rPr>
          <w:rFonts w:eastAsia="Minion Pro" w:cs="Times New Roman" w:hint="eastAsia"/>
          <w:color w:val="000000" w:themeColor="text1"/>
        </w:rPr>
        <w:t>176 DEGs were identified in tumor tissues, including 48 downregulated genes and 128 upregulated genes,</w:t>
      </w:r>
      <w:r w:rsidRPr="004F7B00">
        <w:rPr>
          <w:rFonts w:eastAsia="宋体" w:cs="Times New Roman" w:hint="eastAsia"/>
          <w:color w:val="000000" w:themeColor="text1"/>
        </w:rPr>
        <w:t xml:space="preserve"> in contrast to</w:t>
      </w:r>
      <w:r w:rsidRPr="004F7B00">
        <w:rPr>
          <w:rFonts w:eastAsia="Minion Pro" w:cs="Times New Roman" w:hint="eastAsia"/>
          <w:color w:val="000000" w:themeColor="text1"/>
        </w:rPr>
        <w:t xml:space="preserve"> </w:t>
      </w:r>
      <w:r w:rsidRPr="004F7B00">
        <w:rPr>
          <w:rFonts w:eastAsia="Minion Pro" w:cs="Times New Roman"/>
          <w:color w:val="000000" w:themeColor="text1"/>
        </w:rPr>
        <w:t xml:space="preserve">healthy </w:t>
      </w:r>
      <w:r w:rsidRPr="004F7B00">
        <w:rPr>
          <w:rFonts w:eastAsia="Minion Pro" w:cs="Times New Roman" w:hint="eastAsia"/>
          <w:color w:val="000000" w:themeColor="text1"/>
        </w:rPr>
        <w:t xml:space="preserve">tissues </w:t>
      </w:r>
      <w:r w:rsidRPr="004F7B00">
        <w:rPr>
          <w:rFonts w:eastAsia="宋体" w:cs="Times New Roman" w:hint="eastAsia"/>
          <w:color w:val="000000" w:themeColor="text1"/>
        </w:rPr>
        <w:t>from</w:t>
      </w:r>
      <w:r w:rsidRPr="004F7B00">
        <w:rPr>
          <w:rFonts w:eastAsia="Minion Pro" w:cs="Times New Roman" w:hint="eastAsia"/>
          <w:color w:val="000000" w:themeColor="text1"/>
        </w:rPr>
        <w:t xml:space="preserve"> the TCGA cohort (</w:t>
      </w:r>
      <w:r w:rsidRPr="004F7B00">
        <w:rPr>
          <w:i/>
          <w:color w:val="000000" w:themeColor="text1"/>
        </w:rPr>
        <w:t>p</w:t>
      </w:r>
      <w:r w:rsidRPr="004F7B00">
        <w:rPr>
          <w:rFonts w:eastAsia="Minion Pro" w:cs="Times New Roman" w:hint="eastAsia"/>
          <w:color w:val="000000" w:themeColor="text1"/>
        </w:rPr>
        <w:t xml:space="preserve"> &lt;0.</w:t>
      </w:r>
      <w:bookmarkStart w:id="97" w:name="【paperrevise】117_05)._We_show_the_expres"/>
      <w:bookmarkEnd w:id="96"/>
      <w:r w:rsidRPr="004F7B00">
        <w:rPr>
          <w:rFonts w:eastAsia="Minion Pro" w:cs="Times New Roman" w:hint="eastAsia"/>
          <w:color w:val="000000" w:themeColor="text1"/>
        </w:rPr>
        <w:t>05)</w:t>
      </w:r>
      <w:r w:rsidRPr="004F7B00">
        <w:rPr>
          <w:rFonts w:eastAsia="Minion Pro" w:cs="Times New Roman"/>
          <w:color w:val="000000" w:themeColor="text1"/>
        </w:rPr>
        <w:t xml:space="preserve">. </w:t>
      </w:r>
      <w:r w:rsidRPr="004F7B00">
        <w:rPr>
          <w:rFonts w:eastAsia="宋体" w:cs="Times New Roman" w:hint="eastAsia"/>
          <w:color w:val="000000" w:themeColor="text1"/>
        </w:rPr>
        <w:t xml:space="preserve">Gene expression of tumor issues and </w:t>
      </w:r>
      <w:r w:rsidRPr="004F7B00">
        <w:rPr>
          <w:rFonts w:eastAsia="宋体" w:cs="Times New Roman"/>
          <w:color w:val="000000" w:themeColor="text1"/>
        </w:rPr>
        <w:t xml:space="preserve">healthy </w:t>
      </w:r>
      <w:r w:rsidRPr="004F7B00">
        <w:rPr>
          <w:rFonts w:eastAsia="宋体" w:cs="Times New Roman" w:hint="eastAsia"/>
          <w:color w:val="000000" w:themeColor="text1"/>
        </w:rPr>
        <w:t>tissues</w:t>
      </w:r>
      <w:r w:rsidRPr="004F7B00">
        <w:rPr>
          <w:rFonts w:eastAsia="Minion Pro" w:cs="Times New Roman" w:hint="eastAsia"/>
          <w:color w:val="000000" w:themeColor="text1"/>
        </w:rPr>
        <w:t xml:space="preserve"> adjacent to </w:t>
      </w:r>
      <w:r w:rsidRPr="004F7B00">
        <w:rPr>
          <w:rFonts w:eastAsia="Minion Pro" w:cs="Times New Roman"/>
          <w:color w:val="000000" w:themeColor="text1"/>
        </w:rPr>
        <w:t xml:space="preserve">the </w:t>
      </w:r>
      <w:r w:rsidRPr="004F7B00">
        <w:rPr>
          <w:rFonts w:eastAsia="宋体" w:cs="Times New Roman" w:hint="eastAsia"/>
          <w:color w:val="000000" w:themeColor="text1"/>
        </w:rPr>
        <w:t>tumor</w:t>
      </w:r>
      <w:r w:rsidRPr="004F7B00">
        <w:rPr>
          <w:rFonts w:eastAsia="Minion Pro" w:cs="Times New Roman" w:hint="eastAsia"/>
          <w:color w:val="000000" w:themeColor="text1"/>
        </w:rPr>
        <w:t xml:space="preserve"> </w:t>
      </w:r>
      <w:r w:rsidRPr="004F7B00">
        <w:rPr>
          <w:rFonts w:eastAsia="Minion Pro" w:cs="Times New Roman"/>
          <w:color w:val="000000" w:themeColor="text1"/>
        </w:rPr>
        <w:t>i</w:t>
      </w:r>
      <w:r w:rsidRPr="004F7B00">
        <w:rPr>
          <w:rFonts w:eastAsia="Minion Pro" w:cs="Times New Roman" w:hint="eastAsia"/>
          <w:color w:val="000000" w:themeColor="text1"/>
        </w:rPr>
        <w:t xml:space="preserve">s shown in </w:t>
      </w:r>
      <w:r w:rsidRPr="004F7B00">
        <w:rPr>
          <w:rFonts w:eastAsia="MinionPro-Bold" w:cs="Times New Roman"/>
          <w:b/>
          <w:bCs/>
          <w:color w:val="000000" w:themeColor="text1"/>
        </w:rPr>
        <w:t>Fig</w:t>
      </w:r>
      <w:r w:rsidRPr="004F7B00">
        <w:rPr>
          <w:rFonts w:eastAsia="宋体" w:cs="Times New Roman" w:hint="eastAsia"/>
          <w:b/>
          <w:bCs/>
          <w:color w:val="000000" w:themeColor="text1"/>
        </w:rPr>
        <w:t>.</w:t>
      </w:r>
      <w:bookmarkEnd w:id="97"/>
      <w:r w:rsidRPr="004F7B00">
        <w:rPr>
          <w:rFonts w:eastAsia="宋体" w:cs="Times New Roman" w:hint="eastAsia"/>
          <w:b/>
          <w:bCs/>
          <w:color w:val="000000" w:themeColor="text1"/>
        </w:rPr>
        <w:t xml:space="preserve"> </w:t>
      </w:r>
      <w:bookmarkStart w:id="98" w:name="【paperrevise】118__1D_and_Supplementary_T"/>
      <w:r w:rsidRPr="004F7B00">
        <w:rPr>
          <w:rFonts w:eastAsia="MinionPro-Bold" w:cs="Times New Roman"/>
          <w:b/>
          <w:bCs/>
          <w:color w:val="000000" w:themeColor="text1"/>
        </w:rPr>
        <w:t xml:space="preserve">2D </w:t>
      </w:r>
      <w:r w:rsidRPr="004F7B00">
        <w:rPr>
          <w:rFonts w:eastAsia="Minion Pro" w:cs="Times New Roman"/>
          <w:color w:val="000000" w:themeColor="text1"/>
        </w:rPr>
        <w:t xml:space="preserve">and </w:t>
      </w:r>
      <w:r w:rsidRPr="004F7B00">
        <w:rPr>
          <w:rFonts w:eastAsia="MinionPro-Bold" w:cs="Times New Roman"/>
          <w:b/>
          <w:bCs/>
          <w:color w:val="000000" w:themeColor="text1"/>
        </w:rPr>
        <w:t xml:space="preserve">Suppl. </w:t>
      </w:r>
      <w:r w:rsidRPr="004F7B00">
        <w:rPr>
          <w:rFonts w:eastAsia="宋体" w:cs="Times New Roman" w:hint="eastAsia"/>
          <w:b/>
          <w:bCs/>
          <w:color w:val="000000" w:themeColor="text1"/>
        </w:rPr>
        <w:t>T</w:t>
      </w:r>
      <w:r w:rsidRPr="004F7B00">
        <w:rPr>
          <w:rFonts w:eastAsia="MinionPro-Bold" w:cs="Times New Roman"/>
          <w:b/>
          <w:bCs/>
          <w:color w:val="000000" w:themeColor="text1"/>
        </w:rPr>
        <w:t>able S3</w:t>
      </w:r>
      <w:r w:rsidRPr="004F7B00">
        <w:rPr>
          <w:rFonts w:eastAsia="Minion Pro" w:cs="Times New Roman"/>
          <w:color w:val="000000" w:themeColor="text1"/>
        </w:rPr>
        <w:t>.</w:t>
      </w:r>
      <w:bookmarkEnd w:id="98"/>
      <w:r w:rsidRPr="004F7B00">
        <w:rPr>
          <w:rFonts w:eastAsia="Minion Pro" w:cs="Times New Roman"/>
          <w:color w:val="000000" w:themeColor="text1"/>
        </w:rPr>
        <w:t xml:space="preserve"> </w:t>
      </w:r>
      <w:r w:rsidRPr="004F7B00">
        <w:rPr>
          <w:rFonts w:eastAsia="宋体" w:cs="Times New Roman"/>
          <w:color w:val="000000" w:themeColor="text1"/>
        </w:rPr>
        <w:t>As per the</w:t>
      </w:r>
      <w:r w:rsidRPr="004F7B00">
        <w:rPr>
          <w:rFonts w:eastAsia="宋体" w:cs="Times New Roman" w:hint="eastAsia"/>
          <w:color w:val="000000" w:themeColor="text1"/>
        </w:rPr>
        <w:t xml:space="preserve"> </w:t>
      </w:r>
      <w:r w:rsidRPr="004F7B00">
        <w:rPr>
          <w:rFonts w:eastAsia="Minion Pro" w:cs="Times New Roman"/>
          <w:color w:val="000000" w:themeColor="text1"/>
        </w:rPr>
        <w:t xml:space="preserve">GO and KEGG </w:t>
      </w:r>
      <w:r w:rsidRPr="004F7B00">
        <w:rPr>
          <w:rFonts w:eastAsia="宋体" w:cs="Times New Roman" w:hint="eastAsia"/>
          <w:color w:val="000000" w:themeColor="text1"/>
        </w:rPr>
        <w:t xml:space="preserve">analytical results, </w:t>
      </w:r>
      <w:r w:rsidRPr="004F7B00">
        <w:rPr>
          <w:rFonts w:eastAsia="Minion Pro" w:cs="Times New Roman"/>
          <w:color w:val="000000" w:themeColor="text1"/>
        </w:rPr>
        <w:t xml:space="preserve">differential genes were </w:t>
      </w:r>
      <w:r w:rsidRPr="004F7B00">
        <w:rPr>
          <w:rFonts w:eastAsia="宋体" w:cs="Times New Roman"/>
          <w:color w:val="000000" w:themeColor="text1"/>
        </w:rPr>
        <w:t>associated</w:t>
      </w:r>
      <w:r w:rsidRPr="004F7B00">
        <w:rPr>
          <w:rFonts w:eastAsia="宋体" w:cs="Times New Roman" w:hint="eastAsia"/>
          <w:color w:val="000000" w:themeColor="text1"/>
        </w:rPr>
        <w:t xml:space="preserve"> with </w:t>
      </w:r>
      <w:r w:rsidRPr="004F7B00">
        <w:rPr>
          <w:rFonts w:eastAsia="Minion Pro" w:cs="Times New Roman"/>
          <w:color w:val="000000" w:themeColor="text1"/>
        </w:rPr>
        <w:t>ferroptosis (</w:t>
      </w:r>
      <w:r w:rsidRPr="004F7B00">
        <w:rPr>
          <w:rFonts w:eastAsia="MinionPro-Bold" w:cs="Times New Roman"/>
          <w:b/>
          <w:bCs/>
          <w:color w:val="000000" w:themeColor="text1"/>
        </w:rPr>
        <w:t>Figs</w:t>
      </w:r>
      <w:r w:rsidRPr="004F7B00">
        <w:rPr>
          <w:rFonts w:eastAsia="宋体" w:cs="Times New Roman" w:hint="eastAsia"/>
          <w:b/>
          <w:bCs/>
          <w:color w:val="000000" w:themeColor="text1"/>
        </w:rPr>
        <w:t xml:space="preserve">. </w:t>
      </w:r>
      <w:r w:rsidRPr="004F7B00">
        <w:rPr>
          <w:rFonts w:eastAsia="Minion Pro" w:cs="Times New Roman"/>
          <w:b/>
          <w:bCs/>
          <w:color w:val="000000" w:themeColor="text1"/>
        </w:rPr>
        <w:t>2E</w:t>
      </w:r>
      <w:r w:rsidRPr="004F7B00">
        <w:rPr>
          <w:rFonts w:eastAsia="宋体" w:cs="Times New Roman" w:hint="eastAsia"/>
          <w:b/>
          <w:bCs/>
          <w:color w:val="000000" w:themeColor="text1"/>
        </w:rPr>
        <w:t>, 2</w:t>
      </w:r>
      <w:r w:rsidRPr="004F7B00">
        <w:rPr>
          <w:rFonts w:eastAsia="Minion Pro" w:cs="Times New Roman"/>
          <w:b/>
          <w:bCs/>
          <w:color w:val="000000" w:themeColor="text1"/>
        </w:rPr>
        <w:t>F</w:t>
      </w:r>
      <w:r w:rsidRPr="004F7B00">
        <w:rPr>
          <w:rFonts w:eastAsia="Minion Pro" w:cs="Times New Roman"/>
          <w:color w:val="000000" w:themeColor="text1"/>
        </w:rPr>
        <w:t>). For example,</w:t>
      </w:r>
      <w:r w:rsidRPr="004F7B00">
        <w:rPr>
          <w:rFonts w:eastAsia="宋体" w:cs="Times New Roman" w:hint="eastAsia"/>
          <w:color w:val="000000" w:themeColor="text1"/>
        </w:rPr>
        <w:t xml:space="preserve"> former research has revealed </w:t>
      </w:r>
      <w:r w:rsidRPr="004F7B00">
        <w:rPr>
          <w:rFonts w:eastAsia="宋体" w:cs="Times New Roman"/>
          <w:color w:val="000000" w:themeColor="text1"/>
        </w:rPr>
        <w:t>a</w:t>
      </w:r>
      <w:r w:rsidRPr="004F7B00">
        <w:rPr>
          <w:rFonts w:eastAsia="宋体" w:cs="Times New Roman" w:hint="eastAsia"/>
          <w:color w:val="000000" w:themeColor="text1"/>
        </w:rPr>
        <w:t xml:space="preserve"> close correlation </w:t>
      </w:r>
      <w:bookmarkStart w:id="99" w:name="【paperrevise】119__previous_studies_have_"/>
      <w:r w:rsidRPr="004F7B00">
        <w:rPr>
          <w:rFonts w:eastAsia="宋体" w:cs="Times New Roman" w:hint="eastAsia"/>
          <w:color w:val="000000" w:themeColor="text1"/>
        </w:rPr>
        <w:t>between</w:t>
      </w:r>
      <w:r w:rsidRPr="004F7B00">
        <w:rPr>
          <w:rFonts w:eastAsia="Minion Pro" w:cs="Times New Roman"/>
          <w:color w:val="000000" w:themeColor="text1"/>
        </w:rPr>
        <w:t xml:space="preserve"> ferroptosis </w:t>
      </w:r>
      <w:r w:rsidRPr="004F7B00">
        <w:rPr>
          <w:rFonts w:eastAsia="宋体" w:cs="Times New Roman" w:hint="eastAsia"/>
          <w:color w:val="000000" w:themeColor="text1"/>
        </w:rPr>
        <w:t>and</w:t>
      </w:r>
      <w:r w:rsidRPr="004F7B00">
        <w:rPr>
          <w:rFonts w:eastAsia="Minion Pro" w:cs="Times New Roman"/>
          <w:color w:val="000000" w:themeColor="text1"/>
        </w:rPr>
        <w:t xml:space="preserve"> muscular and circulatory processes.</w:t>
      </w:r>
      <w:bookmarkEnd w:id="99"/>
      <w:r w:rsidRPr="004F7B00">
        <w:rPr>
          <w:rFonts w:eastAsia="Minion Pro" w:cs="Times New Roman"/>
          <w:color w:val="000000" w:themeColor="text1"/>
        </w:rPr>
        <w:t xml:space="preserve"> </w:t>
      </w:r>
      <w:bookmarkStart w:id="100" w:name="【paperrevise】120__To_identify_prognostic"/>
      <w:r w:rsidRPr="004F7B00">
        <w:rPr>
          <w:rFonts w:eastAsia="Minion Pro" w:cs="Times New Roman"/>
          <w:color w:val="000000" w:themeColor="text1"/>
        </w:rPr>
        <w:t xml:space="preserve">To </w:t>
      </w:r>
      <w:r w:rsidRPr="004F7B00">
        <w:rPr>
          <w:rFonts w:eastAsia="宋体" w:cs="Times New Roman" w:hint="eastAsia"/>
          <w:color w:val="000000" w:themeColor="text1"/>
        </w:rPr>
        <w:t xml:space="preserve">recognize </w:t>
      </w:r>
      <w:r w:rsidRPr="004F7B00">
        <w:rPr>
          <w:rFonts w:eastAsia="Minion Pro" w:cs="Times New Roman"/>
          <w:color w:val="000000" w:themeColor="text1"/>
        </w:rPr>
        <w:t>prognostic</w:t>
      </w:r>
      <w:r w:rsidRPr="004F7B00">
        <w:rPr>
          <w:rFonts w:eastAsia="宋体" w:cs="Times New Roman"/>
          <w:color w:val="000000" w:themeColor="text1"/>
        </w:rPr>
        <w:t xml:space="preserve"> </w:t>
      </w:r>
      <w:r w:rsidRPr="004F7B00">
        <w:rPr>
          <w:rFonts w:eastAsia="Minion Pro" w:cs="Times New Roman"/>
          <w:color w:val="000000" w:themeColor="text1"/>
        </w:rPr>
        <w:t>genes associated with bRFS,</w:t>
      </w:r>
      <w:bookmarkEnd w:id="100"/>
      <w:r w:rsidRPr="004F7B00">
        <w:rPr>
          <w:rFonts w:eastAsia="Minion Pro" w:cs="Times New Roman"/>
          <w:color w:val="000000" w:themeColor="text1"/>
        </w:rPr>
        <w:t xml:space="preserve"> </w:t>
      </w:r>
      <w:bookmarkStart w:id="101" w:name="【paperrevise】121__52_ferroptosis-related"/>
      <w:r w:rsidRPr="004F7B00">
        <w:rPr>
          <w:rFonts w:eastAsia="Minion Pro" w:cs="Times New Roman"/>
          <w:color w:val="000000" w:themeColor="text1"/>
        </w:rPr>
        <w:t xml:space="preserve">52 FRGs assessed </w:t>
      </w:r>
      <w:r w:rsidRPr="004F7B00">
        <w:rPr>
          <w:rFonts w:eastAsia="宋体" w:cs="Times New Roman" w:hint="eastAsia"/>
          <w:color w:val="000000" w:themeColor="text1"/>
        </w:rPr>
        <w:t xml:space="preserve">with </w:t>
      </w:r>
      <w:r w:rsidRPr="004F7B00">
        <w:rPr>
          <w:rFonts w:eastAsia="Minion Pro" w:cs="Times New Roman"/>
          <w:color w:val="000000" w:themeColor="text1"/>
        </w:rPr>
        <w:t>univariate Cox regression</w:t>
      </w:r>
      <w:r w:rsidRPr="004F7B00">
        <w:rPr>
          <w:rFonts w:eastAsia="宋体" w:cs="Times New Roman" w:hint="eastAsia"/>
          <w:color w:val="000000" w:themeColor="text1"/>
        </w:rPr>
        <w:t xml:space="preserve"> </w:t>
      </w:r>
      <w:r w:rsidRPr="004F7B00">
        <w:rPr>
          <w:rFonts w:eastAsia="Minion Pro" w:cs="Times New Roman"/>
          <w:color w:val="000000" w:themeColor="text1"/>
        </w:rPr>
        <w:t xml:space="preserve">were identified as candidate genes </w:t>
      </w:r>
      <w:r w:rsidRPr="004F7B00">
        <w:rPr>
          <w:rFonts w:eastAsia="宋体" w:cs="Times New Roman" w:hint="eastAsia"/>
          <w:color w:val="000000" w:themeColor="text1"/>
        </w:rPr>
        <w:t xml:space="preserve">of the subsequently constructed </w:t>
      </w:r>
      <w:r w:rsidRPr="004F7B00">
        <w:rPr>
          <w:rFonts w:eastAsia="Minion Pro" w:cs="Times New Roman"/>
          <w:color w:val="000000" w:themeColor="text1"/>
        </w:rPr>
        <w:t>prognostic</w:t>
      </w:r>
      <w:r w:rsidRPr="004F7B00">
        <w:rPr>
          <w:rFonts w:eastAsia="宋体" w:cs="Times New Roman"/>
          <w:color w:val="000000" w:themeColor="text1"/>
        </w:rPr>
        <w:t xml:space="preserve"> </w:t>
      </w:r>
      <w:r w:rsidRPr="004F7B00">
        <w:rPr>
          <w:rFonts w:eastAsia="Minion Pro" w:cs="Times New Roman"/>
          <w:color w:val="000000" w:themeColor="text1"/>
        </w:rPr>
        <w:t>model (</w:t>
      </w:r>
      <w:r w:rsidRPr="004F7B00">
        <w:rPr>
          <w:rFonts w:eastAsia="MinionPro-Bold" w:cs="Times New Roman"/>
          <w:b/>
          <w:bCs/>
          <w:color w:val="000000" w:themeColor="text1"/>
        </w:rPr>
        <w:t>Suppl. Table S4</w:t>
      </w:r>
      <w:r w:rsidRPr="004F7B00">
        <w:rPr>
          <w:rFonts w:eastAsia="Minion Pro" w:cs="Times New Roman"/>
          <w:color w:val="000000" w:themeColor="text1"/>
        </w:rPr>
        <w:t>).</w:t>
      </w:r>
      <w:bookmarkEnd w:id="101"/>
      <w:r w:rsidRPr="004F7B00">
        <w:rPr>
          <w:rFonts w:eastAsia="Minion Pro" w:cs="Times New Roman"/>
          <w:color w:val="000000" w:themeColor="text1"/>
        </w:rPr>
        <w:t xml:space="preserve"> </w:t>
      </w:r>
      <w:bookmarkStart w:id="102" w:name="【paperrevise】122__Fifteen_genes_served_a"/>
      <w:r w:rsidRPr="004F7B00">
        <w:rPr>
          <w:rFonts w:eastAsia="Minion Pro" w:cs="Times New Roman"/>
          <w:color w:val="000000" w:themeColor="text1"/>
        </w:rPr>
        <w:t xml:space="preserve">Fifteen genes functioned as protective </w:t>
      </w:r>
      <w:r w:rsidRPr="004F7B00">
        <w:rPr>
          <w:rFonts w:eastAsia="宋体" w:cs="Times New Roman" w:hint="eastAsia"/>
          <w:color w:val="000000" w:themeColor="text1"/>
        </w:rPr>
        <w:t xml:space="preserve">factors, </w:t>
      </w:r>
      <w:r w:rsidRPr="004F7B00">
        <w:rPr>
          <w:rFonts w:eastAsia="Minion Pro" w:cs="Times New Roman"/>
          <w:color w:val="000000" w:themeColor="text1"/>
        </w:rPr>
        <w:t>whereas the remaining 37 genes acted as risk factors (</w:t>
      </w:r>
      <w:r w:rsidRPr="004F7B00">
        <w:rPr>
          <w:rFonts w:eastAsia="MinionPro-Bold" w:cs="Times New Roman"/>
          <w:b/>
          <w:bCs/>
          <w:color w:val="000000" w:themeColor="text1"/>
        </w:rPr>
        <w:t>Fig</w:t>
      </w:r>
      <w:r w:rsidRPr="004F7B00">
        <w:rPr>
          <w:rFonts w:eastAsia="宋体" w:cs="Times New Roman" w:hint="eastAsia"/>
          <w:b/>
          <w:bCs/>
          <w:color w:val="000000" w:themeColor="text1"/>
        </w:rPr>
        <w:t>.</w:t>
      </w:r>
      <w:bookmarkEnd w:id="102"/>
      <w:r w:rsidRPr="004F7B00">
        <w:rPr>
          <w:rFonts w:eastAsia="宋体" w:cs="Times New Roman" w:hint="eastAsia"/>
          <w:b/>
          <w:bCs/>
          <w:color w:val="000000" w:themeColor="text1"/>
        </w:rPr>
        <w:t xml:space="preserve"> </w:t>
      </w:r>
      <w:bookmarkStart w:id="103" w:name="【paperrevise】123__2A)._We_used_STRING_to"/>
      <w:r w:rsidRPr="004F7B00">
        <w:rPr>
          <w:rFonts w:eastAsia="MinionPro-Bold" w:cs="Times New Roman"/>
          <w:b/>
          <w:bCs/>
          <w:color w:val="000000" w:themeColor="text1"/>
        </w:rPr>
        <w:t>3A</w:t>
      </w:r>
      <w:r w:rsidRPr="004F7B00">
        <w:rPr>
          <w:rFonts w:eastAsia="Minion Pro" w:cs="Times New Roman"/>
          <w:color w:val="000000" w:themeColor="text1"/>
        </w:rPr>
        <w:t xml:space="preserve">). </w:t>
      </w:r>
      <w:r w:rsidRPr="004F7B00">
        <w:rPr>
          <w:rFonts w:eastAsia="Minion Pro" w:cs="Times New Roman" w:hint="eastAsia"/>
          <w:color w:val="000000" w:themeColor="text1"/>
        </w:rPr>
        <w:t xml:space="preserve">STRING </w:t>
      </w:r>
      <w:r w:rsidRPr="004F7B00">
        <w:rPr>
          <w:rFonts w:eastAsia="Minion Pro" w:cs="Times New Roman"/>
          <w:color w:val="000000" w:themeColor="text1"/>
        </w:rPr>
        <w:t xml:space="preserve">was utilized </w:t>
      </w:r>
      <w:r w:rsidRPr="004F7B00">
        <w:rPr>
          <w:rFonts w:eastAsia="Minion Pro" w:cs="Times New Roman" w:hint="eastAsia"/>
          <w:color w:val="000000" w:themeColor="text1"/>
        </w:rPr>
        <w:t xml:space="preserve">to upload these 52 </w:t>
      </w:r>
      <w:r w:rsidRPr="004F7B00">
        <w:rPr>
          <w:rFonts w:eastAsia="宋体" w:cs="Times New Roman" w:hint="eastAsia"/>
          <w:color w:val="000000" w:themeColor="text1"/>
        </w:rPr>
        <w:t>b</w:t>
      </w:r>
      <w:r w:rsidRPr="004F7B00">
        <w:rPr>
          <w:rFonts w:eastAsia="Minion Pro" w:cs="Times New Roman" w:hint="eastAsia"/>
          <w:color w:val="000000" w:themeColor="text1"/>
        </w:rPr>
        <w:t>RFS</w:t>
      </w:r>
      <w:r w:rsidRPr="004F7B00">
        <w:rPr>
          <w:rFonts w:eastAsia="宋体" w:cs="Times New Roman" w:hint="eastAsia"/>
          <w:color w:val="000000" w:themeColor="text1"/>
        </w:rPr>
        <w:t>-</w:t>
      </w:r>
      <w:r w:rsidRPr="004F7B00">
        <w:rPr>
          <w:rFonts w:eastAsia="Minion Pro" w:cs="Times New Roman" w:hint="eastAsia"/>
          <w:color w:val="000000" w:themeColor="text1"/>
        </w:rPr>
        <w:t>related genes</w:t>
      </w:r>
      <w:r w:rsidRPr="004F7B00">
        <w:rPr>
          <w:rFonts w:eastAsia="宋体" w:cs="Times New Roman" w:hint="eastAsia"/>
          <w:color w:val="000000" w:themeColor="text1"/>
        </w:rPr>
        <w:t xml:space="preserve"> for </w:t>
      </w:r>
      <w:r w:rsidRPr="004F7B00">
        <w:rPr>
          <w:rFonts w:eastAsia="宋体" w:cs="Times New Roman"/>
          <w:color w:val="000000" w:themeColor="text1"/>
        </w:rPr>
        <w:t xml:space="preserve">the development of </w:t>
      </w:r>
      <w:r w:rsidRPr="004F7B00">
        <w:rPr>
          <w:rFonts w:eastAsia="Minion Pro" w:cs="Times New Roman"/>
          <w:color w:val="000000" w:themeColor="text1"/>
        </w:rPr>
        <w:t>protein–protein interaction (PPI) network</w:t>
      </w:r>
      <w:r w:rsidRPr="004F7B00">
        <w:rPr>
          <w:rFonts w:eastAsia="宋体" w:cs="Times New Roman" w:hint="eastAsia"/>
          <w:color w:val="000000" w:themeColor="text1"/>
        </w:rPr>
        <w:t xml:space="preserve"> </w:t>
      </w:r>
      <w:r w:rsidRPr="004F7B00">
        <w:rPr>
          <w:rFonts w:eastAsia="Minion Pro" w:cs="Times New Roman"/>
          <w:color w:val="000000" w:themeColor="text1"/>
        </w:rPr>
        <w:t>(</w:t>
      </w:r>
      <w:r w:rsidRPr="004F7B00">
        <w:rPr>
          <w:rFonts w:eastAsia="MinionPro-Bold" w:cs="Times New Roman"/>
          <w:b/>
          <w:bCs/>
          <w:color w:val="000000" w:themeColor="text1"/>
        </w:rPr>
        <w:t>Fig</w:t>
      </w:r>
      <w:r w:rsidRPr="004F7B00">
        <w:rPr>
          <w:rFonts w:eastAsia="宋体" w:cs="Times New Roman" w:hint="eastAsia"/>
          <w:b/>
          <w:bCs/>
          <w:color w:val="000000" w:themeColor="text1"/>
        </w:rPr>
        <w:t>.</w:t>
      </w:r>
      <w:bookmarkEnd w:id="103"/>
      <w:r w:rsidRPr="004F7B00">
        <w:rPr>
          <w:rFonts w:eastAsia="宋体" w:cs="Times New Roman" w:hint="eastAsia"/>
          <w:b/>
          <w:bCs/>
          <w:color w:val="000000" w:themeColor="text1"/>
        </w:rPr>
        <w:t xml:space="preserve"> </w:t>
      </w:r>
      <w:r w:rsidRPr="004F7B00">
        <w:rPr>
          <w:rFonts w:eastAsia="MinionPro-Bold" w:cs="Times New Roman"/>
          <w:b/>
          <w:bCs/>
          <w:color w:val="000000" w:themeColor="text1"/>
        </w:rPr>
        <w:t>3B</w:t>
      </w:r>
      <w:r w:rsidRPr="004F7B00">
        <w:rPr>
          <w:rFonts w:eastAsia="Minion Pro" w:cs="Times New Roman"/>
          <w:color w:val="000000" w:themeColor="text1"/>
        </w:rPr>
        <w:t>). Additionally,</w:t>
      </w:r>
      <w:r w:rsidRPr="004F7B00">
        <w:rPr>
          <w:rFonts w:eastAsia="Minion Pro" w:cs="Times New Roman" w:hint="eastAsia"/>
          <w:color w:val="000000" w:themeColor="text1"/>
        </w:rPr>
        <w:t xml:space="preserve"> to explore the correlation at the transcriptional level, </w:t>
      </w:r>
      <w:bookmarkStart w:id="104" w:name="【paperrevise】124__we_also_used_correlati"/>
      <w:r w:rsidRPr="004F7B00">
        <w:rPr>
          <w:rFonts w:eastAsia="Minion Pro" w:cs="Times New Roman" w:hint="eastAsia"/>
          <w:color w:val="000000" w:themeColor="text1"/>
        </w:rPr>
        <w:t>correlation analysis</w:t>
      </w:r>
      <w:r w:rsidRPr="004F7B00">
        <w:rPr>
          <w:rFonts w:eastAsia="Minion Pro" w:cs="Times New Roman"/>
          <w:color w:val="000000" w:themeColor="text1"/>
        </w:rPr>
        <w:t xml:space="preserve"> was performed,</w:t>
      </w:r>
      <w:r w:rsidRPr="004F7B00">
        <w:rPr>
          <w:rFonts w:eastAsia="Minion Pro" w:cs="Times New Roman" w:hint="eastAsia"/>
          <w:color w:val="000000" w:themeColor="text1"/>
        </w:rPr>
        <w:t xml:space="preserve"> </w:t>
      </w:r>
      <w:r w:rsidRPr="004F7B00">
        <w:rPr>
          <w:rFonts w:eastAsia="Minion Pro" w:cs="Times New Roman"/>
          <w:color w:val="000000" w:themeColor="text1"/>
        </w:rPr>
        <w:t xml:space="preserve">revealing strong correlations among </w:t>
      </w:r>
      <w:r w:rsidRPr="004F7B00">
        <w:rPr>
          <w:rFonts w:eastAsia="Minion Pro" w:cs="Times New Roman" w:hint="eastAsia"/>
          <w:color w:val="000000" w:themeColor="text1"/>
        </w:rPr>
        <w:t xml:space="preserve">the top 30 genes </w:t>
      </w:r>
      <w:r w:rsidRPr="004F7B00">
        <w:rPr>
          <w:rFonts w:eastAsia="Minion Pro" w:cs="Times New Roman"/>
          <w:color w:val="000000" w:themeColor="text1"/>
        </w:rPr>
        <w:t>(</w:t>
      </w:r>
      <w:r w:rsidRPr="004F7B00">
        <w:rPr>
          <w:rFonts w:eastAsia="MinionPro-Bold" w:cs="Times New Roman"/>
          <w:b/>
          <w:bCs/>
          <w:color w:val="000000" w:themeColor="text1"/>
        </w:rPr>
        <w:t>Fig</w:t>
      </w:r>
      <w:r w:rsidRPr="004F7B00">
        <w:rPr>
          <w:rFonts w:eastAsia="宋体" w:cs="Times New Roman" w:hint="eastAsia"/>
          <w:b/>
          <w:bCs/>
          <w:color w:val="000000" w:themeColor="text1"/>
        </w:rPr>
        <w:t>.</w:t>
      </w:r>
      <w:bookmarkEnd w:id="104"/>
      <w:r w:rsidRPr="004F7B00">
        <w:rPr>
          <w:rFonts w:eastAsia="宋体" w:cs="Times New Roman" w:hint="eastAsia"/>
          <w:b/>
          <w:bCs/>
          <w:color w:val="000000" w:themeColor="text1"/>
        </w:rPr>
        <w:t xml:space="preserve"> </w:t>
      </w:r>
      <w:bookmarkStart w:id="105" w:name="【paperrevise】125__2C)._To_screen_the_col"/>
      <w:r w:rsidRPr="004F7B00">
        <w:rPr>
          <w:rFonts w:eastAsia="MinionPro-Bold" w:cs="Times New Roman"/>
          <w:b/>
          <w:bCs/>
          <w:color w:val="000000" w:themeColor="text1"/>
        </w:rPr>
        <w:t>3C</w:t>
      </w:r>
      <w:r w:rsidRPr="004F7B00">
        <w:rPr>
          <w:rFonts w:eastAsia="Minion Pro" w:cs="Times New Roman"/>
          <w:color w:val="000000" w:themeColor="text1"/>
        </w:rPr>
        <w:t xml:space="preserve">). </w:t>
      </w:r>
      <w:r w:rsidRPr="004F7B00">
        <w:rPr>
          <w:rFonts w:hint="eastAsia"/>
          <w:lang w:val="en"/>
        </w:rPr>
        <w:t xml:space="preserve">To detect collinearity among these 52 genes, LASSO Cox </w:t>
      </w:r>
      <w:r w:rsidRPr="004F7B00">
        <w:rPr>
          <w:rFonts w:hint="eastAsia"/>
          <w:lang w:val="en"/>
        </w:rPr>
        <w:lastRenderedPageBreak/>
        <w:t>regression analysis was employed to identify the genuine genes affecting biochemical recurrence-free survival (bRFS). Ultimately, a prognostic panel comprising 4 ferroptosis-related genes (FRGs) was identified</w:t>
      </w:r>
      <w:r w:rsidRPr="004F7B00">
        <w:rPr>
          <w:rFonts w:eastAsia="宋体" w:cs="Times New Roman"/>
          <w:lang w:val="en" w:eastAsia="en-US"/>
        </w:rPr>
        <w:t xml:space="preserve"> </w:t>
      </w:r>
      <w:r w:rsidRPr="004F7B00">
        <w:rPr>
          <w:rFonts w:eastAsia="Minion Pro" w:cs="Times New Roman"/>
          <w:color w:val="000000" w:themeColor="text1"/>
        </w:rPr>
        <w:t>(</w:t>
      </w:r>
      <w:r w:rsidRPr="004F7B00">
        <w:rPr>
          <w:rFonts w:eastAsia="MinionPro-Bold" w:cs="Times New Roman"/>
          <w:b/>
          <w:bCs/>
          <w:color w:val="000000" w:themeColor="text1"/>
        </w:rPr>
        <w:t>Fig</w:t>
      </w:r>
      <w:r w:rsidRPr="004F7B00">
        <w:rPr>
          <w:rFonts w:eastAsia="宋体" w:cs="Times New Roman" w:hint="eastAsia"/>
          <w:b/>
          <w:bCs/>
          <w:color w:val="000000" w:themeColor="text1"/>
        </w:rPr>
        <w:t>.</w:t>
      </w:r>
      <w:bookmarkEnd w:id="105"/>
      <w:r w:rsidRPr="004F7B00">
        <w:rPr>
          <w:rFonts w:eastAsia="宋体" w:cs="Times New Roman" w:hint="eastAsia"/>
          <w:b/>
          <w:bCs/>
          <w:color w:val="000000" w:themeColor="text1"/>
        </w:rPr>
        <w:t xml:space="preserve"> </w:t>
      </w:r>
      <w:bookmarkStart w:id="106" w:name="【paperrevise】126__2D)._The_calculation_f"/>
      <w:r w:rsidRPr="004F7B00">
        <w:rPr>
          <w:rFonts w:eastAsia="MinionPro-Bold" w:cs="Times New Roman"/>
          <w:b/>
          <w:bCs/>
          <w:color w:val="000000" w:themeColor="text1"/>
        </w:rPr>
        <w:t>3D</w:t>
      </w:r>
      <w:r w:rsidRPr="004F7B00">
        <w:rPr>
          <w:rFonts w:eastAsia="Minion Pro" w:cs="Times New Roman"/>
          <w:color w:val="000000" w:themeColor="text1"/>
        </w:rPr>
        <w:t>)</w:t>
      </w:r>
      <w:r w:rsidRPr="004F7B00">
        <w:rPr>
          <w:rFonts w:eastAsia="宋体" w:cs="Times New Roman" w:hint="eastAsia"/>
          <w:color w:val="000000" w:themeColor="text1"/>
        </w:rPr>
        <w:t>, which was calculated by the following formula</w:t>
      </w:r>
      <w:r w:rsidRPr="004F7B00">
        <w:rPr>
          <w:rFonts w:eastAsia="Minion Pro" w:cs="Times New Roman"/>
          <w:color w:val="000000" w:themeColor="text1"/>
        </w:rPr>
        <w:t>:</w:t>
      </w:r>
      <w:bookmarkEnd w:id="106"/>
    </w:p>
    <w:p w14:paraId="0C51AA0B" w14:textId="77777777" w:rsidR="00367E4E" w:rsidRPr="004F7B00" w:rsidRDefault="00000000" w:rsidP="004F7B00">
      <w:r w:rsidRPr="004F7B00">
        <w:t xml:space="preserve">Risk score = </w:t>
      </w:r>
      <w:r w:rsidRPr="004F7B00">
        <w:rPr>
          <w:rFonts w:eastAsia="MinionPro-It"/>
        </w:rPr>
        <w:t xml:space="preserve">MAP1LC3B </w:t>
      </w:r>
      <w:r w:rsidRPr="004F7B00">
        <w:rPr>
          <w:rFonts w:eastAsia="MTSYN"/>
        </w:rPr>
        <w:t xml:space="preserve">× </w:t>
      </w:r>
      <w:r w:rsidRPr="004F7B00">
        <w:t xml:space="preserve">(-0.09620986) </w:t>
      </w:r>
      <w:r w:rsidRPr="004F7B00">
        <w:rPr>
          <w:rFonts w:eastAsia="MTSYN"/>
        </w:rPr>
        <w:t>+ RPL8</w:t>
      </w:r>
      <w:r w:rsidRPr="004F7B00">
        <w:rPr>
          <w:rFonts w:eastAsia="MinionPro-It"/>
        </w:rPr>
        <w:t xml:space="preserve"> </w:t>
      </w:r>
      <w:r w:rsidRPr="004F7B00">
        <w:rPr>
          <w:rFonts w:eastAsia="MTSYN"/>
        </w:rPr>
        <w:t xml:space="preserve">× </w:t>
      </w:r>
      <w:r w:rsidRPr="004F7B00">
        <w:t xml:space="preserve">(0.0006965595) </w:t>
      </w:r>
      <w:r w:rsidRPr="004F7B00">
        <w:rPr>
          <w:rFonts w:eastAsia="MTSYN"/>
        </w:rPr>
        <w:t xml:space="preserve">+ </w:t>
      </w:r>
      <w:r w:rsidRPr="004F7B00">
        <w:rPr>
          <w:rFonts w:eastAsia="MinionPro-It"/>
        </w:rPr>
        <w:t xml:space="preserve">FOXM1 </w:t>
      </w:r>
      <w:r w:rsidRPr="004F7B00">
        <w:rPr>
          <w:rFonts w:eastAsia="MTSYN"/>
        </w:rPr>
        <w:t xml:space="preserve">× </w:t>
      </w:r>
      <w:r w:rsidRPr="004F7B00">
        <w:t xml:space="preserve">(0.2140912) </w:t>
      </w:r>
      <w:r w:rsidRPr="004F7B00">
        <w:rPr>
          <w:rFonts w:eastAsia="MTSYN"/>
        </w:rPr>
        <w:t xml:space="preserve">+ </w:t>
      </w:r>
      <w:r w:rsidRPr="004F7B00">
        <w:rPr>
          <w:rFonts w:eastAsia="MinionPro-It"/>
        </w:rPr>
        <w:t>MA</w:t>
      </w:r>
      <w:r w:rsidRPr="004F7B00">
        <w:rPr>
          <w:rFonts w:eastAsia="宋体" w:hint="eastAsia"/>
        </w:rPr>
        <w:t>P</w:t>
      </w:r>
      <w:r w:rsidRPr="004F7B00">
        <w:rPr>
          <w:rFonts w:eastAsia="MinionPro-It"/>
        </w:rPr>
        <w:t xml:space="preserve">K9 </w:t>
      </w:r>
      <w:r w:rsidRPr="004F7B00">
        <w:rPr>
          <w:rFonts w:eastAsia="MTSYN"/>
        </w:rPr>
        <w:t xml:space="preserve">× </w:t>
      </w:r>
      <w:r w:rsidRPr="004F7B00">
        <w:t>(0.3583126)</w:t>
      </w:r>
    </w:p>
    <w:p w14:paraId="33F516AE" w14:textId="77777777" w:rsidR="00367E4E" w:rsidRPr="004F7B00" w:rsidRDefault="00000000" w:rsidP="004F7B00">
      <w:pPr>
        <w:pStyle w:val="ab"/>
        <w:rPr>
          <w:rFonts w:eastAsia="宋体"/>
        </w:rPr>
      </w:pPr>
      <w:r w:rsidRPr="004F7B00">
        <w:rPr>
          <w:b/>
          <w:bCs/>
          <w:noProof/>
        </w:rPr>
        <w:drawing>
          <wp:inline distT="0" distB="0" distL="114300" distR="114300" wp14:anchorId="564D2605" wp14:editId="68B86DCC">
            <wp:extent cx="5261610" cy="4554855"/>
            <wp:effectExtent l="0" t="0" r="3810" b="1905"/>
            <wp:docPr id="7" name="图片 7"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ure-1"/>
                    <pic:cNvPicPr>
                      <a:picLocks noChangeAspect="1"/>
                    </pic:cNvPicPr>
                  </pic:nvPicPr>
                  <pic:blipFill>
                    <a:blip r:embed="rId10"/>
                    <a:stretch>
                      <a:fillRect/>
                    </a:stretch>
                  </pic:blipFill>
                  <pic:spPr>
                    <a:xfrm>
                      <a:off x="0" y="0"/>
                      <a:ext cx="5261610" cy="4554855"/>
                    </a:xfrm>
                    <a:prstGeom prst="rect">
                      <a:avLst/>
                    </a:prstGeom>
                  </pic:spPr>
                </pic:pic>
              </a:graphicData>
            </a:graphic>
          </wp:inline>
        </w:drawing>
      </w:r>
      <w:r w:rsidRPr="004F7B00">
        <w:rPr>
          <w:b/>
          <w:bCs/>
        </w:rPr>
        <w:t xml:space="preserve"> FIGURE 1</w:t>
      </w:r>
      <w:r w:rsidRPr="004F7B00">
        <w:t xml:space="preserve"> </w:t>
      </w:r>
      <w:r w:rsidRPr="004F7B00">
        <w:rPr>
          <w:rFonts w:hint="eastAsia"/>
        </w:rPr>
        <w:t>The study flowchart comprised three main stages</w:t>
      </w:r>
      <w:r w:rsidRPr="004F7B00">
        <w:t xml:space="preserve">. </w:t>
      </w:r>
      <w:r w:rsidRPr="004F7B00">
        <w:rPr>
          <w:b/>
          <w:bCs/>
        </w:rPr>
        <w:t>(A)</w:t>
      </w:r>
      <w:r w:rsidRPr="004F7B00">
        <w:t xml:space="preserve"> </w:t>
      </w:r>
      <w:r w:rsidRPr="004F7B00">
        <w:rPr>
          <w:rFonts w:hint="eastAsia"/>
        </w:rPr>
        <w:t>Identification of differential pyroptosis-related risk genes and construction of the risk model</w:t>
      </w:r>
      <w:r w:rsidRPr="004F7B00">
        <w:t xml:space="preserve">. </w:t>
      </w:r>
      <w:r w:rsidRPr="004F7B00">
        <w:rPr>
          <w:b/>
          <w:bCs/>
        </w:rPr>
        <w:t>(B)</w:t>
      </w:r>
      <w:r w:rsidRPr="004F7B00">
        <w:t xml:space="preserve"> </w:t>
      </w:r>
      <w:r w:rsidRPr="004F7B00">
        <w:rPr>
          <w:rFonts w:hint="eastAsia"/>
        </w:rPr>
        <w:t>Comparison between subgroups based on the risk model</w:t>
      </w:r>
      <w:r w:rsidRPr="004F7B00">
        <w:t xml:space="preserve">. </w:t>
      </w:r>
      <w:r w:rsidRPr="004F7B00">
        <w:rPr>
          <w:b/>
          <w:bCs/>
        </w:rPr>
        <w:t>(C)</w:t>
      </w:r>
      <w:r w:rsidRPr="004F7B00">
        <w:t xml:space="preserve"> </w:t>
      </w:r>
      <w:r w:rsidRPr="004F7B00">
        <w:rPr>
          <w:rFonts w:hint="eastAsia"/>
        </w:rPr>
        <w:t>Selection of key genes and execution of molecular experiments</w:t>
      </w:r>
      <w:r w:rsidRPr="004F7B00">
        <w:t>. (</w:t>
      </w:r>
      <w:r w:rsidRPr="004F7B00">
        <w:rPr>
          <w:rFonts w:hint="eastAsia"/>
        </w:rPr>
        <w:t>*</w:t>
      </w:r>
      <w:r w:rsidRPr="004F7B00">
        <w:rPr>
          <w:rFonts w:hint="eastAsia"/>
          <w:i/>
          <w:iCs/>
        </w:rPr>
        <w:t>p</w:t>
      </w:r>
      <w:r w:rsidRPr="004F7B00">
        <w:rPr>
          <w:rFonts w:hint="eastAsia"/>
        </w:rPr>
        <w:t xml:space="preserve"> value &lt; 0.05; **</w:t>
      </w:r>
      <w:r w:rsidRPr="004F7B00">
        <w:rPr>
          <w:rFonts w:hint="eastAsia"/>
          <w:i/>
          <w:iCs/>
        </w:rPr>
        <w:t>p</w:t>
      </w:r>
      <w:r w:rsidRPr="004F7B00">
        <w:rPr>
          <w:rFonts w:hint="eastAsia"/>
        </w:rPr>
        <w:t xml:space="preserve"> value &lt; 0.01; ***</w:t>
      </w:r>
      <w:r w:rsidRPr="004F7B00">
        <w:rPr>
          <w:rFonts w:hint="eastAsia"/>
          <w:i/>
          <w:iCs/>
        </w:rPr>
        <w:t>p</w:t>
      </w:r>
      <w:r w:rsidRPr="004F7B00">
        <w:rPr>
          <w:rFonts w:hint="eastAsia"/>
        </w:rPr>
        <w:t xml:space="preserve"> value &lt; 0.001)</w:t>
      </w:r>
    </w:p>
    <w:p w14:paraId="5C73E1E6" w14:textId="77777777" w:rsidR="00367E4E" w:rsidRPr="004F7B00" w:rsidRDefault="00367E4E" w:rsidP="004F7B00"/>
    <w:p w14:paraId="64AE1732" w14:textId="77777777" w:rsidR="00367E4E" w:rsidRPr="004F7B00" w:rsidRDefault="00000000" w:rsidP="004F7B00">
      <w:r w:rsidRPr="004F7B00">
        <w:rPr>
          <w:noProof/>
        </w:rPr>
        <w:lastRenderedPageBreak/>
        <w:drawing>
          <wp:inline distT="0" distB="0" distL="0" distR="0" wp14:anchorId="06591F1A" wp14:editId="240AE2D1">
            <wp:extent cx="5274310" cy="8156575"/>
            <wp:effectExtent l="0" t="0" r="2540" b="0"/>
            <wp:docPr id="18851978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197895" name="图片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8156575"/>
                    </a:xfrm>
                    <a:prstGeom prst="rect">
                      <a:avLst/>
                    </a:prstGeom>
                  </pic:spPr>
                </pic:pic>
              </a:graphicData>
            </a:graphic>
          </wp:inline>
        </w:drawing>
      </w:r>
      <w:r w:rsidRPr="004F7B00">
        <w:t xml:space="preserve"> </w:t>
      </w:r>
    </w:p>
    <w:p w14:paraId="05BCCB35" w14:textId="77777777" w:rsidR="00367E4E" w:rsidRPr="004F7B00" w:rsidRDefault="00000000" w:rsidP="004F7B00">
      <w:r w:rsidRPr="004F7B00">
        <w:rPr>
          <w:b/>
          <w:bCs/>
        </w:rPr>
        <w:t>FIGURE 2:</w:t>
      </w:r>
      <w:r w:rsidRPr="004F7B00">
        <w:t xml:space="preserve">  </w:t>
      </w:r>
      <w:r w:rsidRPr="004F7B00">
        <w:rPr>
          <w:rFonts w:hint="eastAsia"/>
        </w:rPr>
        <w:t xml:space="preserve">Identification of potential prognostic ferroptosis-related genes (FRGs) in TCGA cohort within cluster 1/2 subgroups; Exploration of the landscape of FRGs in prostate cancer along with </w:t>
      </w:r>
      <w:r w:rsidRPr="004F7B00">
        <w:rPr>
          <w:rFonts w:hint="eastAsia"/>
        </w:rPr>
        <w:lastRenderedPageBreak/>
        <w:t xml:space="preserve">potential functional enrichment analysis. (A) Consensus Clustering matrix for k = 2. (B) Kaplan-Meier curves illustrating disease-free survival (DFS). (C) Heatmap depicting cluster 1/2 subgroups. (D) Heatmap displaying differentially expressed FRGs. (E) Gene Ontology (GO) analysis. (F) Kyoto Encyclopedia of Genes and Genomes (KEGG) </w:t>
      </w:r>
      <w:r w:rsidRPr="004F7B00">
        <w:t>analysis. (</w:t>
      </w:r>
      <w:r w:rsidRPr="004F7B00">
        <w:rPr>
          <w:rFonts w:hint="eastAsia"/>
        </w:rPr>
        <w:t>*</w:t>
      </w:r>
      <w:r w:rsidRPr="004F7B00">
        <w:rPr>
          <w:rFonts w:hint="eastAsia"/>
          <w:i/>
          <w:iCs/>
        </w:rPr>
        <w:t>p</w:t>
      </w:r>
      <w:r w:rsidRPr="004F7B00">
        <w:rPr>
          <w:rFonts w:hint="eastAsia"/>
        </w:rPr>
        <w:t xml:space="preserve"> value &lt; 0.05)</w:t>
      </w:r>
    </w:p>
    <w:p w14:paraId="36CC7544" w14:textId="77777777" w:rsidR="00367E4E" w:rsidRPr="004F7B00" w:rsidRDefault="00000000" w:rsidP="004F7B00">
      <w:r w:rsidRPr="004F7B00">
        <w:rPr>
          <w:rStyle w:val="af1"/>
          <w:rFonts w:eastAsia="宋体" w:cstheme="minorHAnsi"/>
          <w:noProof/>
          <w:kern w:val="0"/>
          <w:lang w:val="en" w:eastAsia="en-US"/>
        </w:rPr>
        <w:lastRenderedPageBreak/>
        <w:drawing>
          <wp:inline distT="0" distB="0" distL="114300" distR="114300" wp14:anchorId="50AC3282" wp14:editId="791A831C">
            <wp:extent cx="5115560" cy="8858250"/>
            <wp:effectExtent l="0" t="0" r="5080" b="3810"/>
            <wp:docPr id="3" name="图片 3" descr="figure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3.tiff"/>
                    <pic:cNvPicPr>
                      <a:picLocks noChangeAspect="1"/>
                    </pic:cNvPicPr>
                  </pic:nvPicPr>
                  <pic:blipFill>
                    <a:blip r:embed="rId12"/>
                    <a:stretch>
                      <a:fillRect/>
                    </a:stretch>
                  </pic:blipFill>
                  <pic:spPr>
                    <a:xfrm>
                      <a:off x="0" y="0"/>
                      <a:ext cx="5115560" cy="8858250"/>
                    </a:xfrm>
                    <a:prstGeom prst="rect">
                      <a:avLst/>
                    </a:prstGeom>
                  </pic:spPr>
                </pic:pic>
              </a:graphicData>
            </a:graphic>
          </wp:inline>
        </w:drawing>
      </w:r>
      <w:r w:rsidRPr="004F7B00">
        <w:t xml:space="preserve"> </w:t>
      </w:r>
    </w:p>
    <w:p w14:paraId="5CBB7057" w14:textId="77777777" w:rsidR="00367E4E" w:rsidRPr="004F7B00" w:rsidRDefault="00000000" w:rsidP="004F7B00">
      <w:pPr>
        <w:rPr>
          <w:rFonts w:eastAsia="Minion Pro"/>
        </w:rPr>
      </w:pPr>
      <w:r w:rsidRPr="004F7B00">
        <w:rPr>
          <w:b/>
          <w:bCs/>
        </w:rPr>
        <w:lastRenderedPageBreak/>
        <w:t>FIGURE 3:</w:t>
      </w:r>
      <w:r w:rsidRPr="004F7B00">
        <w:t xml:space="preserve">  </w:t>
      </w:r>
      <w:r w:rsidRPr="004F7B00">
        <w:rPr>
          <w:rFonts w:hint="eastAsia"/>
          <w:lang w:val="en" w:eastAsia="en-US"/>
        </w:rPr>
        <w:t>Unveiling the Candidate Gene Network and Crafting a Signature in the TCGA Cohort. (A) Identification of 52 ferroptosis-related genes associated with the biochemical recurrence (BCR) of patients with PCa using univariate Cox regression analysis. (B) Construction of a protein</w:t>
      </w:r>
      <w:r w:rsidRPr="004F7B00">
        <w:rPr>
          <w:rFonts w:hint="eastAsia"/>
          <w:lang w:val="en" w:eastAsia="en-US"/>
        </w:rPr>
        <w:t>–</w:t>
      </w:r>
      <w:r w:rsidRPr="004F7B00">
        <w:rPr>
          <w:rFonts w:hint="eastAsia"/>
          <w:lang w:val="en" w:eastAsia="en-US"/>
        </w:rPr>
        <w:t xml:space="preserve">protein interaction (PPI) network through STRING. (C) Gene expression correlation network. (D) Formation of a four-mRNA signature through LASSO Cox regression. </w:t>
      </w:r>
    </w:p>
    <w:p w14:paraId="1DD1B41E" w14:textId="77777777" w:rsidR="00367E4E" w:rsidRPr="004F7B00" w:rsidRDefault="00000000" w:rsidP="004F7B00">
      <w:pPr>
        <w:pStyle w:val="af2"/>
      </w:pPr>
      <w:r w:rsidRPr="004F7B00">
        <w:t xml:space="preserve">Assessment and validation </w:t>
      </w:r>
      <w:r w:rsidRPr="004F7B00">
        <w:rPr>
          <w:rFonts w:eastAsia="宋体" w:hint="eastAsia"/>
        </w:rPr>
        <w:t>for</w:t>
      </w:r>
      <w:r w:rsidRPr="004F7B00">
        <w:t xml:space="preserve"> prognostic signature</w:t>
      </w:r>
    </w:p>
    <w:p w14:paraId="10F795B4" w14:textId="77777777" w:rsidR="00367E4E" w:rsidRPr="004F7B00" w:rsidRDefault="00367E4E" w:rsidP="004F7B00"/>
    <w:p w14:paraId="0536D3B7" w14:textId="77777777" w:rsidR="00367E4E" w:rsidRPr="004F7B00" w:rsidRDefault="00000000" w:rsidP="004F7B00">
      <w:pPr>
        <w:rPr>
          <w:color w:val="000000" w:themeColor="text1"/>
        </w:rPr>
      </w:pPr>
      <w:bookmarkStart w:id="107" w:name="【paperrevise】127_According_to_the_signat"/>
      <w:r w:rsidRPr="004F7B00">
        <w:rPr>
          <w:rFonts w:hint="eastAsia"/>
          <w:lang w:val="en" w:eastAsia="en-US"/>
        </w:rPr>
        <w:t>Utilizing the signature calculation formula, patients from the TCGA cohort were stratified into high-risk and low-risk groups based on the median risk score. The analysis revealed a significantly higher proportion of patients experiencing biochemical recurrence (BCR) in the high-risk group compared to the low-risk group</w:t>
      </w:r>
      <w:bookmarkStart w:id="108" w:name="【paperrevise】128__Results_showed_that_th"/>
      <w:bookmarkEnd w:id="107"/>
      <w:r w:rsidRPr="004F7B00">
        <w:rPr>
          <w:rFonts w:hint="eastAsia"/>
          <w:color w:val="000000" w:themeColor="text1"/>
        </w:rPr>
        <w:t xml:space="preserve"> </w:t>
      </w:r>
      <w:r w:rsidRPr="004F7B00">
        <w:rPr>
          <w:rFonts w:eastAsia="Minion Pro"/>
          <w:b/>
          <w:bCs/>
          <w:color w:val="000000" w:themeColor="text1"/>
        </w:rPr>
        <w:t>(Figs</w:t>
      </w:r>
      <w:r w:rsidRPr="004F7B00">
        <w:rPr>
          <w:rFonts w:hint="eastAsia"/>
          <w:b/>
          <w:bCs/>
          <w:color w:val="000000" w:themeColor="text1"/>
        </w:rPr>
        <w:t>.</w:t>
      </w:r>
      <w:bookmarkEnd w:id="108"/>
      <w:r w:rsidRPr="004F7B00">
        <w:rPr>
          <w:rFonts w:hint="eastAsia"/>
          <w:b/>
          <w:bCs/>
          <w:color w:val="000000" w:themeColor="text1"/>
        </w:rPr>
        <w:t xml:space="preserve"> </w:t>
      </w:r>
      <w:r w:rsidRPr="004F7B00">
        <w:rPr>
          <w:rFonts w:eastAsia="Minion Pro"/>
          <w:b/>
          <w:bCs/>
          <w:color w:val="000000" w:themeColor="text1"/>
        </w:rPr>
        <w:t>4A</w:t>
      </w:r>
      <w:r w:rsidRPr="004F7B00">
        <w:rPr>
          <w:rFonts w:hint="eastAsia"/>
          <w:b/>
          <w:bCs/>
          <w:color w:val="000000" w:themeColor="text1"/>
        </w:rPr>
        <w:t xml:space="preserve">, </w:t>
      </w:r>
      <w:r w:rsidRPr="004F7B00">
        <w:rPr>
          <w:b/>
          <w:bCs/>
          <w:color w:val="000000" w:themeColor="text1"/>
        </w:rPr>
        <w:t>4</w:t>
      </w:r>
      <w:r w:rsidRPr="004F7B00">
        <w:rPr>
          <w:rFonts w:eastAsia="Minion Pro"/>
          <w:b/>
          <w:bCs/>
          <w:color w:val="000000" w:themeColor="text1"/>
        </w:rPr>
        <w:t>B)</w:t>
      </w:r>
      <w:r w:rsidRPr="004F7B00">
        <w:rPr>
          <w:rFonts w:eastAsia="Minion Pro"/>
          <w:color w:val="000000" w:themeColor="text1"/>
        </w:rPr>
        <w:t xml:space="preserve">. </w:t>
      </w:r>
      <w:r w:rsidRPr="004F7B00">
        <w:rPr>
          <w:rFonts w:eastAsia="Minion Pro" w:hint="eastAsia"/>
          <w:color w:val="000000" w:themeColor="text1"/>
        </w:rPr>
        <w:t>Kaplan-Meier analysis demonstrated that patients in the high-risk group had a higher likelihood of BCR (p&lt;0.01) and poorer biochemical recurrence-free survival (bRFS)</w:t>
      </w:r>
      <w:r w:rsidRPr="004F7B00">
        <w:rPr>
          <w:rFonts w:eastAsia="Minion Pro"/>
          <w:color w:val="000000" w:themeColor="text1"/>
        </w:rPr>
        <w:t>(</w:t>
      </w:r>
      <w:r w:rsidRPr="004F7B00">
        <w:rPr>
          <w:rFonts w:eastAsia="MinionPro-Bold"/>
          <w:b/>
          <w:bCs/>
          <w:color w:val="000000" w:themeColor="text1"/>
        </w:rPr>
        <w:t>Fig</w:t>
      </w:r>
      <w:r w:rsidRPr="004F7B00">
        <w:rPr>
          <w:rFonts w:hint="eastAsia"/>
          <w:b/>
          <w:bCs/>
          <w:color w:val="000000" w:themeColor="text1"/>
        </w:rPr>
        <w:t xml:space="preserve">. </w:t>
      </w:r>
      <w:r w:rsidRPr="004F7B00">
        <w:rPr>
          <w:rFonts w:eastAsia="MinionPro-Bold"/>
          <w:b/>
          <w:bCs/>
          <w:color w:val="000000" w:themeColor="text1"/>
        </w:rPr>
        <w:t>4C</w:t>
      </w:r>
      <w:r w:rsidRPr="004F7B00">
        <w:rPr>
          <w:rFonts w:eastAsia="Minion Pro"/>
          <w:color w:val="000000" w:themeColor="text1"/>
        </w:rPr>
        <w:t xml:space="preserve">). </w:t>
      </w:r>
      <w:bookmarkStart w:id="109" w:name="【paperrevise】129__the_AUC_values_of_the_"/>
      <w:r w:rsidRPr="004F7B00">
        <w:rPr>
          <w:rFonts w:hint="eastAsia"/>
          <w:lang w:val="en" w:eastAsia="en-US"/>
        </w:rPr>
        <w:t>The area under the curve (AUC) values for the developed gene signature were used to assess bRFS prediction, with values of 0.701, 0.663, and 0.649 for 1-, 3-, and 5-year periods, respectively</w:t>
      </w:r>
      <w:bookmarkEnd w:id="109"/>
      <w:r w:rsidRPr="004F7B00">
        <w:rPr>
          <w:lang w:val="en"/>
        </w:rPr>
        <w:t xml:space="preserve"> </w:t>
      </w:r>
      <w:bookmarkStart w:id="110" w:name="【paperrevise】132_649,_respectively_(Fig."/>
      <w:r w:rsidRPr="004F7B00">
        <w:rPr>
          <w:rFonts w:eastAsia="Minion Pro"/>
          <w:color w:val="000000" w:themeColor="text1"/>
        </w:rPr>
        <w:t>(</w:t>
      </w:r>
      <w:r w:rsidRPr="004F7B00">
        <w:rPr>
          <w:rFonts w:eastAsia="MinionPro-Bold"/>
          <w:b/>
          <w:bCs/>
          <w:color w:val="000000" w:themeColor="text1"/>
        </w:rPr>
        <w:t>Fig</w:t>
      </w:r>
      <w:r w:rsidRPr="004F7B00">
        <w:rPr>
          <w:rFonts w:hint="eastAsia"/>
          <w:b/>
          <w:bCs/>
          <w:color w:val="000000" w:themeColor="text1"/>
        </w:rPr>
        <w:t>.</w:t>
      </w:r>
      <w:bookmarkEnd w:id="110"/>
      <w:r w:rsidRPr="004F7B00">
        <w:rPr>
          <w:rFonts w:hint="eastAsia"/>
          <w:b/>
          <w:bCs/>
          <w:color w:val="000000" w:themeColor="text1"/>
        </w:rPr>
        <w:t xml:space="preserve"> </w:t>
      </w:r>
      <w:r w:rsidRPr="004F7B00">
        <w:rPr>
          <w:rFonts w:eastAsia="MinionPro-Bold"/>
          <w:b/>
          <w:bCs/>
          <w:color w:val="000000" w:themeColor="text1"/>
        </w:rPr>
        <w:t>4D</w:t>
      </w:r>
      <w:r w:rsidRPr="004F7B00">
        <w:rPr>
          <w:rFonts w:eastAsia="Minion Pro"/>
          <w:color w:val="000000" w:themeColor="text1"/>
        </w:rPr>
        <w:t xml:space="preserve">). PCA </w:t>
      </w:r>
      <w:r w:rsidRPr="004F7B00">
        <w:rPr>
          <w:rFonts w:hint="eastAsia"/>
          <w:color w:val="000000" w:themeColor="text1"/>
        </w:rPr>
        <w:t xml:space="preserve">revealed the difference in </w:t>
      </w:r>
      <w:r w:rsidRPr="004F7B00">
        <w:rPr>
          <w:color w:val="000000" w:themeColor="text1"/>
        </w:rPr>
        <w:t xml:space="preserve">the </w:t>
      </w:r>
      <w:r w:rsidRPr="004F7B00">
        <w:rPr>
          <w:rFonts w:eastAsia="Minion Pro"/>
          <w:color w:val="000000" w:themeColor="text1"/>
        </w:rPr>
        <w:t>two-dimensional spatial distribution</w:t>
      </w:r>
      <w:r w:rsidRPr="004F7B00">
        <w:rPr>
          <w:rFonts w:hint="eastAsia"/>
          <w:color w:val="000000" w:themeColor="text1"/>
        </w:rPr>
        <w:t xml:space="preserve"> of patients</w:t>
      </w:r>
      <w:r w:rsidRPr="004F7B00">
        <w:rPr>
          <w:color w:val="000000" w:themeColor="text1"/>
        </w:rPr>
        <w:t xml:space="preserve"> </w:t>
      </w:r>
      <w:r w:rsidRPr="004F7B00">
        <w:rPr>
          <w:rFonts w:hint="eastAsia"/>
          <w:color w:val="000000" w:themeColor="text1"/>
        </w:rPr>
        <w:t xml:space="preserve">from different </w:t>
      </w:r>
      <w:r w:rsidRPr="004F7B00">
        <w:rPr>
          <w:rFonts w:eastAsia="Minion Pro"/>
          <w:color w:val="000000" w:themeColor="text1"/>
        </w:rPr>
        <w:t>risk groups (</w:t>
      </w:r>
      <w:r w:rsidRPr="004F7B00">
        <w:rPr>
          <w:rFonts w:eastAsia="MinionPro-It"/>
          <w:i/>
          <w:color w:val="000000" w:themeColor="text1"/>
        </w:rPr>
        <w:t>p</w:t>
      </w:r>
      <w:r w:rsidRPr="004F7B00">
        <w:rPr>
          <w:rFonts w:eastAsia="RBLMI"/>
          <w:color w:val="000000" w:themeColor="text1"/>
        </w:rPr>
        <w:t>&lt;</w:t>
      </w:r>
      <w:r w:rsidRPr="004F7B00">
        <w:rPr>
          <w:rFonts w:eastAsia="Minion Pro"/>
          <w:color w:val="000000" w:themeColor="text1"/>
        </w:rPr>
        <w:t>0.001) (</w:t>
      </w:r>
      <w:r w:rsidRPr="004F7B00">
        <w:rPr>
          <w:rFonts w:eastAsia="MinionPro-Bold"/>
          <w:b/>
          <w:bCs/>
          <w:color w:val="000000" w:themeColor="text1"/>
        </w:rPr>
        <w:t>Fig</w:t>
      </w:r>
      <w:r w:rsidRPr="004F7B00">
        <w:rPr>
          <w:rFonts w:hint="eastAsia"/>
          <w:b/>
          <w:bCs/>
          <w:color w:val="000000" w:themeColor="text1"/>
        </w:rPr>
        <w:t xml:space="preserve">. </w:t>
      </w:r>
      <w:r w:rsidRPr="004F7B00">
        <w:rPr>
          <w:rFonts w:eastAsia="MinionPro-Bold"/>
          <w:b/>
          <w:bCs/>
          <w:color w:val="000000" w:themeColor="text1"/>
        </w:rPr>
        <w:t>4E</w:t>
      </w:r>
      <w:r w:rsidRPr="004F7B00">
        <w:rPr>
          <w:rFonts w:eastAsia="Minion Pro"/>
          <w:color w:val="000000" w:themeColor="text1"/>
        </w:rPr>
        <w:t xml:space="preserve">). </w:t>
      </w:r>
      <w:r w:rsidRPr="004F7B00">
        <w:rPr>
          <w:lang w:val="en" w:eastAsia="en-US"/>
        </w:rPr>
        <w:t>The evaluation included an examination of</w:t>
      </w:r>
      <w:r w:rsidRPr="004F7B00">
        <w:rPr>
          <w:lang w:val="en"/>
        </w:rPr>
        <w:t xml:space="preserve"> the model </w:t>
      </w:r>
      <w:r w:rsidRPr="004F7B00">
        <w:rPr>
          <w:lang w:val="en" w:eastAsia="en-US"/>
        </w:rPr>
        <w:t>as</w:t>
      </w:r>
      <w:r w:rsidRPr="004F7B00">
        <w:rPr>
          <w:lang w:val="en"/>
        </w:rPr>
        <w:t xml:space="preserve"> an independent predictor for </w:t>
      </w:r>
      <w:r w:rsidRPr="004F7B00">
        <w:rPr>
          <w:lang w:val="en" w:eastAsia="en-US"/>
        </w:rPr>
        <w:t>additional</w:t>
      </w:r>
      <w:r w:rsidRPr="004F7B00">
        <w:rPr>
          <w:lang w:val="en"/>
        </w:rPr>
        <w:t xml:space="preserve"> clinical </w:t>
      </w:r>
      <w:r w:rsidRPr="004F7B00">
        <w:rPr>
          <w:rFonts w:hint="eastAsia"/>
        </w:rPr>
        <w:t>factor</w:t>
      </w:r>
      <w:r w:rsidRPr="004F7B00">
        <w:rPr>
          <w:lang w:val="en"/>
        </w:rPr>
        <w:t xml:space="preserve">s, </w:t>
      </w:r>
      <w:r w:rsidRPr="004F7B00">
        <w:rPr>
          <w:lang w:val="en" w:eastAsia="en-US"/>
        </w:rPr>
        <w:t>encompassing</w:t>
      </w:r>
      <w:r w:rsidRPr="004F7B00">
        <w:rPr>
          <w:lang w:val="en"/>
        </w:rPr>
        <w:t xml:space="preserve"> age, GS</w:t>
      </w:r>
      <w:r w:rsidRPr="004F7B00">
        <w:rPr>
          <w:lang w:val="en" w:eastAsia="en-US"/>
        </w:rPr>
        <w:t>,</w:t>
      </w:r>
      <w:r w:rsidRPr="004F7B00">
        <w:rPr>
          <w:lang w:val="en"/>
        </w:rPr>
        <w:t xml:space="preserve"> and stage</w:t>
      </w:r>
      <w:r w:rsidRPr="004F7B00">
        <w:rPr>
          <w:lang w:val="en" w:eastAsia="en-US"/>
        </w:rPr>
        <w:t>, using</w:t>
      </w:r>
      <w:r w:rsidRPr="004F7B00">
        <w:rPr>
          <w:lang w:val="en"/>
        </w:rPr>
        <w:t xml:space="preserve"> univariate and multivariate</w:t>
      </w:r>
      <w:r w:rsidRPr="004F7B00">
        <w:rPr>
          <w:rFonts w:hint="eastAsia"/>
        </w:rPr>
        <w:t xml:space="preserve"> </w:t>
      </w:r>
      <w:r w:rsidRPr="004F7B00">
        <w:rPr>
          <w:lang w:val="en"/>
        </w:rPr>
        <w:t>Cox regression analyses</w:t>
      </w:r>
      <w:r w:rsidRPr="004F7B00">
        <w:rPr>
          <w:lang w:val="en" w:eastAsia="en-US"/>
        </w:rPr>
        <w:t xml:space="preserve">. In the presence of </w:t>
      </w:r>
      <w:r w:rsidRPr="004F7B00">
        <w:rPr>
          <w:lang w:val="en"/>
        </w:rPr>
        <w:t xml:space="preserve">all clinical features, risk scores were independently </w:t>
      </w:r>
      <w:r w:rsidRPr="004F7B00">
        <w:rPr>
          <w:lang w:val="en" w:eastAsia="en-US"/>
        </w:rPr>
        <w:t>linked to</w:t>
      </w:r>
      <w:r w:rsidRPr="004F7B00">
        <w:rPr>
          <w:lang w:val="en"/>
        </w:rPr>
        <w:t xml:space="preserve"> bRFS in both univariate and multivariate analyses </w:t>
      </w:r>
      <w:r w:rsidRPr="004F7B00">
        <w:rPr>
          <w:rFonts w:eastAsia="Minion Pro" w:hint="eastAsia"/>
          <w:color w:val="000000" w:themeColor="text1"/>
        </w:rPr>
        <w:t>(</w:t>
      </w:r>
      <w:r w:rsidRPr="004F7B00">
        <w:rPr>
          <w:i/>
          <w:color w:val="000000" w:themeColor="text1"/>
        </w:rPr>
        <w:t>p</w:t>
      </w:r>
      <w:r w:rsidRPr="004F7B00">
        <w:rPr>
          <w:rFonts w:eastAsia="Minion Pro" w:hint="eastAsia"/>
          <w:color w:val="000000" w:themeColor="text1"/>
        </w:rPr>
        <w:t xml:space="preserve"> &lt;0.</w:t>
      </w:r>
      <w:bookmarkStart w:id="111" w:name="【paperrevise】135_05)_(Fig._3F_and_G_and_"/>
      <w:r w:rsidRPr="004F7B00">
        <w:rPr>
          <w:rFonts w:eastAsia="Minion Pro" w:hint="eastAsia"/>
          <w:color w:val="000000" w:themeColor="text1"/>
        </w:rPr>
        <w:t>05)</w:t>
      </w:r>
      <w:r w:rsidRPr="004F7B00">
        <w:rPr>
          <w:rFonts w:hint="eastAsia"/>
          <w:color w:val="000000" w:themeColor="text1"/>
        </w:rPr>
        <w:t xml:space="preserve"> </w:t>
      </w:r>
      <w:r w:rsidRPr="004F7B00">
        <w:rPr>
          <w:rFonts w:eastAsia="Minion Pro"/>
          <w:b/>
          <w:bCs/>
          <w:color w:val="000000" w:themeColor="text1"/>
        </w:rPr>
        <w:t>(Figs</w:t>
      </w:r>
      <w:r w:rsidRPr="004F7B00">
        <w:rPr>
          <w:rFonts w:hint="eastAsia"/>
          <w:b/>
          <w:bCs/>
          <w:color w:val="000000" w:themeColor="text1"/>
        </w:rPr>
        <w:t xml:space="preserve">. </w:t>
      </w:r>
      <w:r w:rsidRPr="004F7B00">
        <w:rPr>
          <w:rFonts w:eastAsia="Minion Pro"/>
          <w:b/>
          <w:bCs/>
          <w:color w:val="000000" w:themeColor="text1"/>
        </w:rPr>
        <w:t>4F</w:t>
      </w:r>
      <w:r w:rsidRPr="004F7B00">
        <w:rPr>
          <w:rFonts w:hint="eastAsia"/>
          <w:b/>
          <w:bCs/>
          <w:color w:val="000000" w:themeColor="text1"/>
        </w:rPr>
        <w:t xml:space="preserve">, </w:t>
      </w:r>
      <w:r w:rsidRPr="004F7B00">
        <w:rPr>
          <w:b/>
          <w:bCs/>
          <w:color w:val="000000" w:themeColor="text1"/>
        </w:rPr>
        <w:t>4</w:t>
      </w:r>
      <w:r w:rsidRPr="004F7B00">
        <w:rPr>
          <w:rFonts w:eastAsia="Minion Pro"/>
          <w:b/>
          <w:bCs/>
          <w:color w:val="000000" w:themeColor="text1"/>
        </w:rPr>
        <w:t>G</w:t>
      </w:r>
      <w:r w:rsidRPr="004F7B00">
        <w:rPr>
          <w:rFonts w:hint="eastAsia"/>
          <w:b/>
          <w:bCs/>
          <w:color w:val="000000" w:themeColor="text1"/>
        </w:rPr>
        <w:t>,</w:t>
      </w:r>
      <w:r w:rsidRPr="004F7B00">
        <w:rPr>
          <w:rFonts w:eastAsia="Minion Pro"/>
          <w:b/>
          <w:bCs/>
          <w:color w:val="000000" w:themeColor="text1"/>
        </w:rPr>
        <w:t xml:space="preserve"> and Suppl </w:t>
      </w:r>
      <w:r w:rsidRPr="004F7B00">
        <w:rPr>
          <w:rFonts w:hint="eastAsia"/>
          <w:b/>
          <w:bCs/>
          <w:color w:val="000000" w:themeColor="text1"/>
        </w:rPr>
        <w:t>T</w:t>
      </w:r>
      <w:r w:rsidRPr="004F7B00">
        <w:rPr>
          <w:rFonts w:eastAsia="Minion Pro"/>
          <w:b/>
          <w:bCs/>
          <w:color w:val="000000" w:themeColor="text1"/>
        </w:rPr>
        <w:t>able S5)</w:t>
      </w:r>
      <w:r w:rsidRPr="004F7B00">
        <w:rPr>
          <w:rFonts w:eastAsia="Minion Pro"/>
          <w:color w:val="000000" w:themeColor="text1"/>
        </w:rPr>
        <w:t>.</w:t>
      </w:r>
      <w:bookmarkEnd w:id="111"/>
      <w:r w:rsidRPr="004F7B00">
        <w:rPr>
          <w:rFonts w:eastAsia="Minion Pro"/>
          <w:color w:val="000000" w:themeColor="text1"/>
        </w:rPr>
        <w:t xml:space="preserve"> </w:t>
      </w:r>
      <w:r w:rsidRPr="004F7B00">
        <w:rPr>
          <w:rFonts w:hint="eastAsia"/>
          <w:color w:val="000000" w:themeColor="text1"/>
        </w:rPr>
        <w:t xml:space="preserve">As shown in </w:t>
      </w:r>
      <w:r w:rsidRPr="004F7B00">
        <w:rPr>
          <w:rFonts w:eastAsia="Minion Pro"/>
          <w:b/>
          <w:bCs/>
          <w:color w:val="000000" w:themeColor="text1"/>
        </w:rPr>
        <w:t>Fig</w:t>
      </w:r>
      <w:r w:rsidRPr="004F7B00">
        <w:rPr>
          <w:rFonts w:hint="eastAsia"/>
          <w:b/>
          <w:bCs/>
          <w:color w:val="000000" w:themeColor="text1"/>
        </w:rPr>
        <w:t xml:space="preserve">. </w:t>
      </w:r>
      <w:r w:rsidRPr="004F7B00">
        <w:rPr>
          <w:rFonts w:eastAsia="Minion Pro"/>
          <w:b/>
          <w:bCs/>
          <w:color w:val="000000" w:themeColor="text1"/>
        </w:rPr>
        <w:t>4</w:t>
      </w:r>
      <w:r w:rsidRPr="004F7B00">
        <w:rPr>
          <w:rFonts w:hint="eastAsia"/>
          <w:b/>
          <w:bCs/>
          <w:color w:val="000000" w:themeColor="text1"/>
        </w:rPr>
        <w:t>H</w:t>
      </w:r>
      <w:r w:rsidRPr="004F7B00">
        <w:rPr>
          <w:rFonts w:hint="eastAsia"/>
          <w:color w:val="000000" w:themeColor="text1"/>
        </w:rPr>
        <w:t xml:space="preserve">, </w:t>
      </w:r>
      <w:r w:rsidRPr="004F7B00">
        <w:rPr>
          <w:color w:val="000000" w:themeColor="text1"/>
        </w:rPr>
        <w:t>e</w:t>
      </w:r>
      <w:r w:rsidRPr="004F7B00">
        <w:rPr>
          <w:rFonts w:hint="eastAsia"/>
          <w:color w:val="000000" w:themeColor="text1"/>
        </w:rPr>
        <w:t xml:space="preserve">ach individual component gene of signature </w:t>
      </w:r>
      <w:r w:rsidRPr="004F7B00">
        <w:rPr>
          <w:color w:val="000000" w:themeColor="text1"/>
        </w:rPr>
        <w:t xml:space="preserve">showed no </w:t>
      </w:r>
      <w:r w:rsidRPr="004F7B00">
        <w:rPr>
          <w:rFonts w:hint="eastAsia"/>
          <w:color w:val="000000" w:themeColor="text1"/>
        </w:rPr>
        <w:t xml:space="preserve">significant </w:t>
      </w:r>
      <w:r w:rsidRPr="004F7B00">
        <w:rPr>
          <w:color w:val="000000" w:themeColor="text1"/>
        </w:rPr>
        <w:t xml:space="preserve">association </w:t>
      </w:r>
      <w:r w:rsidRPr="004F7B00">
        <w:rPr>
          <w:rFonts w:hint="eastAsia"/>
          <w:color w:val="000000" w:themeColor="text1"/>
        </w:rPr>
        <w:t xml:space="preserve">with BCR state, GS, </w:t>
      </w:r>
      <w:r w:rsidRPr="004F7B00">
        <w:rPr>
          <w:rFonts w:eastAsia="Minion Pro" w:hint="eastAsia"/>
          <w:color w:val="000000" w:themeColor="text1"/>
        </w:rPr>
        <w:t>age</w:t>
      </w:r>
      <w:r w:rsidRPr="004F7B00">
        <w:rPr>
          <w:rFonts w:hint="eastAsia"/>
          <w:color w:val="000000" w:themeColor="text1"/>
        </w:rPr>
        <w:t xml:space="preserve">, and T staging. </w:t>
      </w:r>
    </w:p>
    <w:p w14:paraId="2364C53C" w14:textId="77777777" w:rsidR="00367E4E" w:rsidRPr="004F7B00" w:rsidRDefault="00000000" w:rsidP="004F7B00">
      <w:pPr>
        <w:rPr>
          <w:lang w:val="en"/>
        </w:rPr>
      </w:pPr>
      <w:r w:rsidRPr="004F7B00">
        <w:rPr>
          <w:lang w:val="en" w:eastAsia="en-US"/>
        </w:rPr>
        <w:t>Validation of the predictive robustness of the</w:t>
      </w:r>
      <w:r w:rsidRPr="004F7B00">
        <w:rPr>
          <w:rFonts w:hint="eastAsia"/>
          <w:color w:val="000000" w:themeColor="text1"/>
        </w:rPr>
        <w:t xml:space="preserve"> </w:t>
      </w:r>
      <w:r w:rsidRPr="004F7B00">
        <w:rPr>
          <w:lang w:val="en" w:eastAsia="en-US"/>
        </w:rPr>
        <w:t>model was conducted using</w:t>
      </w:r>
      <w:r w:rsidRPr="004F7B00">
        <w:rPr>
          <w:lang w:val="en"/>
        </w:rPr>
        <w:t xml:space="preserve"> the GEO cohort</w:t>
      </w:r>
      <w:r w:rsidRPr="004F7B00">
        <w:rPr>
          <w:lang w:val="en" w:eastAsia="en-US"/>
        </w:rPr>
        <w:t>, employing identical statistical approaches to mitigate</w:t>
      </w:r>
      <w:r w:rsidRPr="004F7B00">
        <w:rPr>
          <w:lang w:val="en"/>
        </w:rPr>
        <w:t xml:space="preserve"> information bias-</w:t>
      </w:r>
      <w:r w:rsidRPr="004F7B00">
        <w:rPr>
          <w:lang w:val="en" w:eastAsia="en-US"/>
        </w:rPr>
        <w:t>induced</w:t>
      </w:r>
      <w:r w:rsidRPr="004F7B00">
        <w:rPr>
          <w:lang w:val="en"/>
        </w:rPr>
        <w:t xml:space="preserve"> errors</w:t>
      </w:r>
      <w:r w:rsidRPr="004F7B00">
        <w:rPr>
          <w:lang w:val="en" w:eastAsia="en-US"/>
        </w:rPr>
        <w:t xml:space="preserve">. </w:t>
      </w:r>
      <w:r w:rsidRPr="004F7B00">
        <w:rPr>
          <w:rFonts w:hint="eastAsia"/>
          <w:lang w:val="en" w:eastAsia="en-US"/>
        </w:rPr>
        <w:t>Importantly, the results from the validation set closely mirrored those observed in the TCGA cohort, with the high-risk group consistently demonstrating a higher incidence of biochemical recurrence (BCR) in comparison to the low-risk group</w:t>
      </w:r>
      <w:r w:rsidRPr="004F7B00">
        <w:rPr>
          <w:lang w:val="en" w:eastAsia="en-US"/>
        </w:rPr>
        <w:t xml:space="preserve"> </w:t>
      </w:r>
      <w:bookmarkStart w:id="112" w:name="【paperrevise】138__The_BCR_rate_were_stil"/>
      <w:r w:rsidRPr="004F7B00">
        <w:rPr>
          <w:rFonts w:eastAsia="Minion Pro"/>
          <w:color w:val="000000" w:themeColor="text1"/>
        </w:rPr>
        <w:t xml:space="preserve"> (</w:t>
      </w:r>
      <w:r w:rsidRPr="004F7B00">
        <w:rPr>
          <w:rFonts w:eastAsia="MinionPro-Bold"/>
          <w:b/>
          <w:bCs/>
          <w:color w:val="000000" w:themeColor="text1"/>
        </w:rPr>
        <w:t>Figs</w:t>
      </w:r>
      <w:r w:rsidRPr="004F7B00">
        <w:rPr>
          <w:rFonts w:hint="eastAsia"/>
          <w:b/>
          <w:bCs/>
          <w:color w:val="000000" w:themeColor="text1"/>
        </w:rPr>
        <w:t>.</w:t>
      </w:r>
      <w:bookmarkEnd w:id="112"/>
      <w:r w:rsidRPr="004F7B00">
        <w:rPr>
          <w:rFonts w:hint="eastAsia"/>
          <w:b/>
          <w:bCs/>
          <w:color w:val="000000" w:themeColor="text1"/>
        </w:rPr>
        <w:t xml:space="preserve"> </w:t>
      </w:r>
      <w:r w:rsidRPr="004F7B00">
        <w:rPr>
          <w:rFonts w:eastAsia="MinionPro-Bold"/>
          <w:b/>
          <w:bCs/>
          <w:color w:val="000000" w:themeColor="text1"/>
        </w:rPr>
        <w:t>5A</w:t>
      </w:r>
      <w:r w:rsidRPr="004F7B00">
        <w:rPr>
          <w:rFonts w:hint="eastAsia"/>
          <w:b/>
          <w:bCs/>
          <w:color w:val="000000" w:themeColor="text1"/>
        </w:rPr>
        <w:t>,</w:t>
      </w:r>
      <w:r w:rsidRPr="004F7B00">
        <w:rPr>
          <w:rFonts w:eastAsia="MinionPro-Bold"/>
          <w:b/>
          <w:bCs/>
          <w:color w:val="000000" w:themeColor="text1"/>
        </w:rPr>
        <w:t xml:space="preserve"> 5B</w:t>
      </w:r>
      <w:r w:rsidRPr="004F7B00">
        <w:rPr>
          <w:rFonts w:eastAsia="Minion Pro"/>
          <w:color w:val="000000" w:themeColor="text1"/>
        </w:rPr>
        <w:t>)</w:t>
      </w:r>
      <w:r w:rsidRPr="004F7B00">
        <w:rPr>
          <w:rFonts w:eastAsia="Minion Pro" w:hint="eastAsia"/>
          <w:color w:val="000000" w:themeColor="text1"/>
        </w:rPr>
        <w:t xml:space="preserve">. </w:t>
      </w:r>
      <w:r w:rsidRPr="004F7B00">
        <w:rPr>
          <w:lang w:val="en" w:eastAsia="en-US"/>
        </w:rPr>
        <w:t>Survival analysis indicated a link between high-risk scores and poor</w:t>
      </w:r>
      <w:r w:rsidRPr="004F7B00">
        <w:rPr>
          <w:lang w:val="en"/>
        </w:rPr>
        <w:t xml:space="preserve"> bRFS in PCa patients </w:t>
      </w:r>
      <w:r w:rsidRPr="004F7B00">
        <w:rPr>
          <w:rFonts w:eastAsia="Minion Pro"/>
          <w:color w:val="000000" w:themeColor="text1"/>
        </w:rPr>
        <w:t>(</w:t>
      </w:r>
      <w:r w:rsidRPr="004F7B00">
        <w:rPr>
          <w:rFonts w:eastAsia="MinionPro-Bold"/>
          <w:b/>
          <w:bCs/>
          <w:color w:val="000000" w:themeColor="text1"/>
        </w:rPr>
        <w:t>Fig</w:t>
      </w:r>
      <w:r w:rsidRPr="004F7B00">
        <w:rPr>
          <w:rFonts w:hint="eastAsia"/>
          <w:b/>
          <w:bCs/>
          <w:color w:val="000000" w:themeColor="text1"/>
        </w:rPr>
        <w:t xml:space="preserve">. </w:t>
      </w:r>
      <w:bookmarkStart w:id="113" w:name="【paperrevise】139__4C)._The_AUC_values_of"/>
      <w:r w:rsidRPr="004F7B00">
        <w:rPr>
          <w:rFonts w:eastAsia="MinionPro-Bold"/>
          <w:b/>
          <w:bCs/>
          <w:color w:val="000000" w:themeColor="text1"/>
        </w:rPr>
        <w:t>5C</w:t>
      </w:r>
      <w:r w:rsidRPr="004F7B00">
        <w:rPr>
          <w:rFonts w:eastAsia="Minion Pro"/>
          <w:color w:val="000000" w:themeColor="text1"/>
        </w:rPr>
        <w:t>). The AUC values</w:t>
      </w:r>
      <w:r w:rsidRPr="004F7B00">
        <w:rPr>
          <w:rFonts w:hint="eastAsia"/>
          <w:color w:val="000000" w:themeColor="text1"/>
        </w:rPr>
        <w:t xml:space="preserve"> in</w:t>
      </w:r>
      <w:r w:rsidRPr="004F7B00">
        <w:rPr>
          <w:rFonts w:eastAsia="Minion Pro" w:hint="eastAsia"/>
          <w:color w:val="000000" w:themeColor="text1"/>
        </w:rPr>
        <w:t xml:space="preserve"> </w:t>
      </w:r>
      <w:r w:rsidRPr="004F7B00">
        <w:rPr>
          <w:rFonts w:eastAsia="Minion Pro"/>
          <w:color w:val="000000" w:themeColor="text1"/>
        </w:rPr>
        <w:t xml:space="preserve">1-, 3-, and 5-year </w:t>
      </w:r>
      <w:r w:rsidRPr="004F7B00">
        <w:rPr>
          <w:rFonts w:hint="eastAsia"/>
          <w:color w:val="000000" w:themeColor="text1"/>
        </w:rPr>
        <w:t>under</w:t>
      </w:r>
      <w:r w:rsidRPr="004F7B00">
        <w:rPr>
          <w:rFonts w:eastAsia="Minion Pro"/>
          <w:color w:val="000000" w:themeColor="text1"/>
        </w:rPr>
        <w:t xml:space="preserve"> the prognostic model </w:t>
      </w:r>
      <w:r w:rsidRPr="004F7B00">
        <w:rPr>
          <w:rFonts w:hint="eastAsia"/>
          <w:color w:val="000000" w:themeColor="text1"/>
        </w:rPr>
        <w:t>of</w:t>
      </w:r>
      <w:r w:rsidRPr="004F7B00">
        <w:rPr>
          <w:rFonts w:eastAsia="Minion Pro"/>
          <w:color w:val="000000" w:themeColor="text1"/>
        </w:rPr>
        <w:t xml:space="preserve"> bRFS were 0.</w:t>
      </w:r>
      <w:bookmarkStart w:id="114" w:name="【paperrevise】140_589,_0.691_and_0."/>
      <w:bookmarkEnd w:id="113"/>
      <w:r w:rsidRPr="004F7B00">
        <w:rPr>
          <w:rFonts w:eastAsia="Minion Pro"/>
          <w:color w:val="000000" w:themeColor="text1"/>
        </w:rPr>
        <w:t>589, 0.691 and 0.</w:t>
      </w:r>
      <w:bookmarkStart w:id="115" w:name="【paperrevise】141_727,_respectively_(Fig."/>
      <w:bookmarkEnd w:id="114"/>
      <w:r w:rsidRPr="004F7B00">
        <w:rPr>
          <w:rFonts w:eastAsia="Minion Pro"/>
          <w:color w:val="000000" w:themeColor="text1"/>
        </w:rPr>
        <w:t>727</w:t>
      </w:r>
      <w:r w:rsidRPr="004F7B00">
        <w:rPr>
          <w:rFonts w:eastAsia="Minion Pro" w:hint="eastAsia"/>
          <w:color w:val="000000" w:themeColor="text1"/>
        </w:rPr>
        <w:t xml:space="preserve">, </w:t>
      </w:r>
      <w:r w:rsidRPr="004F7B00">
        <w:rPr>
          <w:rFonts w:eastAsia="Minion Pro"/>
          <w:color w:val="000000" w:themeColor="text1"/>
        </w:rPr>
        <w:t>respectively (</w:t>
      </w:r>
      <w:r w:rsidRPr="004F7B00">
        <w:rPr>
          <w:rFonts w:eastAsia="MinionPro-Bold"/>
          <w:b/>
          <w:bCs/>
          <w:color w:val="000000" w:themeColor="text1"/>
        </w:rPr>
        <w:t>Fig</w:t>
      </w:r>
      <w:r w:rsidRPr="004F7B00">
        <w:rPr>
          <w:rFonts w:hint="eastAsia"/>
          <w:b/>
          <w:bCs/>
          <w:color w:val="000000" w:themeColor="text1"/>
        </w:rPr>
        <w:t>.</w:t>
      </w:r>
      <w:bookmarkEnd w:id="115"/>
      <w:r w:rsidRPr="004F7B00">
        <w:rPr>
          <w:rFonts w:hint="eastAsia"/>
          <w:b/>
          <w:bCs/>
          <w:color w:val="000000" w:themeColor="text1"/>
        </w:rPr>
        <w:t xml:space="preserve"> </w:t>
      </w:r>
      <w:r w:rsidRPr="004F7B00">
        <w:rPr>
          <w:rFonts w:eastAsia="MinionPro-Bold"/>
          <w:b/>
          <w:bCs/>
          <w:color w:val="000000" w:themeColor="text1"/>
        </w:rPr>
        <w:t>5D</w:t>
      </w:r>
      <w:r w:rsidRPr="004F7B00">
        <w:rPr>
          <w:rFonts w:eastAsia="Minion Pro"/>
          <w:color w:val="000000" w:themeColor="text1"/>
        </w:rPr>
        <w:t xml:space="preserve">). </w:t>
      </w:r>
      <w:r w:rsidRPr="004F7B00">
        <w:rPr>
          <w:lang w:val="en"/>
        </w:rPr>
        <w:t xml:space="preserve">PCA </w:t>
      </w:r>
      <w:r w:rsidRPr="004F7B00">
        <w:rPr>
          <w:lang w:val="en" w:eastAsia="en-US"/>
        </w:rPr>
        <w:t>findings revealed distinct</w:t>
      </w:r>
      <w:r w:rsidRPr="004F7B00">
        <w:rPr>
          <w:lang w:val="en"/>
        </w:rPr>
        <w:t xml:space="preserve"> trends </w:t>
      </w:r>
      <w:r w:rsidRPr="004F7B00">
        <w:rPr>
          <w:lang w:val="en" w:eastAsia="en-US"/>
        </w:rPr>
        <w:t>among</w:t>
      </w:r>
      <w:r w:rsidRPr="004F7B00">
        <w:rPr>
          <w:lang w:val="en"/>
        </w:rPr>
        <w:t xml:space="preserve"> various risk subgroups on the two-dimensional plan</w:t>
      </w:r>
      <w:r w:rsidRPr="004F7B00">
        <w:rPr>
          <w:rFonts w:eastAsia="Minion Pro"/>
          <w:color w:val="000000" w:themeColor="text1"/>
        </w:rPr>
        <w:t>e (</w:t>
      </w:r>
      <w:r w:rsidRPr="004F7B00">
        <w:rPr>
          <w:rFonts w:eastAsia="MinionPro-Bold"/>
          <w:b/>
          <w:bCs/>
          <w:color w:val="000000" w:themeColor="text1"/>
        </w:rPr>
        <w:t>Fig</w:t>
      </w:r>
      <w:r w:rsidRPr="004F7B00">
        <w:rPr>
          <w:rFonts w:hint="eastAsia"/>
          <w:b/>
          <w:bCs/>
          <w:color w:val="000000" w:themeColor="text1"/>
        </w:rPr>
        <w:t xml:space="preserve">. </w:t>
      </w:r>
      <w:r w:rsidRPr="004F7B00">
        <w:rPr>
          <w:rFonts w:eastAsia="MinionPro-Bold"/>
          <w:b/>
          <w:bCs/>
          <w:color w:val="000000" w:themeColor="text1"/>
        </w:rPr>
        <w:t>5E</w:t>
      </w:r>
      <w:r w:rsidRPr="004F7B00">
        <w:rPr>
          <w:rFonts w:eastAsia="Minion Pro"/>
          <w:color w:val="000000" w:themeColor="text1"/>
        </w:rPr>
        <w:t xml:space="preserve">). </w:t>
      </w:r>
      <w:r w:rsidRPr="004F7B00">
        <w:rPr>
          <w:rFonts w:hint="eastAsia"/>
          <w:lang w:val="en" w:eastAsia="en-US"/>
        </w:rPr>
        <w:t>Notably, the risk score remained an independent prognostic factor for the GEO cohort</w:t>
      </w:r>
      <w:r w:rsidRPr="004F7B00">
        <w:rPr>
          <w:lang w:val="en"/>
        </w:rPr>
        <w:t xml:space="preserve"> </w:t>
      </w:r>
      <w:bookmarkStart w:id="116" w:name="【paperrevise】142__we_found_that_risk_sco"/>
      <w:r w:rsidRPr="004F7B00">
        <w:rPr>
          <w:rFonts w:eastAsia="Minion Pro"/>
          <w:color w:val="000000" w:themeColor="text1"/>
        </w:rPr>
        <w:t>(</w:t>
      </w:r>
      <w:r w:rsidRPr="004F7B00">
        <w:rPr>
          <w:rFonts w:eastAsia="MinionPro-Bold"/>
          <w:b/>
          <w:bCs/>
          <w:color w:val="000000" w:themeColor="text1"/>
        </w:rPr>
        <w:t>Figs</w:t>
      </w:r>
      <w:r w:rsidRPr="004F7B00">
        <w:rPr>
          <w:rFonts w:hint="eastAsia"/>
          <w:b/>
          <w:bCs/>
          <w:color w:val="000000" w:themeColor="text1"/>
        </w:rPr>
        <w:t xml:space="preserve">. </w:t>
      </w:r>
      <w:r w:rsidRPr="004F7B00">
        <w:rPr>
          <w:rFonts w:eastAsia="MinionPro-Bold"/>
          <w:b/>
          <w:bCs/>
          <w:color w:val="000000" w:themeColor="text1"/>
        </w:rPr>
        <w:t>5F</w:t>
      </w:r>
      <w:r w:rsidRPr="004F7B00">
        <w:rPr>
          <w:rFonts w:hint="eastAsia"/>
          <w:b/>
          <w:bCs/>
          <w:color w:val="000000" w:themeColor="text1"/>
        </w:rPr>
        <w:t xml:space="preserve">, </w:t>
      </w:r>
      <w:r w:rsidRPr="004F7B00">
        <w:rPr>
          <w:b/>
          <w:bCs/>
          <w:color w:val="000000" w:themeColor="text1"/>
        </w:rPr>
        <w:t>5</w:t>
      </w:r>
      <w:r w:rsidRPr="004F7B00">
        <w:rPr>
          <w:rFonts w:eastAsia="MinionPro-Bold"/>
          <w:b/>
          <w:bCs/>
          <w:color w:val="000000" w:themeColor="text1"/>
        </w:rPr>
        <w:t>G</w:t>
      </w:r>
      <w:r w:rsidRPr="004F7B00">
        <w:rPr>
          <w:rFonts w:eastAsia="Minion Pro"/>
          <w:color w:val="000000" w:themeColor="text1"/>
        </w:rPr>
        <w:t>)</w:t>
      </w:r>
      <w:r w:rsidRPr="004F7B00">
        <w:rPr>
          <w:rFonts w:hint="eastAsia"/>
          <w:color w:val="000000" w:themeColor="text1"/>
        </w:rPr>
        <w:t xml:space="preserve"> and</w:t>
      </w:r>
      <w:r w:rsidRPr="004F7B00">
        <w:rPr>
          <w:color w:val="000000" w:themeColor="text1"/>
        </w:rPr>
        <w:t xml:space="preserve"> once</w:t>
      </w:r>
      <w:r w:rsidRPr="004F7B00">
        <w:rPr>
          <w:rFonts w:hint="eastAsia"/>
          <w:color w:val="000000" w:themeColor="text1"/>
        </w:rPr>
        <w:t xml:space="preserve"> again, individual genes </w:t>
      </w:r>
      <w:r w:rsidRPr="004F7B00">
        <w:rPr>
          <w:color w:val="000000" w:themeColor="text1"/>
        </w:rPr>
        <w:t>showed</w:t>
      </w:r>
      <w:r w:rsidRPr="004F7B00">
        <w:rPr>
          <w:rFonts w:hint="eastAsia"/>
          <w:color w:val="000000" w:themeColor="text1"/>
        </w:rPr>
        <w:t xml:space="preserve"> no significant</w:t>
      </w:r>
      <w:r w:rsidRPr="004F7B00">
        <w:rPr>
          <w:color w:val="000000" w:themeColor="text1"/>
        </w:rPr>
        <w:t xml:space="preserve"> correlation </w:t>
      </w:r>
      <w:r w:rsidRPr="004F7B00">
        <w:rPr>
          <w:rFonts w:hint="eastAsia"/>
          <w:color w:val="000000" w:themeColor="text1"/>
        </w:rPr>
        <w:t xml:space="preserve">with </w:t>
      </w:r>
      <w:r w:rsidRPr="004F7B00">
        <w:rPr>
          <w:rFonts w:eastAsia="Minion Pro" w:hint="eastAsia"/>
          <w:color w:val="000000" w:themeColor="text1"/>
        </w:rPr>
        <w:t>clinical factors</w:t>
      </w:r>
      <w:r w:rsidRPr="004F7B00">
        <w:rPr>
          <w:rFonts w:hint="eastAsia"/>
          <w:color w:val="000000" w:themeColor="text1"/>
        </w:rPr>
        <w:t xml:space="preserve"> </w:t>
      </w:r>
      <w:r w:rsidRPr="004F7B00">
        <w:rPr>
          <w:rFonts w:eastAsia="Minion Pro"/>
          <w:color w:val="000000" w:themeColor="text1"/>
        </w:rPr>
        <w:t>(</w:t>
      </w:r>
      <w:r w:rsidRPr="004F7B00">
        <w:rPr>
          <w:rFonts w:eastAsia="MinionPro-Bold"/>
          <w:b/>
          <w:bCs/>
          <w:color w:val="000000" w:themeColor="text1"/>
        </w:rPr>
        <w:t>Fig</w:t>
      </w:r>
      <w:r w:rsidRPr="004F7B00">
        <w:rPr>
          <w:rFonts w:hint="eastAsia"/>
          <w:b/>
          <w:bCs/>
          <w:color w:val="000000" w:themeColor="text1"/>
        </w:rPr>
        <w:t xml:space="preserve">. </w:t>
      </w:r>
      <w:r w:rsidRPr="004F7B00">
        <w:rPr>
          <w:rFonts w:eastAsia="MinionPro-Bold"/>
          <w:b/>
          <w:bCs/>
          <w:color w:val="000000" w:themeColor="text1"/>
        </w:rPr>
        <w:t>5</w:t>
      </w:r>
      <w:r w:rsidRPr="004F7B00">
        <w:rPr>
          <w:rFonts w:hint="eastAsia"/>
          <w:b/>
          <w:bCs/>
          <w:color w:val="000000" w:themeColor="text1"/>
        </w:rPr>
        <w:t>H</w:t>
      </w:r>
      <w:r w:rsidRPr="004F7B00">
        <w:rPr>
          <w:rFonts w:eastAsia="Minion Pro"/>
          <w:color w:val="000000" w:themeColor="text1"/>
        </w:rPr>
        <w:t>).</w:t>
      </w:r>
      <w:bookmarkEnd w:id="116"/>
      <w:r w:rsidRPr="004F7B00">
        <w:rPr>
          <w:noProof/>
          <w:lang w:val="en"/>
        </w:rPr>
        <w:lastRenderedPageBreak/>
        <w:drawing>
          <wp:inline distT="0" distB="0" distL="114300" distR="114300" wp14:anchorId="0924B9DE" wp14:editId="60FB3451">
            <wp:extent cx="5271135" cy="5934710"/>
            <wp:effectExtent l="0" t="0" r="1905" b="1270"/>
            <wp:docPr id="5" name="图片 5"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271135" cy="5934710"/>
                    </a:xfrm>
                    <a:prstGeom prst="rect">
                      <a:avLst/>
                    </a:prstGeom>
                  </pic:spPr>
                </pic:pic>
              </a:graphicData>
            </a:graphic>
          </wp:inline>
        </w:drawing>
      </w:r>
      <w:r w:rsidRPr="004F7B00">
        <w:rPr>
          <w:b/>
          <w:bCs/>
          <w:color w:val="000000" w:themeColor="text1"/>
        </w:rPr>
        <w:t xml:space="preserve"> FIGURE 4:</w:t>
      </w:r>
      <w:r w:rsidRPr="004F7B00">
        <w:rPr>
          <w:color w:val="000000" w:themeColor="text1"/>
        </w:rPr>
        <w:t xml:space="preserve">  </w:t>
      </w:r>
      <w:r w:rsidRPr="004F7B00">
        <w:rPr>
          <w:rFonts w:hint="eastAsia"/>
          <w:color w:val="000000" w:themeColor="text1"/>
        </w:rPr>
        <w:t xml:space="preserve">Assessment of Predictive Signature in the TCGA Cohort. (A, B) Presentation of the risk score curve and Biochemical Recurrence (BCR) status of the patients. (C) Examination of Biochemical Relapse-Free Survival (bRFS) in subgroups categorized based on the median risk scores computed by the risk model. (D) Receiver Operating Characteristic (ROC) curve of the model and clinical attributes predicting 1-, 3-, and 5-year bRFS. (E) Discrimination of both risk groups through Principal Component Analysis (PCA). (F, G) Univariate and multivariate Cox regression analyses highlighting the significant prognostic values of the risk score. (H) Correlation of individual component genes of the signature with clinical factors. </w:t>
      </w:r>
      <w:r w:rsidRPr="004F7B00">
        <w:rPr>
          <w:rFonts w:hint="eastAsia"/>
        </w:rPr>
        <w:t>(*</w:t>
      </w:r>
      <w:r w:rsidRPr="004F7B00">
        <w:rPr>
          <w:rFonts w:hint="eastAsia"/>
          <w:i/>
          <w:iCs/>
        </w:rPr>
        <w:t>p</w:t>
      </w:r>
      <w:r w:rsidRPr="004F7B00">
        <w:rPr>
          <w:rFonts w:hint="eastAsia"/>
        </w:rPr>
        <w:t xml:space="preserve"> value &lt; 0.05)</w:t>
      </w:r>
    </w:p>
    <w:p w14:paraId="6BEF59A6" w14:textId="77777777" w:rsidR="00367E4E" w:rsidRPr="004F7B00" w:rsidRDefault="00000000" w:rsidP="004F7B00">
      <w:r w:rsidRPr="004F7B00">
        <w:rPr>
          <w:noProof/>
        </w:rPr>
        <w:lastRenderedPageBreak/>
        <w:drawing>
          <wp:inline distT="0" distB="0" distL="114300" distR="114300" wp14:anchorId="2012E9E2" wp14:editId="10A35081">
            <wp:extent cx="5271135" cy="6087745"/>
            <wp:effectExtent l="0" t="0" r="1905" b="635"/>
            <wp:docPr id="6" name="图片 6"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271135" cy="6087745"/>
                    </a:xfrm>
                    <a:prstGeom prst="rect">
                      <a:avLst/>
                    </a:prstGeom>
                  </pic:spPr>
                </pic:pic>
              </a:graphicData>
            </a:graphic>
          </wp:inline>
        </w:drawing>
      </w:r>
    </w:p>
    <w:p w14:paraId="584F20C0" w14:textId="77777777" w:rsidR="00367E4E" w:rsidRPr="004F7B00" w:rsidRDefault="00000000" w:rsidP="004F7B00">
      <w:r w:rsidRPr="004F7B00">
        <w:rPr>
          <w:b/>
          <w:bCs/>
        </w:rPr>
        <w:t xml:space="preserve"> Figure 5</w:t>
      </w:r>
      <w:r w:rsidRPr="004F7B00">
        <w:t xml:space="preserve"> Validation</w:t>
      </w:r>
      <w:r w:rsidRPr="004F7B00">
        <w:rPr>
          <w:rFonts w:hint="eastAsia"/>
        </w:rPr>
        <w:t xml:space="preserve"> of the Predictive Signature in the GEO Cohort. (A, B) Presentation of the risk score curve and Biochemical Recurrence (BCR) status of the patients. (C) Analysis of Biochemical Relapse-Free Survival (bRFS) in the two subgroups classified based on the median risk scores computed by the risk model. (D) Receiver Operating Characteristic (ROC) curve comparing the predictive ability of the model and clinical features for 1-, 3-, and 5-year bRFS. (E) Principal Component Analysis (PCA) distinguishing the two risk groups. (F, G) Univariate and multivariate Cox regression analyses highlighting the significant prognostic values of the risk score. (H) Correlation of individual component genes of the signature with clinical factors. (*</w:t>
      </w:r>
      <w:r w:rsidRPr="004F7B00">
        <w:rPr>
          <w:rFonts w:hint="eastAsia"/>
          <w:i/>
          <w:iCs/>
        </w:rPr>
        <w:t>p</w:t>
      </w:r>
      <w:r w:rsidRPr="004F7B00">
        <w:rPr>
          <w:rFonts w:hint="eastAsia"/>
        </w:rPr>
        <w:t xml:space="preserve"> value &lt; 0.05)</w:t>
      </w:r>
    </w:p>
    <w:p w14:paraId="6EA851DE" w14:textId="77777777" w:rsidR="00367E4E" w:rsidRPr="004F7B00" w:rsidRDefault="00367E4E" w:rsidP="004F7B00"/>
    <w:p w14:paraId="4A59B5F9" w14:textId="77777777" w:rsidR="00367E4E" w:rsidRPr="004F7B00" w:rsidRDefault="00000000" w:rsidP="004F7B00">
      <w:pPr>
        <w:pStyle w:val="af2"/>
      </w:pPr>
      <w:r w:rsidRPr="004F7B00">
        <w:t xml:space="preserve">Correlation </w:t>
      </w:r>
      <w:r w:rsidRPr="004F7B00">
        <w:rPr>
          <w:rFonts w:eastAsia="宋体" w:hint="eastAsia"/>
        </w:rPr>
        <w:t>of</w:t>
      </w:r>
      <w:r w:rsidRPr="004F7B00">
        <w:t xml:space="preserve"> prognostic risk signature </w:t>
      </w:r>
      <w:r w:rsidRPr="004F7B00">
        <w:rPr>
          <w:rFonts w:eastAsia="宋体" w:hint="eastAsia"/>
        </w:rPr>
        <w:t>with</w:t>
      </w:r>
      <w:r w:rsidRPr="004F7B00">
        <w:t xml:space="preserve"> clinical </w:t>
      </w:r>
      <w:r w:rsidRPr="004F7B00">
        <w:rPr>
          <w:rFonts w:eastAsia="宋体" w:hint="eastAsia"/>
        </w:rPr>
        <w:t>characteristics</w:t>
      </w:r>
    </w:p>
    <w:p w14:paraId="6EA6E2E7" w14:textId="77777777" w:rsidR="00367E4E" w:rsidRPr="004F7B00" w:rsidRDefault="00367E4E" w:rsidP="004F7B00"/>
    <w:p w14:paraId="135BA2C5" w14:textId="77777777" w:rsidR="00367E4E" w:rsidRPr="004F7B00" w:rsidRDefault="00000000" w:rsidP="004F7B00">
      <w:pPr>
        <w:rPr>
          <w:lang w:val="en"/>
        </w:rPr>
      </w:pPr>
      <w:r w:rsidRPr="004F7B00">
        <w:rPr>
          <w:rFonts w:eastAsia="宋体"/>
        </w:rPr>
        <w:lastRenderedPageBreak/>
        <w:t>To assess</w:t>
      </w:r>
      <w:r w:rsidRPr="004F7B00">
        <w:rPr>
          <w:rFonts w:eastAsia="宋体" w:hint="eastAsia"/>
        </w:rPr>
        <w:t xml:space="preserve"> the predictive ability </w:t>
      </w:r>
      <w:r w:rsidRPr="004F7B00">
        <w:t xml:space="preserve">of </w:t>
      </w:r>
      <w:r w:rsidRPr="004F7B00">
        <w:rPr>
          <w:rFonts w:eastAsia="宋体" w:hint="eastAsia"/>
        </w:rPr>
        <w:t xml:space="preserve">the </w:t>
      </w:r>
      <w:r w:rsidRPr="004F7B00">
        <w:t xml:space="preserve">prognostic risk model for clinical </w:t>
      </w:r>
      <w:r w:rsidRPr="004F7B00">
        <w:rPr>
          <w:rFonts w:hint="eastAsia"/>
        </w:rPr>
        <w:t>characteristics</w:t>
      </w:r>
      <w:r w:rsidRPr="004F7B00">
        <w:t xml:space="preserve">, </w:t>
      </w:r>
      <w:bookmarkStart w:id="117" w:name="【paperrevise】143__a_correlation_was_esta"/>
      <w:r w:rsidRPr="004F7B00">
        <w:t xml:space="preserve">a correlation was established between risk score and clinical features, </w:t>
      </w:r>
      <w:r w:rsidRPr="004F7B00">
        <w:rPr>
          <w:rFonts w:eastAsia="宋体" w:hint="eastAsia"/>
        </w:rPr>
        <w:t>including</w:t>
      </w:r>
      <w:r w:rsidRPr="004F7B00">
        <w:t xml:space="preserve"> age,</w:t>
      </w:r>
      <w:bookmarkEnd w:id="117"/>
      <w:r w:rsidRPr="004F7B00">
        <w:t xml:space="preserve"> BCR state, GS, </w:t>
      </w:r>
      <w:r w:rsidRPr="004F7B00">
        <w:rPr>
          <w:rFonts w:eastAsia="宋体" w:hint="eastAsia"/>
        </w:rPr>
        <w:t>a</w:t>
      </w:r>
      <w:r w:rsidRPr="004F7B00">
        <w:rPr>
          <w:rFonts w:eastAsia="宋体"/>
        </w:rPr>
        <w:t>nd</w:t>
      </w:r>
      <w:r w:rsidRPr="004F7B00">
        <w:rPr>
          <w:rFonts w:eastAsia="宋体" w:hint="eastAsia"/>
        </w:rPr>
        <w:t xml:space="preserve"> </w:t>
      </w:r>
      <w:r w:rsidRPr="004F7B00">
        <w:t xml:space="preserve">T-staging. </w:t>
      </w:r>
      <w:r w:rsidRPr="004F7B00">
        <w:rPr>
          <w:rFonts w:eastAsia="宋体"/>
          <w:lang w:val="en" w:eastAsia="en-US"/>
        </w:rPr>
        <w:t xml:space="preserve">In the TCGA cohort, the </w:t>
      </w:r>
      <w:r w:rsidRPr="004F7B00">
        <w:rPr>
          <w:lang w:val="en"/>
        </w:rPr>
        <w:t xml:space="preserve">risk grouping system was </w:t>
      </w:r>
      <w:r w:rsidRPr="004F7B00">
        <w:rPr>
          <w:rFonts w:eastAsia="宋体"/>
          <w:lang w:val="en" w:eastAsia="en-US"/>
        </w:rPr>
        <w:t xml:space="preserve">notably associated with </w:t>
      </w:r>
      <w:r w:rsidRPr="004F7B00">
        <w:rPr>
          <w:lang w:val="en"/>
        </w:rPr>
        <w:t xml:space="preserve">BCR state, GS, and T-staging, while </w:t>
      </w:r>
      <w:r w:rsidRPr="004F7B00">
        <w:rPr>
          <w:rFonts w:eastAsia="宋体"/>
          <w:lang w:val="en" w:eastAsia="en-US"/>
        </w:rPr>
        <w:t>no significant correlation was observed with</w:t>
      </w:r>
      <w:r w:rsidRPr="004F7B00">
        <w:rPr>
          <w:lang w:val="en"/>
        </w:rPr>
        <w:t xml:space="preserve"> age</w:t>
      </w:r>
      <w:r w:rsidRPr="004F7B00">
        <w:rPr>
          <w:rFonts w:eastAsia="宋体"/>
          <w:lang w:val="en" w:eastAsia="en-US"/>
        </w:rPr>
        <w:t xml:space="preserve">. </w:t>
      </w:r>
      <w:r w:rsidRPr="004F7B00">
        <w:rPr>
          <w:rFonts w:eastAsia="宋体" w:hint="eastAsia"/>
          <w:lang w:val="en" w:eastAsia="en-US"/>
        </w:rPr>
        <w:t>The high-risk group displayed a higher incidence of biochemical recurrence (BCR), along with elevated Gleason score (GS) and more advanced T-staging compared to the low-risk group. Analysis of gene expression heatmap revealed heightened expression levels of risk factors like ribosomal protein L8 (RPL8), forkhead box M1 (FOXM1), and MAPK9 in the high-risk group, while the protective factor microtubule-associated protein 1 light chain 3 beta (MAP1LC3B) showed increased expression in the low-risk group across both cohorts</w:t>
      </w:r>
      <w:r w:rsidRPr="004F7B00">
        <w:rPr>
          <w:lang w:val="en"/>
        </w:rPr>
        <w:t xml:space="preserve"> </w:t>
      </w:r>
      <w:r w:rsidRPr="004F7B00">
        <w:t>(</w:t>
      </w:r>
      <w:bookmarkStart w:id="118" w:name="OLE_LINK25"/>
      <w:r w:rsidRPr="004F7B00">
        <w:rPr>
          <w:rFonts w:eastAsia="MinionPro-Bold"/>
          <w:b/>
          <w:bCs/>
        </w:rPr>
        <w:t>Fig</w:t>
      </w:r>
      <w:r w:rsidRPr="004F7B00">
        <w:rPr>
          <w:rFonts w:eastAsia="宋体" w:hint="eastAsia"/>
          <w:b/>
          <w:bCs/>
        </w:rPr>
        <w:t xml:space="preserve">. </w:t>
      </w:r>
      <w:bookmarkStart w:id="119" w:name="【paperrevise】147__5_and_Supplementary_Ta"/>
      <w:r w:rsidRPr="004F7B00">
        <w:rPr>
          <w:rFonts w:eastAsia="MinionPro-Bold"/>
          <w:b/>
          <w:bCs/>
        </w:rPr>
        <w:t xml:space="preserve">6 </w:t>
      </w:r>
      <w:r w:rsidRPr="004F7B00">
        <w:t>and</w:t>
      </w:r>
      <w:bookmarkEnd w:id="118"/>
      <w:r w:rsidRPr="004F7B00">
        <w:t xml:space="preserve"> </w:t>
      </w:r>
      <w:r w:rsidRPr="004F7B00">
        <w:rPr>
          <w:rFonts w:eastAsia="MinionPro-Bold"/>
          <w:b/>
          <w:bCs/>
        </w:rPr>
        <w:t xml:space="preserve">Suppl. </w:t>
      </w:r>
      <w:r w:rsidRPr="004F7B00">
        <w:rPr>
          <w:rFonts w:eastAsia="宋体" w:hint="eastAsia"/>
          <w:b/>
          <w:bCs/>
        </w:rPr>
        <w:t>T</w:t>
      </w:r>
      <w:r w:rsidRPr="004F7B00">
        <w:rPr>
          <w:rFonts w:eastAsia="MinionPro-Bold"/>
          <w:b/>
          <w:bCs/>
        </w:rPr>
        <w:t>able S</w:t>
      </w:r>
      <w:r w:rsidRPr="004F7B00">
        <w:rPr>
          <w:rFonts w:eastAsia="宋体" w:hint="eastAsia"/>
          <w:b/>
          <w:bCs/>
        </w:rPr>
        <w:t>6</w:t>
      </w:r>
      <w:r w:rsidRPr="004F7B00">
        <w:t>).</w:t>
      </w:r>
      <w:bookmarkEnd w:id="119"/>
    </w:p>
    <w:p w14:paraId="3D8013F1" w14:textId="77777777" w:rsidR="00367E4E" w:rsidRPr="004F7B00" w:rsidRDefault="00000000" w:rsidP="004F7B00">
      <w:r w:rsidRPr="004F7B00">
        <w:rPr>
          <w:rFonts w:eastAsia="HelveticaNeueLTStd-Bd"/>
          <w:b/>
          <w:bCs/>
          <w:noProof/>
        </w:rPr>
        <w:drawing>
          <wp:inline distT="0" distB="0" distL="114300" distR="114300" wp14:anchorId="645430B0" wp14:editId="0CDCC940">
            <wp:extent cx="5270500" cy="5882005"/>
            <wp:effectExtent l="0" t="0" r="2540" b="635"/>
            <wp:docPr id="12" name="图片 12"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Figure 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270500" cy="5882005"/>
                    </a:xfrm>
                    <a:prstGeom prst="rect">
                      <a:avLst/>
                    </a:prstGeom>
                  </pic:spPr>
                </pic:pic>
              </a:graphicData>
            </a:graphic>
          </wp:inline>
        </w:drawing>
      </w:r>
      <w:r w:rsidRPr="004F7B00">
        <w:rPr>
          <w:b/>
          <w:bCs/>
        </w:rPr>
        <w:t xml:space="preserve"> Figure 6:</w:t>
      </w:r>
      <w:r w:rsidRPr="004F7B00">
        <w:t xml:space="preserve">  Correlation between prognosis and clinicopathological factors in two cohorts. </w:t>
      </w:r>
      <w:r w:rsidRPr="004F7B00">
        <w:rPr>
          <w:b/>
          <w:bCs/>
        </w:rPr>
        <w:t>(A)</w:t>
      </w:r>
      <w:r w:rsidRPr="004F7B00">
        <w:t xml:space="preserve">: TCGA; </w:t>
      </w:r>
      <w:r w:rsidRPr="004F7B00">
        <w:rPr>
          <w:b/>
          <w:bCs/>
        </w:rPr>
        <w:t>(B)</w:t>
      </w:r>
      <w:r w:rsidRPr="004F7B00">
        <w:t xml:space="preserve">: GEO (* </w:t>
      </w:r>
      <w:r w:rsidRPr="004F7B00">
        <w:rPr>
          <w:i/>
        </w:rPr>
        <w:t>p</w:t>
      </w:r>
      <w:r w:rsidRPr="004F7B00">
        <w:rPr>
          <w:rFonts w:hint="eastAsia"/>
          <w:i/>
        </w:rPr>
        <w:t xml:space="preserve"> </w:t>
      </w:r>
      <w:r w:rsidRPr="004F7B00">
        <w:t>&lt;</w:t>
      </w:r>
      <w:r w:rsidRPr="004F7B00">
        <w:rPr>
          <w:rFonts w:hint="eastAsia"/>
        </w:rPr>
        <w:t xml:space="preserve"> </w:t>
      </w:r>
      <w:r w:rsidRPr="004F7B00">
        <w:t xml:space="preserve">0.05; ** </w:t>
      </w:r>
      <w:r w:rsidRPr="004F7B00">
        <w:rPr>
          <w:i/>
        </w:rPr>
        <w:t>p</w:t>
      </w:r>
      <w:r w:rsidRPr="004F7B00">
        <w:rPr>
          <w:rFonts w:hint="eastAsia"/>
          <w:i/>
        </w:rPr>
        <w:t xml:space="preserve"> </w:t>
      </w:r>
      <w:r w:rsidRPr="004F7B00">
        <w:t>&lt;</w:t>
      </w:r>
      <w:r w:rsidRPr="004F7B00">
        <w:rPr>
          <w:rFonts w:hint="eastAsia"/>
        </w:rPr>
        <w:t xml:space="preserve"> </w:t>
      </w:r>
      <w:r w:rsidRPr="004F7B00">
        <w:t xml:space="preserve">0.01; *** </w:t>
      </w:r>
      <w:r w:rsidRPr="004F7B00">
        <w:rPr>
          <w:i/>
        </w:rPr>
        <w:t>p</w:t>
      </w:r>
      <w:r w:rsidRPr="004F7B00">
        <w:rPr>
          <w:rFonts w:hint="eastAsia"/>
          <w:i/>
        </w:rPr>
        <w:t xml:space="preserve"> </w:t>
      </w:r>
      <w:r w:rsidRPr="004F7B00">
        <w:t>&lt;</w:t>
      </w:r>
      <w:r w:rsidRPr="004F7B00">
        <w:rPr>
          <w:rFonts w:hint="eastAsia"/>
        </w:rPr>
        <w:t xml:space="preserve"> </w:t>
      </w:r>
      <w:r w:rsidRPr="004F7B00">
        <w:t xml:space="preserve">0.001). </w:t>
      </w:r>
    </w:p>
    <w:p w14:paraId="7589DD1D" w14:textId="77777777" w:rsidR="00367E4E" w:rsidRPr="004F7B00" w:rsidRDefault="00367E4E" w:rsidP="004F7B00"/>
    <w:p w14:paraId="44F49633" w14:textId="77777777" w:rsidR="00367E4E" w:rsidRPr="004F7B00" w:rsidRDefault="00000000" w:rsidP="004F7B00">
      <w:pPr>
        <w:pStyle w:val="af2"/>
        <w:rPr>
          <w:rFonts w:eastAsia="宋体"/>
        </w:rPr>
      </w:pPr>
      <w:r w:rsidRPr="004F7B00">
        <w:lastRenderedPageBreak/>
        <w:t xml:space="preserve">Immune </w:t>
      </w:r>
      <w:r w:rsidRPr="004F7B00">
        <w:rPr>
          <w:rFonts w:eastAsia="宋体" w:hint="eastAsia"/>
        </w:rPr>
        <w:t>infiltration and e</w:t>
      </w:r>
      <w:r w:rsidRPr="004F7B00">
        <w:rPr>
          <w:rFonts w:hint="eastAsia"/>
        </w:rPr>
        <w:t>xpression of immune checkpoint molecules</w:t>
      </w:r>
    </w:p>
    <w:p w14:paraId="7632F552" w14:textId="77777777" w:rsidR="00367E4E" w:rsidRPr="004F7B00" w:rsidRDefault="00000000" w:rsidP="004F7B00">
      <w:r w:rsidRPr="004F7B00">
        <w:t xml:space="preserve"> </w:t>
      </w:r>
    </w:p>
    <w:p w14:paraId="1BFA3FFB" w14:textId="77777777" w:rsidR="00367E4E" w:rsidRPr="004F7B00" w:rsidRDefault="00000000" w:rsidP="004F7B00">
      <w:pPr>
        <w:rPr>
          <w:rFonts w:eastAsia="宋体"/>
          <w:color w:val="000000" w:themeColor="text1"/>
        </w:rPr>
      </w:pPr>
      <w:bookmarkStart w:id="120" w:name="【paperrevise】148_Previous_studies_have_s"/>
      <w:r w:rsidRPr="004F7B00">
        <w:rPr>
          <w:color w:val="000000" w:themeColor="text1"/>
        </w:rPr>
        <w:t xml:space="preserve">Previous studies </w:t>
      </w:r>
      <w:r w:rsidRPr="004F7B00">
        <w:rPr>
          <w:rFonts w:hint="eastAsia"/>
          <w:color w:val="000000" w:themeColor="text1"/>
        </w:rPr>
        <w:t>have suggested that</w:t>
      </w:r>
      <w:r w:rsidRPr="004F7B00">
        <w:rPr>
          <w:color w:val="000000" w:themeColor="text1"/>
        </w:rPr>
        <w:t xml:space="preserve"> ferroptosis may be linked to </w:t>
      </w:r>
      <w:bookmarkStart w:id="121" w:name="【paperrevise】149__immune_function,_and_i"/>
      <w:bookmarkEnd w:id="120"/>
      <w:r w:rsidRPr="004F7B00">
        <w:rPr>
          <w:color w:val="000000" w:themeColor="text1"/>
        </w:rPr>
        <w:t xml:space="preserve">immune function, immune cells, </w:t>
      </w:r>
      <w:r w:rsidRPr="004F7B00">
        <w:rPr>
          <w:rFonts w:eastAsia="宋体" w:hint="eastAsia"/>
          <w:color w:val="000000" w:themeColor="text1"/>
        </w:rPr>
        <w:t>or</w:t>
      </w:r>
      <w:r w:rsidRPr="004F7B00">
        <w:rPr>
          <w:color w:val="000000" w:themeColor="text1"/>
        </w:rPr>
        <w:t xml:space="preserve"> immune microenvironment.</w:t>
      </w:r>
      <w:bookmarkEnd w:id="121"/>
      <w:r w:rsidRPr="004F7B00">
        <w:rPr>
          <w:color w:val="000000" w:themeColor="text1"/>
        </w:rPr>
        <w:t xml:space="preserve"> </w:t>
      </w:r>
      <w:r w:rsidRPr="004F7B00">
        <w:t>For example, Rina Kim et al. have reported that parallel studies confirm iron death can induce potent immune suppression in the tumor microenvironment (TME) by affecting both innate and adaptive immune responses</w:t>
      </w:r>
      <w:r w:rsidRPr="004F7B00">
        <w:fldChar w:fldCharType="begin">
          <w:fldData xml:space="preserve">PEVuZE5vdGU+PENpdGU+PEF1dGhvcj5LaW08L0F1dGhvcj48WWVhcj4yMDIzPC9ZZWFyPjxSZWNO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==
</w:fldData>
        </w:fldChar>
      </w:r>
      <w:r w:rsidRPr="004F7B00">
        <w:instrText xml:space="preserve"> ADDIN EN.CITE </w:instrText>
      </w:r>
      <w:r w:rsidRPr="004F7B00">
        <w:fldChar w:fldCharType="begin">
          <w:fldData xml:space="preserve">PEVuZE5vdGU+PENpdGU+PEF1dGhvcj5LaW08L0F1dGhvcj48WWVhcj4yMDIzPC9ZZWFyPjxSZWNO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28</w:t>
      </w:r>
      <w:r w:rsidRPr="004F7B00">
        <w:fldChar w:fldCharType="end"/>
      </w:r>
      <w:r w:rsidRPr="004F7B00">
        <w:rPr>
          <w:rFonts w:hint="eastAsia"/>
        </w:rPr>
        <w:t>]</w:t>
      </w:r>
      <w:r w:rsidRPr="004F7B00">
        <w:t>. Peng Liao et al. discovered that T cell-derived interferon (IFN)γ, in conjunction with arachidonic acid (AA), collectively induces immunogenic tumor ferroptosis, serving as a mechanism for CD8 T cell (CTL)-mediated tumor killing</w:t>
      </w:r>
      <w:r w:rsidRPr="004F7B00">
        <w:fldChar w:fldCharType="begin">
          <w:fldData xml:space="preserve">PEVuZE5vdGU+PENpdGU+PEF1dGhvcj5MaWFvPC9BdXRob3I+PFllYXI+MjAyMjwvWWVhcj48UmVj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M2NS0zNzguZTY8L3BhZ2Vz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</w:fldData>
        </w:fldChar>
      </w:r>
      <w:r w:rsidRPr="004F7B00">
        <w:instrText xml:space="preserve"> ADDIN EN.CITE </w:instrText>
      </w:r>
      <w:r w:rsidRPr="004F7B00">
        <w:fldChar w:fldCharType="begin">
          <w:fldData xml:space="preserve">PEVuZE5vdGU+PENpdGU+PEF1dGhvcj5MaWFvPC9BdXRob3I+PFllYXI+MjAyMjwvWWVhcj48UmVj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M2NS0zNzguZTY8L3BhZ2Vz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29</w:t>
      </w:r>
      <w:r w:rsidRPr="004F7B00">
        <w:fldChar w:fldCharType="end"/>
      </w:r>
      <w:r w:rsidRPr="004F7B00">
        <w:rPr>
          <w:rFonts w:hint="eastAsia"/>
        </w:rPr>
        <w:t>]</w:t>
      </w:r>
      <w:r w:rsidRPr="004F7B00">
        <w:t xml:space="preserve">. Weimin Wang et al. found that the activation of CD8 T cells by immunotherapy enhances specific lipid peroxidation associated with ferroptosis in tumor cells. The increased occurrence of ferroptosis contributes to the anti-tumor efficacy of immunotherapy. </w:t>
      </w:r>
      <w:r w:rsidRPr="004F7B00">
        <w:rPr>
          <w:rFonts w:hint="eastAsia"/>
        </w:rPr>
        <w:t>In mechanistic terms, the secretion of interferon-gamma (IFN</w:t>
      </w:r>
      <w:r w:rsidRPr="004F7B00">
        <w:rPr>
          <w:rFonts w:hint="eastAsia"/>
        </w:rPr>
        <w:t>γ</w:t>
      </w:r>
      <w:r w:rsidRPr="004F7B00">
        <w:rPr>
          <w:rFonts w:hint="eastAsia"/>
        </w:rPr>
        <w:t>) by CD8 T cells triggers the suppression of solute carrier family 3 member 2 (SLC3A2) and solute carrier family 7 member 11 (SLC7A11) expression</w:t>
      </w:r>
      <w:r w:rsidRPr="004F7B00">
        <w:t>. SLC3A2 and SLC7A11 are two subunits of the glutamate-cystine antiporter system, impairing the uptake of cystine by tumor cells, thereby promoting lipid peroxidation and ferroptosis in tumor cells.</w:t>
      </w:r>
      <w:r w:rsidRPr="004F7B00">
        <w:fldChar w:fldCharType="begin">
          <w:fldData xml:space="preserve">PEVuZE5vdGU+PENpdGU+PEF1dGhvcj5XYW5nPC9BdXRob3I+PFllYXI+MjAxOTwvWWVhcj48UmVj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3MC0yNzQ8L3Bh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</w:fldData>
        </w:fldChar>
      </w:r>
      <w:r w:rsidRPr="004F7B00">
        <w:instrText xml:space="preserve"> ADDIN EN.CITE </w:instrText>
      </w:r>
      <w:r w:rsidRPr="004F7B00">
        <w:fldChar w:fldCharType="begin">
          <w:fldData xml:space="preserve">PEVuZE5vdGU+PENpdGU+PEF1dGhvcj5XYW5nPC9BdXRob3I+PFllYXI+MjAxOTwvWWVhcj48UmVj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3MC0yNzQ8L3Bh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30</w:t>
      </w:r>
      <w:r w:rsidRPr="004F7B00">
        <w:fldChar w:fldCharType="end"/>
      </w:r>
      <w:r w:rsidRPr="004F7B00">
        <w:rPr>
          <w:rFonts w:hint="eastAsia"/>
        </w:rPr>
        <w:t>]</w:t>
      </w:r>
      <w:r w:rsidRPr="004F7B00">
        <w:t xml:space="preserve">. </w:t>
      </w:r>
      <w:r w:rsidRPr="004F7B00">
        <w:rPr>
          <w:rFonts w:eastAsia="宋体" w:hint="eastAsia"/>
          <w:color w:val="000000" w:themeColor="text1"/>
        </w:rPr>
        <w:t>Thus, to investigate its correlation with immune infiltration, we analyzed the differences in the infiltration of 16 immune cell types and the activity of 13 immune-related pathways between the two risk groups. Our findings indicated that the low-risk group showed higher scores for most immune cells and functions, particularly aDCs, Th2 cells, Treg, T cell co-inhibition, and Type II IFN Response, compared to the high-risk group</w:t>
      </w:r>
      <w:bookmarkStart w:id="122" w:name="【paperrevise】152__and_Type_II_IFN_Repons"/>
      <w:r w:rsidRPr="004F7B00">
        <w:rPr>
          <w:color w:val="000000" w:themeColor="text1"/>
        </w:rPr>
        <w:t xml:space="preserve"> </w:t>
      </w:r>
      <w:r w:rsidRPr="004F7B00">
        <w:rPr>
          <w:b/>
          <w:bCs/>
          <w:color w:val="000000" w:themeColor="text1"/>
        </w:rPr>
        <w:t>(</w:t>
      </w:r>
      <w:r w:rsidRPr="004F7B00">
        <w:rPr>
          <w:rFonts w:eastAsia="MinionPro-Bold"/>
          <w:b/>
          <w:bCs/>
          <w:color w:val="000000" w:themeColor="text1"/>
        </w:rPr>
        <w:t>Figs</w:t>
      </w:r>
      <w:r w:rsidRPr="004F7B00">
        <w:rPr>
          <w:rFonts w:eastAsia="宋体" w:hint="eastAsia"/>
          <w:b/>
          <w:bCs/>
          <w:color w:val="000000" w:themeColor="text1"/>
        </w:rPr>
        <w:t>.</w:t>
      </w:r>
      <w:bookmarkEnd w:id="122"/>
      <w:r w:rsidRPr="004F7B00">
        <w:rPr>
          <w:rFonts w:eastAsia="宋体" w:hint="eastAsia"/>
          <w:b/>
          <w:bCs/>
          <w:color w:val="000000" w:themeColor="text1"/>
        </w:rPr>
        <w:t xml:space="preserve"> </w:t>
      </w:r>
      <w:bookmarkStart w:id="123" w:name="【paperrevise】153__6_and_Supplementary_Ta"/>
      <w:r w:rsidRPr="004F7B00">
        <w:rPr>
          <w:rFonts w:eastAsia="MinionPro-Bold"/>
          <w:b/>
          <w:bCs/>
          <w:color w:val="000000" w:themeColor="text1"/>
        </w:rPr>
        <w:t>7</w:t>
      </w:r>
      <w:r w:rsidRPr="004F7B00">
        <w:rPr>
          <w:rFonts w:eastAsia="宋体" w:hint="eastAsia"/>
          <w:b/>
          <w:bCs/>
          <w:color w:val="000000" w:themeColor="text1"/>
        </w:rPr>
        <w:t>A-</w:t>
      </w:r>
      <w:r w:rsidRPr="004F7B00">
        <w:rPr>
          <w:rFonts w:eastAsia="宋体"/>
          <w:b/>
          <w:bCs/>
          <w:color w:val="000000" w:themeColor="text1"/>
        </w:rPr>
        <w:t>7</w:t>
      </w:r>
      <w:r w:rsidRPr="004F7B00">
        <w:rPr>
          <w:rFonts w:eastAsia="宋体" w:hint="eastAsia"/>
          <w:b/>
          <w:bCs/>
          <w:color w:val="000000" w:themeColor="text1"/>
        </w:rPr>
        <w:t>D</w:t>
      </w:r>
      <w:r w:rsidRPr="004F7B00">
        <w:rPr>
          <w:rFonts w:eastAsia="MinionPro-Bold"/>
          <w:b/>
          <w:bCs/>
          <w:color w:val="000000" w:themeColor="text1"/>
        </w:rPr>
        <w:t xml:space="preserve"> </w:t>
      </w:r>
      <w:r w:rsidRPr="004F7B00">
        <w:rPr>
          <w:color w:val="000000" w:themeColor="text1"/>
        </w:rPr>
        <w:t xml:space="preserve">and </w:t>
      </w:r>
      <w:r w:rsidRPr="004F7B00">
        <w:rPr>
          <w:b/>
          <w:bCs/>
          <w:color w:val="000000" w:themeColor="text1"/>
        </w:rPr>
        <w:t xml:space="preserve">Suppl. </w:t>
      </w:r>
      <w:r w:rsidRPr="004F7B00">
        <w:rPr>
          <w:rFonts w:eastAsia="宋体" w:hint="eastAsia"/>
          <w:b/>
          <w:bCs/>
          <w:color w:val="000000" w:themeColor="text1"/>
        </w:rPr>
        <w:t>T</w:t>
      </w:r>
      <w:r w:rsidRPr="004F7B00">
        <w:rPr>
          <w:b/>
          <w:bCs/>
          <w:color w:val="000000" w:themeColor="text1"/>
        </w:rPr>
        <w:t>able S</w:t>
      </w:r>
      <w:r w:rsidRPr="004F7B00">
        <w:rPr>
          <w:rFonts w:eastAsia="宋体" w:hint="eastAsia"/>
          <w:b/>
          <w:bCs/>
          <w:color w:val="000000" w:themeColor="text1"/>
        </w:rPr>
        <w:t>7</w:t>
      </w:r>
      <w:r w:rsidRPr="004F7B00">
        <w:rPr>
          <w:b/>
          <w:bCs/>
          <w:color w:val="000000" w:themeColor="text1"/>
        </w:rPr>
        <w:t>)</w:t>
      </w:r>
      <w:r w:rsidRPr="004F7B00">
        <w:rPr>
          <w:color w:val="000000" w:themeColor="text1"/>
        </w:rPr>
        <w:t>.</w:t>
      </w:r>
      <w:bookmarkEnd w:id="123"/>
      <w:r w:rsidRPr="004F7B00">
        <w:rPr>
          <w:rFonts w:eastAsia="宋体"/>
          <w:color w:val="000000" w:themeColor="text1"/>
        </w:rPr>
        <w:t xml:space="preserve"> </w:t>
      </w:r>
      <w:r w:rsidRPr="004F7B00">
        <w:rPr>
          <w:rFonts w:eastAsia="宋体" w:hint="eastAsia"/>
          <w:color w:val="000000" w:themeColor="text1"/>
        </w:rPr>
        <w:t xml:space="preserve">Additionally, the low-risk group exhibited elevated expression levels of key immune checkpoint molecules relative to the high-risk group </w:t>
      </w:r>
      <w:r w:rsidRPr="004F7B00">
        <w:rPr>
          <w:b/>
          <w:bCs/>
          <w:color w:val="000000" w:themeColor="text1"/>
        </w:rPr>
        <w:t>(</w:t>
      </w:r>
      <w:r w:rsidRPr="004F7B00">
        <w:rPr>
          <w:rFonts w:eastAsia="MinionPro-Bold"/>
          <w:b/>
          <w:bCs/>
          <w:color w:val="000000" w:themeColor="text1"/>
        </w:rPr>
        <w:t>Figs</w:t>
      </w:r>
      <w:r w:rsidRPr="004F7B00">
        <w:rPr>
          <w:rFonts w:eastAsia="宋体" w:hint="eastAsia"/>
          <w:b/>
          <w:bCs/>
          <w:color w:val="000000" w:themeColor="text1"/>
        </w:rPr>
        <w:t xml:space="preserve">. </w:t>
      </w:r>
      <w:r w:rsidRPr="004F7B00">
        <w:rPr>
          <w:rFonts w:eastAsia="宋体"/>
          <w:b/>
          <w:bCs/>
          <w:color w:val="000000" w:themeColor="text1"/>
        </w:rPr>
        <w:t>8</w:t>
      </w:r>
      <w:r w:rsidRPr="004F7B00">
        <w:rPr>
          <w:rFonts w:eastAsia="宋体" w:hint="eastAsia"/>
          <w:b/>
          <w:bCs/>
          <w:color w:val="000000" w:themeColor="text1"/>
        </w:rPr>
        <w:t xml:space="preserve">A, </w:t>
      </w:r>
      <w:r w:rsidRPr="004F7B00">
        <w:rPr>
          <w:rFonts w:eastAsia="宋体"/>
          <w:b/>
          <w:bCs/>
          <w:color w:val="000000" w:themeColor="text1"/>
        </w:rPr>
        <w:t>8</w:t>
      </w:r>
      <w:r w:rsidRPr="004F7B00">
        <w:rPr>
          <w:rFonts w:eastAsia="宋体" w:hint="eastAsia"/>
          <w:b/>
          <w:bCs/>
          <w:color w:val="000000" w:themeColor="text1"/>
        </w:rPr>
        <w:t>B</w:t>
      </w:r>
      <w:r w:rsidRPr="004F7B00">
        <w:rPr>
          <w:rFonts w:eastAsia="MinionPro-Bold"/>
          <w:b/>
          <w:bCs/>
          <w:color w:val="000000" w:themeColor="text1"/>
        </w:rPr>
        <w:t xml:space="preserve"> </w:t>
      </w:r>
      <w:r w:rsidRPr="004F7B00">
        <w:rPr>
          <w:color w:val="000000" w:themeColor="text1"/>
        </w:rPr>
        <w:t xml:space="preserve">and </w:t>
      </w:r>
      <w:r w:rsidRPr="004F7B00">
        <w:rPr>
          <w:b/>
          <w:bCs/>
          <w:color w:val="000000" w:themeColor="text1"/>
        </w:rPr>
        <w:t xml:space="preserve">Suppl. </w:t>
      </w:r>
      <w:r w:rsidRPr="004F7B00">
        <w:rPr>
          <w:rFonts w:eastAsia="宋体" w:hint="eastAsia"/>
          <w:b/>
          <w:bCs/>
          <w:color w:val="000000" w:themeColor="text1"/>
        </w:rPr>
        <w:t>T</w:t>
      </w:r>
      <w:r w:rsidRPr="004F7B00">
        <w:rPr>
          <w:b/>
          <w:bCs/>
          <w:color w:val="000000" w:themeColor="text1"/>
        </w:rPr>
        <w:t>able S</w:t>
      </w:r>
      <w:r w:rsidRPr="004F7B00">
        <w:rPr>
          <w:rFonts w:eastAsia="宋体" w:hint="eastAsia"/>
          <w:b/>
          <w:bCs/>
          <w:color w:val="000000" w:themeColor="text1"/>
        </w:rPr>
        <w:t xml:space="preserve">8, </w:t>
      </w:r>
      <w:r w:rsidRPr="004F7B00">
        <w:rPr>
          <w:rFonts w:eastAsia="宋体"/>
          <w:b/>
          <w:bCs/>
          <w:color w:val="000000" w:themeColor="text1"/>
        </w:rPr>
        <w:t>S</w:t>
      </w:r>
      <w:r w:rsidRPr="004F7B00">
        <w:rPr>
          <w:rFonts w:eastAsia="宋体" w:hint="eastAsia"/>
          <w:b/>
          <w:bCs/>
          <w:color w:val="000000" w:themeColor="text1"/>
        </w:rPr>
        <w:t>9</w:t>
      </w:r>
      <w:r w:rsidRPr="004F7B00">
        <w:rPr>
          <w:b/>
          <w:bCs/>
          <w:color w:val="000000" w:themeColor="text1"/>
        </w:rPr>
        <w:t>)</w:t>
      </w:r>
      <w:r w:rsidRPr="004F7B00">
        <w:rPr>
          <w:rFonts w:eastAsia="宋体" w:hint="eastAsia"/>
          <w:color w:val="000000" w:themeColor="text1"/>
        </w:rPr>
        <w:t>.</w:t>
      </w:r>
    </w:p>
    <w:p w14:paraId="6A7536F4" w14:textId="77777777" w:rsidR="00367E4E" w:rsidRPr="004F7B00" w:rsidRDefault="00000000" w:rsidP="004F7B00">
      <w:r w:rsidRPr="004F7B00">
        <w:rPr>
          <w:rFonts w:eastAsia="Minion Pro"/>
          <w:noProof/>
        </w:rPr>
        <w:lastRenderedPageBreak/>
        <w:drawing>
          <wp:inline distT="0" distB="0" distL="114300" distR="114300" wp14:anchorId="0D2152A7" wp14:editId="526C7F33">
            <wp:extent cx="5271135" cy="5162550"/>
            <wp:effectExtent l="0" t="0" r="1905" b="3810"/>
            <wp:docPr id="13" name="图片 1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271135" cy="5162550"/>
                    </a:xfrm>
                    <a:prstGeom prst="rect">
                      <a:avLst/>
                    </a:prstGeom>
                  </pic:spPr>
                </pic:pic>
              </a:graphicData>
            </a:graphic>
          </wp:inline>
        </w:drawing>
      </w:r>
      <w:r w:rsidRPr="004F7B00">
        <w:rPr>
          <w:b/>
          <w:bCs/>
        </w:rPr>
        <w:t xml:space="preserve"> FIGURE 7:</w:t>
      </w:r>
      <w:r w:rsidRPr="004F7B00">
        <w:t xml:space="preserve">  Comparative analysis of immune cells and immune function using single-sample GSEA (ssGSEA) in the two cohorts. </w:t>
      </w:r>
      <w:r w:rsidRPr="004F7B00">
        <w:rPr>
          <w:b/>
          <w:bCs/>
        </w:rPr>
        <w:t>(A, B)</w:t>
      </w:r>
      <w:r w:rsidRPr="004F7B00">
        <w:t xml:space="preserve"> Enrichment outcomes depicting immune cell and immune function scores in TCGA cohort. </w:t>
      </w:r>
      <w:r w:rsidRPr="004F7B00">
        <w:rPr>
          <w:b/>
          <w:bCs/>
        </w:rPr>
        <w:t>(C, D)</w:t>
      </w:r>
      <w:r w:rsidRPr="004F7B00">
        <w:t xml:space="preserve"> Enrichment outcomes depicting immune cell and immune function scores in GEO cohort.</w:t>
      </w:r>
      <w:bookmarkStart w:id="124" w:name="OLE_LINK11"/>
      <w:r w:rsidRPr="004F7B00">
        <w:rPr>
          <w:rFonts w:hint="eastAsia"/>
        </w:rPr>
        <w:t xml:space="preserve"> </w:t>
      </w:r>
      <w:r w:rsidRPr="004F7B00">
        <w:t xml:space="preserve">(* </w:t>
      </w:r>
      <w:r w:rsidRPr="004F7B00">
        <w:rPr>
          <w:i/>
        </w:rPr>
        <w:t>p</w:t>
      </w:r>
      <w:r w:rsidRPr="004F7B00">
        <w:t xml:space="preserve">&lt; 0.05; ** </w:t>
      </w:r>
      <w:r w:rsidRPr="004F7B00">
        <w:rPr>
          <w:i/>
        </w:rPr>
        <w:t>p</w:t>
      </w:r>
      <w:r w:rsidRPr="004F7B00">
        <w:t xml:space="preserve">&lt; 0.01; *** </w:t>
      </w:r>
      <w:r w:rsidRPr="004F7B00">
        <w:rPr>
          <w:i/>
        </w:rPr>
        <w:t>p</w:t>
      </w:r>
      <w:r w:rsidRPr="004F7B00">
        <w:t>&lt; 0.001)</w:t>
      </w:r>
      <w:bookmarkEnd w:id="124"/>
      <w:r w:rsidRPr="004F7B00">
        <w:t>.</w:t>
      </w:r>
    </w:p>
    <w:p w14:paraId="2DCA2661" w14:textId="77777777" w:rsidR="00367E4E" w:rsidRPr="004F7B00" w:rsidRDefault="00367E4E" w:rsidP="004F7B00"/>
    <w:p w14:paraId="3F2F14C1" w14:textId="77777777" w:rsidR="00367E4E" w:rsidRPr="004F7B00" w:rsidRDefault="00000000" w:rsidP="004F7B00">
      <w:r w:rsidRPr="004F7B00">
        <w:rPr>
          <w:b/>
          <w:bCs/>
          <w:noProof/>
        </w:rPr>
        <w:lastRenderedPageBreak/>
        <w:drawing>
          <wp:inline distT="0" distB="0" distL="114300" distR="114300" wp14:anchorId="275899A7" wp14:editId="0D0B5225">
            <wp:extent cx="5264785" cy="8472805"/>
            <wp:effectExtent l="0" t="0" r="635" b="635"/>
            <wp:docPr id="10" name="图片 10" descr="figur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ure.8"/>
                    <pic:cNvPicPr>
                      <a:picLocks noChangeAspect="1"/>
                    </pic:cNvPicPr>
                  </pic:nvPicPr>
                  <pic:blipFill>
                    <a:blip r:embed="rId17"/>
                    <a:stretch>
                      <a:fillRect/>
                    </a:stretch>
                  </pic:blipFill>
                  <pic:spPr>
                    <a:xfrm>
                      <a:off x="0" y="0"/>
                      <a:ext cx="5264785" cy="8472805"/>
                    </a:xfrm>
                    <a:prstGeom prst="rect">
                      <a:avLst/>
                    </a:prstGeom>
                  </pic:spPr>
                </pic:pic>
              </a:graphicData>
            </a:graphic>
          </wp:inline>
        </w:drawing>
      </w:r>
      <w:r w:rsidRPr="004F7B00">
        <w:rPr>
          <w:b/>
          <w:bCs/>
        </w:rPr>
        <w:t xml:space="preserve"> FIGURE 8:</w:t>
      </w:r>
      <w:r w:rsidRPr="004F7B00">
        <w:rPr>
          <w:rFonts w:hint="eastAsia"/>
        </w:rPr>
        <w:t xml:space="preserve"> E</w:t>
      </w:r>
      <w:r w:rsidRPr="004F7B00">
        <w:t>xpression of the key immune checkpoint molecules in the high-risk and low-risk groups</w:t>
      </w:r>
      <w:r w:rsidRPr="004F7B00">
        <w:rPr>
          <w:rFonts w:hint="eastAsia"/>
        </w:rPr>
        <w:t xml:space="preserve">. </w:t>
      </w:r>
      <w:r w:rsidRPr="004F7B00">
        <w:rPr>
          <w:b/>
          <w:bCs/>
        </w:rPr>
        <w:lastRenderedPageBreak/>
        <w:t>(A)</w:t>
      </w:r>
      <w:r w:rsidRPr="004F7B00">
        <w:t>:</w:t>
      </w:r>
      <w:r w:rsidRPr="004F7B00">
        <w:rPr>
          <w:b/>
          <w:bCs/>
        </w:rPr>
        <w:t xml:space="preserve"> </w:t>
      </w:r>
      <w:r w:rsidRPr="004F7B00">
        <w:t xml:space="preserve">TCGA; </w:t>
      </w:r>
      <w:r w:rsidRPr="004F7B00">
        <w:rPr>
          <w:b/>
          <w:bCs/>
        </w:rPr>
        <w:t>(B)</w:t>
      </w:r>
      <w:r w:rsidRPr="004F7B00">
        <w:t>: GEO</w:t>
      </w:r>
    </w:p>
    <w:p w14:paraId="0C3C0ED3" w14:textId="77777777" w:rsidR="00367E4E" w:rsidRPr="004F7B00" w:rsidRDefault="00367E4E" w:rsidP="004F7B00"/>
    <w:p w14:paraId="77117EE7" w14:textId="77777777" w:rsidR="00367E4E" w:rsidRPr="004F7B00" w:rsidRDefault="00000000" w:rsidP="004F7B00">
      <w:pPr>
        <w:pStyle w:val="af2"/>
      </w:pPr>
      <w:r w:rsidRPr="004F7B00">
        <w:rPr>
          <w:rFonts w:eastAsia="宋体" w:hint="eastAsia"/>
        </w:rPr>
        <w:t>MAPK9</w:t>
      </w:r>
      <w:r w:rsidRPr="004F7B00">
        <w:t xml:space="preserve"> promotes migratory, invasive, and proliferative capacities of PCa cells </w:t>
      </w:r>
      <w:r w:rsidRPr="004F7B00">
        <w:rPr>
          <w:i/>
        </w:rPr>
        <w:t>in vitro</w:t>
      </w:r>
    </w:p>
    <w:p w14:paraId="753E6458" w14:textId="77777777" w:rsidR="00367E4E" w:rsidRPr="004F7B00" w:rsidRDefault="00367E4E" w:rsidP="004F7B00"/>
    <w:p w14:paraId="759C6AB1" w14:textId="77777777" w:rsidR="00367E4E" w:rsidRPr="004F7B00" w:rsidRDefault="00000000" w:rsidP="004F7B00">
      <w:pPr>
        <w:rPr>
          <w:lang w:val="en"/>
        </w:rPr>
      </w:pPr>
      <w:r w:rsidRPr="004F7B00">
        <w:rPr>
          <w:lang w:val="en"/>
        </w:rPr>
        <w:t xml:space="preserve">The coefficients </w:t>
      </w:r>
      <w:r w:rsidRPr="004F7B00">
        <w:rPr>
          <w:lang w:val="en" w:eastAsia="en-US"/>
        </w:rPr>
        <w:t>associated with</w:t>
      </w:r>
      <w:r w:rsidRPr="004F7B00">
        <w:rPr>
          <w:lang w:val="en"/>
        </w:rPr>
        <w:t xml:space="preserve"> the MAPK9 gene were </w:t>
      </w:r>
      <w:r w:rsidRPr="004F7B00">
        <w:rPr>
          <w:rFonts w:hint="eastAsia"/>
        </w:rPr>
        <w:t>remarkably</w:t>
      </w:r>
      <w:r w:rsidRPr="004F7B00">
        <w:rPr>
          <w:lang w:val="en" w:eastAsia="en-US"/>
        </w:rPr>
        <w:t xml:space="preserve"> elevated</w:t>
      </w:r>
      <w:r w:rsidRPr="004F7B00">
        <w:rPr>
          <w:lang w:val="en"/>
        </w:rPr>
        <w:t xml:space="preserve"> in </w:t>
      </w:r>
      <w:r w:rsidRPr="004F7B00">
        <w:rPr>
          <w:lang w:val="en" w:eastAsia="en-US"/>
        </w:rPr>
        <w:t>the</w:t>
      </w:r>
      <w:r w:rsidRPr="004F7B00">
        <w:rPr>
          <w:lang w:val="en"/>
        </w:rPr>
        <w:t xml:space="preserve"> construction</w:t>
      </w:r>
      <w:r w:rsidRPr="004F7B00">
        <w:rPr>
          <w:lang w:val="en" w:eastAsia="en-US"/>
        </w:rPr>
        <w:t xml:space="preserve"> of the signature, indicating its substantial</w:t>
      </w:r>
      <w:r w:rsidRPr="004F7B00">
        <w:rPr>
          <w:lang w:val="en"/>
        </w:rPr>
        <w:t xml:space="preserve"> prognostic </w:t>
      </w:r>
      <w:r w:rsidRPr="004F7B00">
        <w:rPr>
          <w:lang w:val="en" w:eastAsia="en-US"/>
        </w:rPr>
        <w:t>significance. Consequently,</w:t>
      </w:r>
      <w:r w:rsidRPr="004F7B00">
        <w:rPr>
          <w:lang w:val="en"/>
        </w:rPr>
        <w:t xml:space="preserve"> MAPK9 </w:t>
      </w:r>
      <w:r w:rsidRPr="004F7B00">
        <w:rPr>
          <w:lang w:val="en" w:eastAsia="en-US"/>
        </w:rPr>
        <w:t>became</w:t>
      </w:r>
      <w:r w:rsidRPr="004F7B00">
        <w:rPr>
          <w:lang w:val="en"/>
        </w:rPr>
        <w:t xml:space="preserve"> the </w:t>
      </w:r>
      <w:r w:rsidRPr="004F7B00">
        <w:rPr>
          <w:lang w:val="en" w:eastAsia="en-US"/>
        </w:rPr>
        <w:t>focal point</w:t>
      </w:r>
      <w:r w:rsidRPr="004F7B00">
        <w:rPr>
          <w:lang w:val="en"/>
        </w:rPr>
        <w:t xml:space="preserve"> of our subsequent </w:t>
      </w:r>
      <w:r w:rsidRPr="004F7B00">
        <w:rPr>
          <w:lang w:val="en" w:eastAsia="en-US"/>
        </w:rPr>
        <w:t>investigations.</w:t>
      </w:r>
      <w:r w:rsidRPr="004F7B00">
        <w:rPr>
          <w:lang w:val="en"/>
        </w:rPr>
        <w:t xml:space="preserve"> Western blot assays were </w:t>
      </w:r>
      <w:r w:rsidRPr="004F7B00">
        <w:rPr>
          <w:lang w:val="en" w:eastAsia="en-US"/>
        </w:rPr>
        <w:t>conducted</w:t>
      </w:r>
      <w:r w:rsidRPr="004F7B00">
        <w:rPr>
          <w:lang w:val="en"/>
        </w:rPr>
        <w:t xml:space="preserve"> to </w:t>
      </w:r>
      <w:r w:rsidRPr="004F7B00">
        <w:rPr>
          <w:lang w:val="en" w:eastAsia="en-US"/>
        </w:rPr>
        <w:t>examine variations in</w:t>
      </w:r>
      <w:r w:rsidRPr="004F7B00">
        <w:rPr>
          <w:lang w:val="en"/>
        </w:rPr>
        <w:t xml:space="preserve"> MAPK9 protein expressions between PCa cell lines and healthy prostate epithelial cell lines, considering the </w:t>
      </w:r>
      <w:r w:rsidRPr="004F7B00">
        <w:rPr>
          <w:lang w:val="en" w:eastAsia="en-US"/>
        </w:rPr>
        <w:t>distinct characteristics</w:t>
      </w:r>
      <w:r w:rsidRPr="004F7B00">
        <w:rPr>
          <w:lang w:val="en"/>
        </w:rPr>
        <w:t xml:space="preserve"> of different cell lines</w:t>
      </w:r>
      <w:r w:rsidRPr="004F7B00">
        <w:rPr>
          <w:rFonts w:eastAsia="MinionPro-Regular"/>
          <w:color w:val="000000" w:themeColor="text1"/>
        </w:rPr>
        <w:t xml:space="preserve"> (</w:t>
      </w:r>
      <w:r w:rsidRPr="004F7B00">
        <w:rPr>
          <w:rFonts w:eastAsia="MinionPro-Regular"/>
          <w:b/>
          <w:bCs/>
          <w:color w:val="000000" w:themeColor="text1"/>
        </w:rPr>
        <w:t>Fig</w:t>
      </w:r>
      <w:r w:rsidRPr="004F7B00">
        <w:rPr>
          <w:rFonts w:hint="eastAsia"/>
          <w:b/>
          <w:bCs/>
          <w:color w:val="000000" w:themeColor="text1"/>
        </w:rPr>
        <w:t xml:space="preserve">. </w:t>
      </w:r>
      <w:bookmarkStart w:id="125" w:name="【paperrevise】154__7A)._To_investigate_th"/>
      <w:r w:rsidRPr="004F7B00">
        <w:rPr>
          <w:b/>
          <w:bCs/>
          <w:color w:val="000000" w:themeColor="text1"/>
        </w:rPr>
        <w:t>9</w:t>
      </w:r>
      <w:r w:rsidRPr="004F7B00">
        <w:rPr>
          <w:rFonts w:eastAsia="MinionPro-Regular"/>
          <w:b/>
          <w:bCs/>
          <w:color w:val="000000" w:themeColor="text1"/>
        </w:rPr>
        <w:t>A</w:t>
      </w:r>
      <w:r w:rsidRPr="004F7B00">
        <w:rPr>
          <w:rFonts w:eastAsia="MinionPro-Regular"/>
          <w:color w:val="000000" w:themeColor="text1"/>
        </w:rPr>
        <w:t xml:space="preserve">). To investigate the </w:t>
      </w:r>
      <w:r w:rsidRPr="004F7B00">
        <w:rPr>
          <w:rFonts w:hint="eastAsia"/>
          <w:color w:val="000000" w:themeColor="text1"/>
        </w:rPr>
        <w:t>underlying</w:t>
      </w:r>
      <w:r w:rsidRPr="004F7B00">
        <w:rPr>
          <w:rFonts w:eastAsia="MinionPro-Regular"/>
          <w:color w:val="000000" w:themeColor="text1"/>
        </w:rPr>
        <w:t xml:space="preserve"> biological effect of </w:t>
      </w:r>
      <w:r w:rsidRPr="004F7B00">
        <w:rPr>
          <w:rFonts w:hint="eastAsia"/>
          <w:color w:val="000000" w:themeColor="text1"/>
        </w:rPr>
        <w:t>MAPK9</w:t>
      </w:r>
      <w:r w:rsidRPr="004F7B00">
        <w:rPr>
          <w:rFonts w:eastAsia="MinionPro-Regular"/>
          <w:color w:val="000000" w:themeColor="text1"/>
        </w:rPr>
        <w:t xml:space="preserve"> </w:t>
      </w:r>
      <w:r w:rsidRPr="004F7B00">
        <w:rPr>
          <w:rFonts w:hint="eastAsia"/>
          <w:color w:val="000000" w:themeColor="text1"/>
        </w:rPr>
        <w:t xml:space="preserve">on </w:t>
      </w:r>
      <w:r w:rsidRPr="004F7B00">
        <w:rPr>
          <w:rFonts w:eastAsia="MinionPro-Regular"/>
          <w:color w:val="000000" w:themeColor="text1"/>
        </w:rPr>
        <w:t>PCa cells, siRNA</w:t>
      </w:r>
      <w:r w:rsidRPr="004F7B00">
        <w:rPr>
          <w:rFonts w:hint="eastAsia"/>
          <w:color w:val="000000" w:themeColor="text1"/>
        </w:rPr>
        <w:t xml:space="preserve"> was  employed to silence MAPK9 expression in PC3 and 22RV1 cells</w:t>
      </w:r>
      <w:r w:rsidRPr="004F7B00">
        <w:rPr>
          <w:rFonts w:eastAsia="MinionPro-Regular"/>
          <w:color w:val="000000" w:themeColor="text1"/>
        </w:rPr>
        <w:t>.</w:t>
      </w:r>
      <w:bookmarkEnd w:id="125"/>
      <w:r w:rsidRPr="004F7B00">
        <w:rPr>
          <w:rFonts w:eastAsia="MinionPro-Regular"/>
          <w:color w:val="000000" w:themeColor="text1"/>
        </w:rPr>
        <w:t xml:space="preserve"> </w:t>
      </w:r>
      <w:r w:rsidRPr="004F7B00">
        <w:rPr>
          <w:rFonts w:eastAsia="MinionPro-Regular" w:hint="eastAsia"/>
          <w:color w:val="000000" w:themeColor="text1"/>
        </w:rPr>
        <w:t xml:space="preserve">Knockout efficiency of transfected cell lines was </w:t>
      </w:r>
      <w:r w:rsidRPr="004F7B00">
        <w:rPr>
          <w:rFonts w:hint="eastAsia"/>
          <w:color w:val="000000" w:themeColor="text1"/>
        </w:rPr>
        <w:t>calculated</w:t>
      </w:r>
      <w:r w:rsidRPr="004F7B00">
        <w:rPr>
          <w:rFonts w:eastAsia="MinionPro-Regular" w:hint="eastAsia"/>
          <w:color w:val="000000" w:themeColor="text1"/>
        </w:rPr>
        <w:t xml:space="preserve"> </w:t>
      </w:r>
      <w:r w:rsidRPr="004F7B00">
        <w:rPr>
          <w:rFonts w:hint="eastAsia"/>
          <w:color w:val="000000" w:themeColor="text1"/>
        </w:rPr>
        <w:t xml:space="preserve">using </w:t>
      </w:r>
      <w:r w:rsidRPr="004F7B00">
        <w:rPr>
          <w:rFonts w:eastAsia="MinionPro-Regular"/>
          <w:color w:val="000000" w:themeColor="text1"/>
        </w:rPr>
        <w:t>q</w:t>
      </w:r>
      <w:r w:rsidRPr="004F7B00">
        <w:rPr>
          <w:rFonts w:eastAsia="MinionPro-Regular" w:hint="eastAsia"/>
          <w:color w:val="000000" w:themeColor="text1"/>
        </w:rPr>
        <w:t>RT-PCR</w:t>
      </w:r>
      <w:r w:rsidRPr="004F7B00">
        <w:rPr>
          <w:rFonts w:eastAsia="MinionPro-Regular"/>
          <w:color w:val="000000" w:themeColor="text1"/>
        </w:rPr>
        <w:t xml:space="preserve"> (</w:t>
      </w:r>
      <w:r w:rsidRPr="004F7B00">
        <w:rPr>
          <w:rFonts w:eastAsia="MinionPro-Regular"/>
          <w:b/>
          <w:bCs/>
          <w:color w:val="000000" w:themeColor="text1"/>
        </w:rPr>
        <w:t>Fig</w:t>
      </w:r>
      <w:r w:rsidRPr="004F7B00">
        <w:rPr>
          <w:rFonts w:hint="eastAsia"/>
          <w:b/>
          <w:bCs/>
          <w:color w:val="000000" w:themeColor="text1"/>
        </w:rPr>
        <w:t xml:space="preserve">. </w:t>
      </w:r>
      <w:r w:rsidRPr="004F7B00">
        <w:rPr>
          <w:b/>
          <w:bCs/>
          <w:color w:val="000000" w:themeColor="text1"/>
        </w:rPr>
        <w:t>9</w:t>
      </w:r>
      <w:r w:rsidRPr="004F7B00">
        <w:rPr>
          <w:rFonts w:eastAsia="MinionPro-Regular"/>
          <w:b/>
          <w:bCs/>
          <w:color w:val="000000" w:themeColor="text1"/>
        </w:rPr>
        <w:t>B</w:t>
      </w:r>
      <w:r w:rsidRPr="004F7B00">
        <w:rPr>
          <w:rFonts w:eastAsia="MinionPro-Regular"/>
          <w:color w:val="000000" w:themeColor="text1"/>
        </w:rPr>
        <w:t xml:space="preserve">). </w:t>
      </w:r>
      <w:r w:rsidRPr="004F7B00">
        <w:rPr>
          <w:lang w:val="en" w:eastAsia="en-US"/>
        </w:rPr>
        <w:t xml:space="preserve">This finding was further </w:t>
      </w:r>
      <w:r w:rsidRPr="004F7B00">
        <w:rPr>
          <w:rFonts w:hint="eastAsia"/>
        </w:rPr>
        <w:t>verified</w:t>
      </w:r>
      <w:r w:rsidRPr="004F7B00">
        <w:rPr>
          <w:lang w:val="en" w:eastAsia="en-US"/>
        </w:rPr>
        <w:t xml:space="preserve"> by </w:t>
      </w:r>
      <w:r w:rsidRPr="004F7B00">
        <w:rPr>
          <w:lang w:val="en"/>
        </w:rPr>
        <w:t xml:space="preserve">Western blot assays </w:t>
      </w:r>
      <w:r w:rsidRPr="004F7B00">
        <w:rPr>
          <w:rFonts w:eastAsia="MinionPro-Regular"/>
          <w:color w:val="000000" w:themeColor="text1"/>
        </w:rPr>
        <w:t>(</w:t>
      </w:r>
      <w:r w:rsidRPr="004F7B00">
        <w:rPr>
          <w:rFonts w:eastAsia="MinionPro-Regular"/>
          <w:b/>
          <w:bCs/>
          <w:color w:val="000000" w:themeColor="text1"/>
        </w:rPr>
        <w:t>Fig</w:t>
      </w:r>
      <w:r w:rsidRPr="004F7B00">
        <w:rPr>
          <w:rFonts w:hint="eastAsia"/>
          <w:b/>
          <w:bCs/>
          <w:color w:val="000000" w:themeColor="text1"/>
        </w:rPr>
        <w:t xml:space="preserve">. </w:t>
      </w:r>
      <w:bookmarkStart w:id="126" w:name="【paperrevise】155__7C)._Through_transwell"/>
      <w:r w:rsidRPr="004F7B00">
        <w:rPr>
          <w:b/>
          <w:bCs/>
          <w:color w:val="000000" w:themeColor="text1"/>
        </w:rPr>
        <w:t>9</w:t>
      </w:r>
      <w:r w:rsidRPr="004F7B00">
        <w:rPr>
          <w:rFonts w:eastAsia="MinionPro-Regular"/>
          <w:b/>
          <w:bCs/>
          <w:color w:val="000000" w:themeColor="text1"/>
        </w:rPr>
        <w:t>C</w:t>
      </w:r>
      <w:r w:rsidRPr="004F7B00">
        <w:rPr>
          <w:rFonts w:eastAsia="MinionPro-Regular"/>
          <w:color w:val="000000" w:themeColor="text1"/>
        </w:rPr>
        <w:t>)</w:t>
      </w:r>
      <w:r w:rsidRPr="004F7B00">
        <w:rPr>
          <w:rFonts w:eastAsia="AdvTT86d47313"/>
          <w:color w:val="000000" w:themeColor="text1"/>
        </w:rPr>
        <w:t xml:space="preserve">. </w:t>
      </w:r>
      <w:r w:rsidRPr="004F7B00">
        <w:rPr>
          <w:lang w:val="en" w:eastAsia="en-US"/>
        </w:rPr>
        <w:t>Transwell</w:t>
      </w:r>
      <w:r w:rsidRPr="004F7B00">
        <w:rPr>
          <w:lang w:val="en"/>
        </w:rPr>
        <w:t xml:space="preserve"> migration and </w:t>
      </w:r>
      <w:r w:rsidRPr="004F7B00">
        <w:rPr>
          <w:lang w:val="en" w:eastAsia="en-US"/>
        </w:rPr>
        <w:t>Matrigel</w:t>
      </w:r>
      <w:r w:rsidRPr="004F7B00">
        <w:rPr>
          <w:lang w:val="en"/>
        </w:rPr>
        <w:t xml:space="preserve"> invasion assays</w:t>
      </w:r>
      <w:r w:rsidRPr="004F7B00">
        <w:rPr>
          <w:lang w:val="en" w:eastAsia="en-US"/>
        </w:rPr>
        <w:t xml:space="preserve"> demonstrated a significant reduction in </w:t>
      </w:r>
      <w:r w:rsidRPr="004F7B00">
        <w:rPr>
          <w:lang w:val="en"/>
        </w:rPr>
        <w:t>PCa cell invasion and migration</w:t>
      </w:r>
      <w:r w:rsidRPr="004F7B00">
        <w:rPr>
          <w:lang w:val="en" w:eastAsia="en-US"/>
        </w:rPr>
        <w:t xml:space="preserve"> upon the knockdown of the MAPK9 gene </w:t>
      </w:r>
      <w:bookmarkEnd w:id="126"/>
      <w:r w:rsidRPr="004F7B00">
        <w:rPr>
          <w:rFonts w:eastAsia="MinionPro-Regular"/>
          <w:color w:val="000000" w:themeColor="text1"/>
        </w:rPr>
        <w:t>(</w:t>
      </w:r>
      <w:r w:rsidRPr="004F7B00">
        <w:rPr>
          <w:rFonts w:eastAsia="MinionPro-Regular"/>
          <w:b/>
          <w:bCs/>
          <w:color w:val="000000" w:themeColor="text1"/>
        </w:rPr>
        <w:t>Figs</w:t>
      </w:r>
      <w:r w:rsidRPr="004F7B00">
        <w:rPr>
          <w:rFonts w:hint="eastAsia"/>
          <w:b/>
          <w:bCs/>
          <w:color w:val="000000" w:themeColor="text1"/>
        </w:rPr>
        <w:t xml:space="preserve">. </w:t>
      </w:r>
      <w:r w:rsidRPr="004F7B00">
        <w:rPr>
          <w:b/>
          <w:bCs/>
          <w:color w:val="000000" w:themeColor="text1"/>
        </w:rPr>
        <w:t>9</w:t>
      </w:r>
      <w:r w:rsidRPr="004F7B00">
        <w:rPr>
          <w:rFonts w:eastAsia="MinionPro-Regular"/>
          <w:b/>
          <w:bCs/>
          <w:color w:val="000000" w:themeColor="text1"/>
        </w:rPr>
        <w:t>D</w:t>
      </w:r>
      <w:r w:rsidRPr="004F7B00">
        <w:rPr>
          <w:rFonts w:hint="eastAsia"/>
          <w:b/>
          <w:bCs/>
          <w:color w:val="000000" w:themeColor="text1"/>
        </w:rPr>
        <w:t xml:space="preserve">, </w:t>
      </w:r>
      <w:r w:rsidRPr="004F7B00">
        <w:rPr>
          <w:b/>
          <w:bCs/>
          <w:color w:val="000000" w:themeColor="text1"/>
        </w:rPr>
        <w:t>9</w:t>
      </w:r>
      <w:r w:rsidRPr="004F7B00">
        <w:rPr>
          <w:rFonts w:eastAsia="MinionPro-Regular"/>
          <w:b/>
          <w:bCs/>
          <w:color w:val="000000" w:themeColor="text1"/>
        </w:rPr>
        <w:t>E</w:t>
      </w:r>
      <w:r w:rsidRPr="004F7B00">
        <w:rPr>
          <w:rFonts w:eastAsia="MinionPro-Regular"/>
          <w:color w:val="000000" w:themeColor="text1"/>
        </w:rPr>
        <w:t>). Additionally, both CCK8 and colony formation assays validated that the</w:t>
      </w:r>
      <w:r w:rsidRPr="004F7B00">
        <w:rPr>
          <w:rFonts w:hint="eastAsia"/>
          <w:color w:val="000000" w:themeColor="text1"/>
        </w:rPr>
        <w:t xml:space="preserve"> MAPK9</w:t>
      </w:r>
      <w:r w:rsidRPr="004F7B00">
        <w:rPr>
          <w:rFonts w:eastAsia="MinionPro-Regular"/>
          <w:color w:val="000000" w:themeColor="text1"/>
        </w:rPr>
        <w:t xml:space="preserve"> </w:t>
      </w:r>
      <w:r w:rsidRPr="004F7B00">
        <w:rPr>
          <w:rFonts w:hint="eastAsia"/>
          <w:color w:val="000000" w:themeColor="text1"/>
        </w:rPr>
        <w:t xml:space="preserve">knockdown decreased </w:t>
      </w:r>
      <w:r w:rsidRPr="004F7B00">
        <w:rPr>
          <w:rFonts w:eastAsia="MinionPro-Regular"/>
          <w:color w:val="000000" w:themeColor="text1"/>
        </w:rPr>
        <w:t xml:space="preserve">the proliferative capacity </w:t>
      </w:r>
      <w:r w:rsidRPr="004F7B00">
        <w:rPr>
          <w:rFonts w:hint="eastAsia"/>
          <w:color w:val="000000" w:themeColor="text1"/>
        </w:rPr>
        <w:t>in</w:t>
      </w:r>
      <w:r w:rsidRPr="004F7B00">
        <w:rPr>
          <w:rFonts w:eastAsia="MinionPro-Regular"/>
          <w:color w:val="000000" w:themeColor="text1"/>
        </w:rPr>
        <w:t xml:space="preserve"> PC3 and 22RV1 cells (</w:t>
      </w:r>
      <w:r w:rsidRPr="004F7B00">
        <w:rPr>
          <w:rFonts w:eastAsia="MinionPro-Regular"/>
          <w:b/>
          <w:bCs/>
          <w:color w:val="000000" w:themeColor="text1"/>
        </w:rPr>
        <w:t>Figs</w:t>
      </w:r>
      <w:r w:rsidRPr="004F7B00">
        <w:rPr>
          <w:rFonts w:hint="eastAsia"/>
          <w:b/>
          <w:bCs/>
          <w:color w:val="000000" w:themeColor="text1"/>
        </w:rPr>
        <w:t xml:space="preserve">. </w:t>
      </w:r>
      <w:r w:rsidRPr="004F7B00">
        <w:rPr>
          <w:b/>
          <w:bCs/>
          <w:color w:val="000000" w:themeColor="text1"/>
        </w:rPr>
        <w:t>9</w:t>
      </w:r>
      <w:r w:rsidRPr="004F7B00">
        <w:rPr>
          <w:rFonts w:eastAsia="MinionPro-Regular"/>
          <w:b/>
          <w:bCs/>
          <w:color w:val="000000" w:themeColor="text1"/>
        </w:rPr>
        <w:t>F</w:t>
      </w:r>
      <w:r w:rsidRPr="004F7B00">
        <w:rPr>
          <w:rFonts w:hint="eastAsia"/>
          <w:b/>
          <w:bCs/>
          <w:color w:val="000000" w:themeColor="text1"/>
        </w:rPr>
        <w:t>-</w:t>
      </w:r>
      <w:r w:rsidRPr="004F7B00">
        <w:rPr>
          <w:b/>
          <w:bCs/>
          <w:color w:val="000000" w:themeColor="text1"/>
        </w:rPr>
        <w:t>9</w:t>
      </w:r>
      <w:r w:rsidRPr="004F7B00">
        <w:rPr>
          <w:rFonts w:eastAsia="MinionPro-Regular"/>
          <w:b/>
          <w:bCs/>
          <w:color w:val="000000" w:themeColor="text1"/>
        </w:rPr>
        <w:t>I</w:t>
      </w:r>
      <w:r w:rsidRPr="004F7B00">
        <w:rPr>
          <w:rFonts w:eastAsia="MinionPro-Regular"/>
          <w:color w:val="000000" w:themeColor="text1"/>
        </w:rPr>
        <w:t xml:space="preserve">). Accordingly, it was </w:t>
      </w:r>
      <w:r w:rsidRPr="004F7B00">
        <w:rPr>
          <w:rFonts w:hint="eastAsia"/>
          <w:color w:val="000000" w:themeColor="text1"/>
        </w:rPr>
        <w:t>found that MAPK9 knockdown inhibited</w:t>
      </w:r>
      <w:r w:rsidRPr="004F7B00">
        <w:rPr>
          <w:rFonts w:eastAsia="MinionPro-Regular" w:hint="eastAsia"/>
          <w:color w:val="000000" w:themeColor="text1"/>
        </w:rPr>
        <w:t xml:space="preserve"> 22RV1 and PC3 cell</w:t>
      </w:r>
      <w:r w:rsidRPr="004F7B00">
        <w:rPr>
          <w:rFonts w:hint="eastAsia"/>
          <w:color w:val="000000" w:themeColor="text1"/>
        </w:rPr>
        <w:t xml:space="preserve"> migration</w:t>
      </w:r>
      <w:r w:rsidRPr="004F7B00">
        <w:rPr>
          <w:rFonts w:eastAsia="MinionPro-Regular" w:hint="eastAsia"/>
          <w:color w:val="000000" w:themeColor="text1"/>
        </w:rPr>
        <w:t xml:space="preserve"> through wound healing</w:t>
      </w:r>
      <w:r w:rsidRPr="004F7B00">
        <w:rPr>
          <w:rFonts w:hint="eastAsia"/>
          <w:color w:val="000000" w:themeColor="text1"/>
        </w:rPr>
        <w:t xml:space="preserve"> </w:t>
      </w:r>
      <w:r w:rsidRPr="004F7B00">
        <w:rPr>
          <w:rFonts w:eastAsia="MinionPro-Regular"/>
          <w:color w:val="000000" w:themeColor="text1"/>
        </w:rPr>
        <w:t>assays (</w:t>
      </w:r>
      <w:r w:rsidRPr="004F7B00">
        <w:rPr>
          <w:rFonts w:eastAsia="MinionPro-Regular"/>
          <w:b/>
          <w:bCs/>
          <w:color w:val="000000" w:themeColor="text1"/>
        </w:rPr>
        <w:t>Figs</w:t>
      </w:r>
      <w:r w:rsidRPr="004F7B00">
        <w:rPr>
          <w:rFonts w:hint="eastAsia"/>
          <w:b/>
          <w:bCs/>
          <w:color w:val="000000" w:themeColor="text1"/>
        </w:rPr>
        <w:t xml:space="preserve">. </w:t>
      </w:r>
      <w:bookmarkStart w:id="127" w:name="【paperrevise】156__7J_and_K)._Altogether,"/>
      <w:r w:rsidRPr="004F7B00">
        <w:rPr>
          <w:b/>
          <w:bCs/>
          <w:color w:val="000000" w:themeColor="text1"/>
        </w:rPr>
        <w:t>9</w:t>
      </w:r>
      <w:r w:rsidRPr="004F7B00">
        <w:rPr>
          <w:rFonts w:eastAsia="MinionPro-Regular"/>
          <w:b/>
          <w:bCs/>
          <w:color w:val="000000" w:themeColor="text1"/>
        </w:rPr>
        <w:t>J</w:t>
      </w:r>
      <w:r w:rsidRPr="004F7B00">
        <w:rPr>
          <w:rFonts w:hint="eastAsia"/>
          <w:b/>
          <w:bCs/>
          <w:color w:val="000000" w:themeColor="text1"/>
        </w:rPr>
        <w:t xml:space="preserve">, </w:t>
      </w:r>
      <w:r w:rsidRPr="004F7B00">
        <w:rPr>
          <w:b/>
          <w:bCs/>
          <w:color w:val="000000" w:themeColor="text1"/>
        </w:rPr>
        <w:t>9</w:t>
      </w:r>
      <w:r w:rsidRPr="004F7B00">
        <w:rPr>
          <w:rFonts w:eastAsia="MinionPro-Regular"/>
          <w:b/>
          <w:bCs/>
          <w:color w:val="000000" w:themeColor="text1"/>
        </w:rPr>
        <w:t>K</w:t>
      </w:r>
      <w:r w:rsidRPr="004F7B00">
        <w:rPr>
          <w:rFonts w:eastAsia="MinionPro-Regular"/>
          <w:color w:val="000000" w:themeColor="text1"/>
        </w:rPr>
        <w:t>). Altogether</w:t>
      </w:r>
      <w:r w:rsidRPr="004F7B00">
        <w:rPr>
          <w:rFonts w:eastAsia="MinionPro-Regular" w:hint="eastAsia"/>
          <w:color w:val="000000" w:themeColor="text1"/>
        </w:rPr>
        <w:t xml:space="preserve">, the above </w:t>
      </w:r>
      <w:r w:rsidRPr="004F7B00">
        <w:rPr>
          <w:i/>
          <w:color w:val="000000" w:themeColor="text1"/>
        </w:rPr>
        <w:t>in vitro</w:t>
      </w:r>
      <w:r w:rsidRPr="004F7B00">
        <w:rPr>
          <w:rFonts w:eastAsia="MinionPro-Regular" w:hint="eastAsia"/>
          <w:color w:val="000000" w:themeColor="text1"/>
        </w:rPr>
        <w:t xml:space="preserve"> </w:t>
      </w:r>
      <w:r w:rsidRPr="004F7B00">
        <w:rPr>
          <w:rFonts w:eastAsia="MinionPro-Regular"/>
          <w:color w:val="000000" w:themeColor="text1"/>
        </w:rPr>
        <w:t xml:space="preserve">findings suggested </w:t>
      </w:r>
      <w:r w:rsidRPr="004F7B00">
        <w:rPr>
          <w:rFonts w:eastAsia="MinionPro-Regular" w:hint="eastAsia"/>
          <w:color w:val="000000" w:themeColor="text1"/>
        </w:rPr>
        <w:t xml:space="preserve">that </w:t>
      </w:r>
      <w:r w:rsidRPr="004F7B00">
        <w:rPr>
          <w:rFonts w:hint="eastAsia"/>
          <w:color w:val="000000" w:themeColor="text1"/>
        </w:rPr>
        <w:t>MAPK9</w:t>
      </w:r>
      <w:r w:rsidRPr="004F7B00">
        <w:rPr>
          <w:rFonts w:eastAsia="MinionPro-Regular" w:hint="eastAsia"/>
          <w:color w:val="000000" w:themeColor="text1"/>
        </w:rPr>
        <w:t xml:space="preserve">, as an oncogene, </w:t>
      </w:r>
      <w:r w:rsidRPr="004F7B00">
        <w:rPr>
          <w:rFonts w:hint="eastAsia"/>
          <w:color w:val="000000" w:themeColor="text1"/>
        </w:rPr>
        <w:t>could enhance</w:t>
      </w:r>
      <w:r w:rsidRPr="004F7B00">
        <w:rPr>
          <w:color w:val="000000" w:themeColor="text1"/>
        </w:rPr>
        <w:t xml:space="preserve"> </w:t>
      </w:r>
      <w:r w:rsidRPr="004F7B00">
        <w:rPr>
          <w:rFonts w:eastAsia="MinionPro-Regular" w:hint="eastAsia"/>
          <w:color w:val="000000" w:themeColor="text1"/>
        </w:rPr>
        <w:t>PCa cell</w:t>
      </w:r>
      <w:r w:rsidRPr="004F7B00">
        <w:rPr>
          <w:rFonts w:hint="eastAsia"/>
          <w:color w:val="000000" w:themeColor="text1"/>
        </w:rPr>
        <w:t xml:space="preserve"> </w:t>
      </w:r>
      <w:r w:rsidRPr="004F7B00">
        <w:rPr>
          <w:rFonts w:eastAsia="MinionPro-Regular" w:hint="eastAsia"/>
          <w:color w:val="000000" w:themeColor="text1"/>
        </w:rPr>
        <w:t>proliferation, migration</w:t>
      </w:r>
      <w:r w:rsidRPr="004F7B00">
        <w:rPr>
          <w:rFonts w:eastAsia="MinionPro-Regular"/>
          <w:color w:val="000000" w:themeColor="text1"/>
        </w:rPr>
        <w:t>, and</w:t>
      </w:r>
      <w:r w:rsidRPr="004F7B00">
        <w:rPr>
          <w:rFonts w:eastAsia="MinionPro-Regular" w:hint="eastAsia"/>
          <w:color w:val="000000" w:themeColor="text1"/>
        </w:rPr>
        <w:t xml:space="preserve"> invasion.</w:t>
      </w:r>
      <w:bookmarkEnd w:id="127"/>
    </w:p>
    <w:p w14:paraId="0CB609B5" w14:textId="77777777" w:rsidR="00367E4E" w:rsidRPr="004F7B00" w:rsidRDefault="00000000" w:rsidP="004F7B00">
      <w:pPr>
        <w:rPr>
          <w:lang w:val="en"/>
        </w:rPr>
      </w:pPr>
      <w:r w:rsidRPr="004F7B00">
        <w:rPr>
          <w:rFonts w:eastAsia="宋体" w:cstheme="minorHAnsi"/>
          <w:noProof/>
          <w:kern w:val="0"/>
          <w:sz w:val="16"/>
          <w:szCs w:val="16"/>
          <w:lang w:val="en" w:eastAsia="en-US"/>
        </w:rPr>
        <w:lastRenderedPageBreak/>
        <w:drawing>
          <wp:inline distT="0" distB="0" distL="0" distR="0" wp14:anchorId="065B0AF2" wp14:editId="6DBF8D8C">
            <wp:extent cx="5274310" cy="7620635"/>
            <wp:effectExtent l="0" t="0" r="2540" b="0"/>
            <wp:docPr id="131209043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90430" name="图片 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7620635"/>
                    </a:xfrm>
                    <a:prstGeom prst="rect">
                      <a:avLst/>
                    </a:prstGeom>
                  </pic:spPr>
                </pic:pic>
              </a:graphicData>
            </a:graphic>
          </wp:inline>
        </w:drawing>
      </w:r>
      <w:r w:rsidRPr="004F7B00">
        <w:rPr>
          <w:b/>
          <w:bCs/>
        </w:rPr>
        <w:t xml:space="preserve"> FIGURE</w:t>
      </w:r>
      <w:r w:rsidRPr="004F7B00">
        <w:rPr>
          <w:rFonts w:hint="eastAsia"/>
          <w:b/>
          <w:bCs/>
        </w:rPr>
        <w:t xml:space="preserve"> </w:t>
      </w:r>
      <w:r w:rsidRPr="004F7B00">
        <w:rPr>
          <w:b/>
          <w:bCs/>
        </w:rPr>
        <w:t>9:</w:t>
      </w:r>
      <w:r w:rsidRPr="004F7B00">
        <w:rPr>
          <w:rFonts w:hint="eastAsia"/>
          <w:b/>
          <w:bCs/>
        </w:rPr>
        <w:t xml:space="preserve"> </w:t>
      </w:r>
      <w:r w:rsidRPr="004F7B00">
        <w:t>Downregulated</w:t>
      </w:r>
      <w:r w:rsidRPr="004F7B00">
        <w:rPr>
          <w:bCs/>
        </w:rPr>
        <w:t xml:space="preserve"> expression of</w:t>
      </w:r>
      <w:r w:rsidRPr="004F7B00">
        <w:rPr>
          <w:b/>
        </w:rPr>
        <w:t xml:space="preserve"> </w:t>
      </w:r>
      <w:r w:rsidRPr="004F7B00">
        <w:t>MAPK9 inhibits the proliferative, migratory</w:t>
      </w:r>
      <w:r w:rsidRPr="004F7B00">
        <w:rPr>
          <w:rFonts w:hint="eastAsia"/>
        </w:rPr>
        <w:t xml:space="preserve">. </w:t>
      </w:r>
      <w:r w:rsidRPr="004F7B00">
        <w:t xml:space="preserve">and invasive capabilities of the cell. </w:t>
      </w:r>
      <w:r w:rsidRPr="004F7B00">
        <w:rPr>
          <w:b/>
          <w:bCs/>
        </w:rPr>
        <w:t>(A)</w:t>
      </w:r>
      <w:r w:rsidRPr="004F7B00">
        <w:t xml:space="preserve"> Western blot analysis indicating differential expression of MAPK9 in RWPE-1 and PCa cells. </w:t>
      </w:r>
      <w:r w:rsidRPr="004F7B00">
        <w:rPr>
          <w:b/>
          <w:bCs/>
        </w:rPr>
        <w:t>(B, C)</w:t>
      </w:r>
      <w:r w:rsidRPr="004F7B00">
        <w:t xml:space="preserve"> qRT-PCR and western blot analysis of PC3 and 22RV1 cells following transfection with MAPK9-siRNA or siRNA-NC. </w:t>
      </w:r>
      <w:r w:rsidRPr="004F7B00">
        <w:rPr>
          <w:b/>
          <w:bCs/>
        </w:rPr>
        <w:t>(D, E)</w:t>
      </w:r>
      <w:r w:rsidRPr="004F7B00">
        <w:t xml:space="preserve"> </w:t>
      </w:r>
      <w:r w:rsidRPr="004F7B00">
        <w:rPr>
          <w:lang w:val="en" w:eastAsia="en-US"/>
        </w:rPr>
        <w:t xml:space="preserve">Assessment of </w:t>
      </w:r>
      <w:r w:rsidRPr="004F7B00">
        <w:rPr>
          <w:lang w:val="en"/>
        </w:rPr>
        <w:t xml:space="preserve">migratory and invasive </w:t>
      </w:r>
      <w:r w:rsidRPr="004F7B00">
        <w:rPr>
          <w:lang w:val="en" w:eastAsia="en-US"/>
        </w:rPr>
        <w:t>capabilities</w:t>
      </w:r>
      <w:r w:rsidRPr="004F7B00">
        <w:rPr>
          <w:lang w:val="en"/>
        </w:rPr>
        <w:t xml:space="preserve"> of transfected cells </w:t>
      </w:r>
      <w:r w:rsidRPr="004F7B00">
        <w:rPr>
          <w:lang w:val="en" w:eastAsia="en-US"/>
        </w:rPr>
        <w:t>using</w:t>
      </w:r>
      <w:r w:rsidRPr="004F7B00">
        <w:rPr>
          <w:lang w:val="en"/>
        </w:rPr>
        <w:t xml:space="preserve"> transwell migration and matrigel invasion assays. Scale bar = </w:t>
      </w:r>
      <w:r w:rsidRPr="004F7B00">
        <w:rPr>
          <w:lang w:val="en"/>
        </w:rPr>
        <w:lastRenderedPageBreak/>
        <w:t xml:space="preserve">100 μm. </w:t>
      </w:r>
      <w:r w:rsidRPr="004F7B00">
        <w:rPr>
          <w:b/>
          <w:bCs/>
        </w:rPr>
        <w:t>(F-I)</w:t>
      </w:r>
      <w:r w:rsidRPr="004F7B00">
        <w:t xml:space="preserve"> </w:t>
      </w:r>
      <w:r w:rsidRPr="004F7B00">
        <w:rPr>
          <w:lang w:val="en" w:eastAsia="en-US"/>
        </w:rPr>
        <w:t>Evaluation of cell</w:t>
      </w:r>
      <w:r w:rsidRPr="004F7B00">
        <w:rPr>
          <w:lang w:val="en"/>
        </w:rPr>
        <w:t xml:space="preserve"> proliferation </w:t>
      </w:r>
      <w:r w:rsidRPr="004F7B00">
        <w:rPr>
          <w:lang w:val="en" w:eastAsia="en-US"/>
        </w:rPr>
        <w:t>capacity</w:t>
      </w:r>
      <w:r w:rsidRPr="004F7B00">
        <w:rPr>
          <w:lang w:val="en"/>
        </w:rPr>
        <w:t xml:space="preserve"> of transfected cells </w:t>
      </w:r>
      <w:r w:rsidRPr="004F7B00">
        <w:rPr>
          <w:lang w:val="en" w:eastAsia="en-US"/>
        </w:rPr>
        <w:t>through</w:t>
      </w:r>
      <w:r w:rsidRPr="004F7B00">
        <w:rPr>
          <w:lang w:val="en"/>
        </w:rPr>
        <w:t xml:space="preserve"> colony formation assay and CCK8 assay. Scale bar = 1 cm. </w:t>
      </w:r>
      <w:r w:rsidRPr="004F7B00">
        <w:rPr>
          <w:b/>
          <w:bCs/>
        </w:rPr>
        <w:t>(J, K)</w:t>
      </w:r>
      <w:r w:rsidRPr="004F7B00">
        <w:t xml:space="preserve"> Wound healing assays to assess the cell migration capacity of transfected cells. Scale bar = 250 μm. (** </w:t>
      </w:r>
      <w:r w:rsidRPr="004F7B00">
        <w:rPr>
          <w:i/>
        </w:rPr>
        <w:t>p</w:t>
      </w:r>
      <w:r w:rsidRPr="004F7B00">
        <w:t>&lt; 0.01;</w:t>
      </w:r>
      <w:r w:rsidRPr="004F7B00">
        <w:rPr>
          <w:rFonts w:hint="eastAsia"/>
        </w:rPr>
        <w:t xml:space="preserve"> </w:t>
      </w:r>
      <w:r w:rsidRPr="004F7B00">
        <w:t xml:space="preserve">*** </w:t>
      </w:r>
      <w:r w:rsidRPr="004F7B00">
        <w:rPr>
          <w:i/>
        </w:rPr>
        <w:t>p</w:t>
      </w:r>
      <w:r w:rsidRPr="004F7B00">
        <w:t>&lt; 0.001</w:t>
      </w:r>
      <w:r w:rsidRPr="004F7B00">
        <w:rPr>
          <w:rFonts w:hint="eastAsia"/>
        </w:rPr>
        <w:t xml:space="preserve">, </w:t>
      </w:r>
      <w:r w:rsidRPr="004F7B00">
        <w:t xml:space="preserve">**** </w:t>
      </w:r>
      <w:r w:rsidRPr="004F7B00">
        <w:rPr>
          <w:i/>
        </w:rPr>
        <w:t>p</w:t>
      </w:r>
      <w:r w:rsidRPr="004F7B00">
        <w:t>&lt; 0.</w:t>
      </w:r>
      <w:r w:rsidRPr="004F7B00">
        <w:rPr>
          <w:rFonts w:hint="eastAsia"/>
        </w:rPr>
        <w:t>0</w:t>
      </w:r>
      <w:r w:rsidRPr="004F7B00">
        <w:t xml:space="preserve">001) </w:t>
      </w:r>
    </w:p>
    <w:p w14:paraId="3E9F0C8B" w14:textId="77777777" w:rsidR="00367E4E" w:rsidRPr="004F7B00" w:rsidRDefault="00367E4E" w:rsidP="004F7B00">
      <w:pPr>
        <w:rPr>
          <w:lang w:val="en"/>
        </w:rPr>
      </w:pPr>
    </w:p>
    <w:p w14:paraId="76B0F547" w14:textId="77777777" w:rsidR="00367E4E" w:rsidRPr="004F7B00" w:rsidRDefault="00000000" w:rsidP="004F7B00">
      <w:pPr>
        <w:pStyle w:val="af2"/>
        <w:rPr>
          <w:i/>
        </w:rPr>
      </w:pPr>
      <w:r w:rsidRPr="004F7B00">
        <w:rPr>
          <w:rFonts w:eastAsia="宋体" w:hint="eastAsia"/>
        </w:rPr>
        <w:t>MAPK9</w:t>
      </w:r>
      <w:r w:rsidRPr="004F7B00">
        <w:rPr>
          <w:rFonts w:eastAsia="HelveticaNeueLTStd-BdIt"/>
        </w:rPr>
        <w:t xml:space="preserve"> k</w:t>
      </w:r>
      <w:r w:rsidRPr="004F7B00">
        <w:t xml:space="preserve">nockdown </w:t>
      </w:r>
      <w:r w:rsidRPr="004F7B00">
        <w:rPr>
          <w:rFonts w:eastAsia="AdvTT99c4c969"/>
        </w:rPr>
        <w:t>inhibits f</w:t>
      </w:r>
      <w:r w:rsidRPr="004F7B00">
        <w:t xml:space="preserve">erroptosis </w:t>
      </w:r>
      <w:r w:rsidRPr="004F7B00">
        <w:rPr>
          <w:i/>
        </w:rPr>
        <w:t>in vitro</w:t>
      </w:r>
      <w:r w:rsidRPr="004F7B00">
        <w:rPr>
          <w:rFonts w:eastAsia="宋体" w:hint="eastAsia"/>
        </w:rPr>
        <w:t xml:space="preserve"> </w:t>
      </w:r>
      <w:r w:rsidRPr="004F7B00">
        <w:t>and suppresses proliferation</w:t>
      </w:r>
      <w:r w:rsidRPr="004F7B00">
        <w:rPr>
          <w:rFonts w:eastAsia="宋体" w:hint="eastAsia"/>
        </w:rPr>
        <w:t xml:space="preserve"> </w:t>
      </w:r>
      <w:r w:rsidRPr="004F7B00">
        <w:rPr>
          <w:i/>
          <w:iCs/>
          <w:lang w:val="en"/>
        </w:rPr>
        <w:t>In vivo</w:t>
      </w:r>
    </w:p>
    <w:p w14:paraId="7DBE9B40" w14:textId="77777777" w:rsidR="00367E4E" w:rsidRPr="004F7B00" w:rsidRDefault="00367E4E" w:rsidP="004F7B00"/>
    <w:p w14:paraId="1456ED33" w14:textId="77777777" w:rsidR="00367E4E" w:rsidRPr="004F7B00" w:rsidRDefault="00000000" w:rsidP="004F7B00">
      <w:bookmarkStart w:id="128" w:name="【paperrevise】157_To_evaluate_the_potenti"/>
      <w:r w:rsidRPr="004F7B00">
        <w:t xml:space="preserve">The sensitivity of </w:t>
      </w:r>
      <w:r w:rsidRPr="004F7B00">
        <w:rPr>
          <w:rFonts w:eastAsia="宋体" w:hint="eastAsia"/>
        </w:rPr>
        <w:t>P</w:t>
      </w:r>
      <w:r w:rsidRPr="004F7B00">
        <w:rPr>
          <w:rFonts w:eastAsia="宋体"/>
        </w:rPr>
        <w:t>C3 and 22RV1 cells to ferroptosis was assessed following transfection with MAPK9-siRNA or siRNA-NC</w:t>
      </w:r>
      <w:r w:rsidRPr="004F7B00">
        <w:t xml:space="preserve">. </w:t>
      </w:r>
      <w:r w:rsidRPr="004F7B00">
        <w:rPr>
          <w:rFonts w:hint="eastAsia"/>
        </w:rPr>
        <w:t>The levels of Fe2+ release, malondialdehyde (MDA), reactive oxygen species (ROS), and glutathione (GSH) were measured in prostate cancer (PCa) cells over a 24-hour period under various experimental conditions</w:t>
      </w:r>
      <w:r w:rsidRPr="004F7B00">
        <w:t xml:space="preserve">. </w:t>
      </w:r>
      <w:r w:rsidRPr="004F7B00">
        <w:rPr>
          <w:rFonts w:hint="eastAsia"/>
        </w:rPr>
        <w:t>C</w:t>
      </w:r>
      <w:r w:rsidRPr="004F7B00">
        <w:t>ompared with si-NC-</w:t>
      </w:r>
      <w:r w:rsidRPr="004F7B00">
        <w:rPr>
          <w:rFonts w:hint="eastAsia"/>
        </w:rPr>
        <w:t>MAPK9</w:t>
      </w:r>
      <w:r w:rsidRPr="004F7B00">
        <w:t>-treated PC</w:t>
      </w:r>
      <w:r w:rsidRPr="004F7B00">
        <w:rPr>
          <w:rFonts w:hint="eastAsia"/>
        </w:rPr>
        <w:t xml:space="preserve">a </w:t>
      </w:r>
      <w:r w:rsidRPr="004F7B00">
        <w:t>cells, Fe</w:t>
      </w:r>
      <w:r w:rsidRPr="004F7B00">
        <w:rPr>
          <w:vertAlign w:val="superscript"/>
        </w:rPr>
        <w:t>2+</w:t>
      </w:r>
      <w:r w:rsidRPr="004F7B00">
        <w:t xml:space="preserve">, MDA, and </w:t>
      </w:r>
      <w:r w:rsidRPr="004F7B00">
        <w:rPr>
          <w:rFonts w:hint="eastAsia"/>
        </w:rPr>
        <w:t>ROS</w:t>
      </w:r>
      <w:r w:rsidRPr="004F7B00">
        <w:t xml:space="preserve"> levels in si-</w:t>
      </w:r>
      <w:r w:rsidRPr="004F7B00">
        <w:rPr>
          <w:rFonts w:hint="eastAsia"/>
        </w:rPr>
        <w:t>MAPK9</w:t>
      </w:r>
      <w:r w:rsidRPr="004F7B00">
        <w:t>-treated PC</w:t>
      </w:r>
      <w:r w:rsidRPr="004F7B00">
        <w:rPr>
          <w:rFonts w:hint="eastAsia"/>
        </w:rPr>
        <w:t>a</w:t>
      </w:r>
      <w:r w:rsidRPr="004F7B00">
        <w:t xml:space="preserve"> cells were </w:t>
      </w:r>
      <w:r w:rsidRPr="004F7B00">
        <w:rPr>
          <w:rFonts w:eastAsia="宋体" w:hint="eastAsia"/>
        </w:rPr>
        <w:t>considerably</w:t>
      </w:r>
      <w:r w:rsidRPr="004F7B00">
        <w:t xml:space="preserve"> decreased, whereas the GSH level was considerably increased </w:t>
      </w:r>
      <w:r w:rsidRPr="004F7B00">
        <w:rPr>
          <w:rFonts w:eastAsia="Minion Pro"/>
          <w:b/>
          <w:bCs/>
        </w:rPr>
        <w:t>(Figs</w:t>
      </w:r>
      <w:r w:rsidRPr="004F7B00">
        <w:rPr>
          <w:rFonts w:eastAsia="Minion Pro" w:hint="eastAsia"/>
          <w:b/>
          <w:bCs/>
        </w:rPr>
        <w:t xml:space="preserve">. </w:t>
      </w:r>
      <w:r w:rsidRPr="004F7B00">
        <w:rPr>
          <w:rFonts w:eastAsia="Minion Pro"/>
          <w:b/>
          <w:bCs/>
        </w:rPr>
        <w:t>10</w:t>
      </w:r>
      <w:r w:rsidRPr="004F7B00">
        <w:rPr>
          <w:rFonts w:eastAsia="Minion Pro" w:hint="eastAsia"/>
          <w:b/>
          <w:bCs/>
        </w:rPr>
        <w:t xml:space="preserve">A, </w:t>
      </w:r>
      <w:r w:rsidRPr="004F7B00">
        <w:rPr>
          <w:rFonts w:eastAsia="Minion Pro"/>
          <w:b/>
          <w:bCs/>
        </w:rPr>
        <w:t>10</w:t>
      </w:r>
      <w:r w:rsidRPr="004F7B00">
        <w:rPr>
          <w:rFonts w:eastAsia="Minion Pro" w:hint="eastAsia"/>
          <w:b/>
          <w:bCs/>
        </w:rPr>
        <w:t>B</w:t>
      </w:r>
      <w:r w:rsidRPr="004F7B00">
        <w:rPr>
          <w:rFonts w:eastAsia="Minion Pro"/>
          <w:b/>
          <w:bCs/>
        </w:rPr>
        <w:t>)</w:t>
      </w:r>
      <w:r w:rsidRPr="004F7B00">
        <w:t xml:space="preserve">. </w:t>
      </w:r>
    </w:p>
    <w:p w14:paraId="65D6763F" w14:textId="77777777" w:rsidR="00367E4E" w:rsidRPr="004F7B00" w:rsidRDefault="00367E4E" w:rsidP="004F7B00"/>
    <w:p w14:paraId="6F833BFB" w14:textId="77777777" w:rsidR="00367E4E" w:rsidRPr="004F7B00" w:rsidRDefault="00000000" w:rsidP="004F7B00">
      <w:r w:rsidRPr="004F7B00">
        <w:rPr>
          <w:rFonts w:hint="eastAsia"/>
        </w:rPr>
        <w:t>To explore the potential impact of MAPK9 on the modulation of ferroptosis in prostate cancer (PCa), human PCa PC3 cells were exposed to either control siRNA or siRNA specifically targeting the MAPK9 gene</w:t>
      </w:r>
      <w:bookmarkEnd w:id="128"/>
      <w:r w:rsidRPr="004F7B00">
        <w:t>. T</w:t>
      </w:r>
      <w:r w:rsidRPr="004F7B00">
        <w:rPr>
          <w:rFonts w:hint="eastAsia"/>
        </w:rPr>
        <w:t>he t</w:t>
      </w:r>
      <w:r w:rsidRPr="004F7B00">
        <w:t>ransfected</w:t>
      </w:r>
      <w:r w:rsidRPr="004F7B00">
        <w:rPr>
          <w:rFonts w:hint="eastAsia"/>
        </w:rPr>
        <w:t xml:space="preserve"> PC3 cells</w:t>
      </w:r>
      <w:r w:rsidRPr="004F7B00">
        <w:t xml:space="preserve"> were subjected to infection </w:t>
      </w:r>
      <w:r w:rsidRPr="004F7B00">
        <w:rPr>
          <w:rFonts w:hint="eastAsia"/>
        </w:rPr>
        <w:t>with mRFP-GFP-LC3 adenovirus</w:t>
      </w:r>
      <w:r w:rsidRPr="004F7B00">
        <w:t>,</w:t>
      </w:r>
      <w:r w:rsidRPr="004F7B00">
        <w:rPr>
          <w:rFonts w:hint="eastAsia"/>
        </w:rPr>
        <w:t xml:space="preserve"> and the autophagy flux</w:t>
      </w:r>
      <w:r w:rsidRPr="004F7B00">
        <w:t xml:space="preserve"> was monitored. </w:t>
      </w:r>
      <w:r w:rsidRPr="004F7B00">
        <w:rPr>
          <w:rFonts w:hint="eastAsia"/>
        </w:rPr>
        <w:t>Considering that GFP is pH-sensitive, t</w:t>
      </w:r>
      <w:r w:rsidRPr="004F7B00">
        <w:t xml:space="preserve">he reduction in pH after the fusion of the lysosome and autophagosome inhibits the fluorescence of GFP. </w:t>
      </w:r>
      <w:r w:rsidRPr="004F7B00">
        <w:rPr>
          <w:lang w:val="en" w:eastAsia="en-US"/>
        </w:rPr>
        <w:t>Consequently</w:t>
      </w:r>
      <w:r w:rsidRPr="004F7B00">
        <w:rPr>
          <w:lang w:val="en"/>
        </w:rPr>
        <w:t xml:space="preserve">, </w:t>
      </w:r>
      <w:bookmarkStart w:id="129" w:name="【paperrevise】158__when_red_and_green_flu"/>
      <w:r w:rsidRPr="004F7B00">
        <w:rPr>
          <w:lang w:val="en"/>
        </w:rPr>
        <w:t xml:space="preserve">when red and green fluorescence </w:t>
      </w:r>
      <w:r w:rsidRPr="004F7B00">
        <w:rPr>
          <w:lang w:val="en" w:eastAsia="en-US"/>
        </w:rPr>
        <w:t>merge</w:t>
      </w:r>
      <w:r w:rsidRPr="004F7B00">
        <w:rPr>
          <w:lang w:val="en"/>
        </w:rPr>
        <w:t>,</w:t>
      </w:r>
      <w:bookmarkEnd w:id="129"/>
      <w:r w:rsidRPr="004F7B00">
        <w:rPr>
          <w:lang w:val="en"/>
        </w:rPr>
        <w:t xml:space="preserve"> the autophagosomes inside the cell </w:t>
      </w:r>
      <w:r w:rsidRPr="004F7B00">
        <w:rPr>
          <w:lang w:val="en" w:eastAsia="en-US"/>
        </w:rPr>
        <w:t>exhibit a</w:t>
      </w:r>
      <w:r w:rsidRPr="004F7B00">
        <w:rPr>
          <w:lang w:val="en"/>
        </w:rPr>
        <w:t xml:space="preserve"> yellow</w:t>
      </w:r>
      <w:r w:rsidRPr="004F7B00">
        <w:rPr>
          <w:lang w:val="en" w:eastAsia="en-US"/>
        </w:rPr>
        <w:t xml:space="preserve"> appearance</w:t>
      </w:r>
      <w:r w:rsidRPr="004F7B00">
        <w:rPr>
          <w:lang w:val="en"/>
        </w:rPr>
        <w:t xml:space="preserve">. As </w:t>
      </w:r>
      <w:r w:rsidRPr="004F7B00">
        <w:rPr>
          <w:lang w:val="en" w:eastAsia="en-US"/>
        </w:rPr>
        <w:t>depicted</w:t>
      </w:r>
      <w:r w:rsidRPr="004F7B00">
        <w:rPr>
          <w:lang w:val="en"/>
        </w:rPr>
        <w:t xml:space="preserve"> </w:t>
      </w:r>
      <w:bookmarkStart w:id="130" w:name="【paperrevise】159__As_shown_in_Fig."/>
      <w:r w:rsidRPr="004F7B00">
        <w:t xml:space="preserve">in </w:t>
      </w:r>
      <w:r w:rsidRPr="004F7B00">
        <w:rPr>
          <w:b/>
          <w:bCs/>
        </w:rPr>
        <w:t>Fig</w:t>
      </w:r>
      <w:r w:rsidRPr="004F7B00">
        <w:rPr>
          <w:rFonts w:hint="eastAsia"/>
          <w:b/>
          <w:bCs/>
        </w:rPr>
        <w:t>.</w:t>
      </w:r>
      <w:bookmarkEnd w:id="130"/>
      <w:r w:rsidRPr="004F7B00">
        <w:rPr>
          <w:rFonts w:hint="eastAsia"/>
          <w:b/>
          <w:bCs/>
        </w:rPr>
        <w:t xml:space="preserve"> </w:t>
      </w:r>
      <w:r w:rsidRPr="004F7B00">
        <w:rPr>
          <w:b/>
          <w:bCs/>
        </w:rPr>
        <w:t>10</w:t>
      </w:r>
      <w:r w:rsidRPr="004F7B00">
        <w:rPr>
          <w:rFonts w:hint="eastAsia"/>
          <w:b/>
          <w:bCs/>
        </w:rPr>
        <w:t>C</w:t>
      </w:r>
      <w:r w:rsidRPr="004F7B00">
        <w:t xml:space="preserve">, the combination of red and green puncta in PC3 cells produced yellow puncta, </w:t>
      </w:r>
      <w:bookmarkStart w:id="131" w:name="【paperrevise】160__indicating_successful_"/>
      <w:r w:rsidRPr="004F7B00">
        <w:t>indicating successful induction of autophagy flux.</w:t>
      </w:r>
      <w:bookmarkEnd w:id="131"/>
      <w:r w:rsidRPr="004F7B00">
        <w:t xml:space="preserve"> </w:t>
      </w:r>
      <w:r w:rsidRPr="004F7B00">
        <w:rPr>
          <w:rFonts w:hint="eastAsia"/>
        </w:rPr>
        <w:t xml:space="preserve">Apart from reduced </w:t>
      </w:r>
      <w:r w:rsidRPr="004F7B00">
        <w:t>LC3</w:t>
      </w:r>
      <w:r w:rsidRPr="004F7B00">
        <w:rPr>
          <w:rFonts w:hint="eastAsia"/>
        </w:rPr>
        <w:t xml:space="preserve"> accumulation</w:t>
      </w:r>
      <w:r w:rsidRPr="004F7B00">
        <w:t>, fewer</w:t>
      </w:r>
      <w:r w:rsidRPr="004F7B00">
        <w:rPr>
          <w:rFonts w:hint="eastAsia"/>
        </w:rPr>
        <w:t xml:space="preserve"> </w:t>
      </w:r>
      <w:r w:rsidRPr="004F7B00">
        <w:t xml:space="preserve">yellow puncta </w:t>
      </w:r>
      <w:r w:rsidRPr="004F7B00">
        <w:rPr>
          <w:rFonts w:hint="eastAsia"/>
        </w:rPr>
        <w:t>were observed</w:t>
      </w:r>
      <w:r w:rsidRPr="004F7B00">
        <w:t xml:space="preserve"> in </w:t>
      </w:r>
      <w:r w:rsidRPr="004F7B00">
        <w:rPr>
          <w:rFonts w:hint="eastAsia"/>
        </w:rPr>
        <w:t>MAPK9</w:t>
      </w:r>
      <w:r w:rsidRPr="004F7B00">
        <w:t>-</w:t>
      </w:r>
      <w:r w:rsidRPr="004F7B00">
        <w:rPr>
          <w:rFonts w:hint="eastAsia"/>
        </w:rPr>
        <w:t>s</w:t>
      </w:r>
      <w:r w:rsidRPr="004F7B00">
        <w:t xml:space="preserve">iRNA-treated cells relative to control cells, </w:t>
      </w:r>
      <w:bookmarkStart w:id="132" w:name="【paperrevise】161__indicating_a_reduction"/>
      <w:r w:rsidRPr="004F7B00">
        <w:t>indicating a reduction in autophagosomes and autophagic flux.</w:t>
      </w:r>
      <w:bookmarkEnd w:id="132"/>
      <w:r w:rsidRPr="004F7B00">
        <w:t xml:space="preserve"> </w:t>
      </w:r>
      <w:r w:rsidRPr="004F7B00">
        <w:rPr>
          <w:rFonts w:hint="eastAsia"/>
        </w:rPr>
        <w:t>In conclusion, the phagocytosis of ferritin in PC3 cells treated with MAPK9-siRNA was reduced.</w:t>
      </w:r>
    </w:p>
    <w:p w14:paraId="18A0F802" w14:textId="77777777" w:rsidR="00367E4E" w:rsidRPr="004F7B00" w:rsidRDefault="00367E4E" w:rsidP="004F7B00"/>
    <w:p w14:paraId="725726E3" w14:textId="77777777" w:rsidR="00367E4E" w:rsidRPr="004F7B00" w:rsidRDefault="00000000" w:rsidP="004F7B00">
      <w:pPr>
        <w:rPr>
          <w:lang w:val="en"/>
        </w:rPr>
      </w:pPr>
      <w:r w:rsidRPr="004F7B00">
        <w:t>The typical characteristics of ferroptosis are mitochondrial iron overload</w:t>
      </w:r>
      <w:r w:rsidRPr="004F7B00">
        <w:rPr>
          <w:rFonts w:hint="eastAsia"/>
        </w:rPr>
        <w:t xml:space="preserve"> </w:t>
      </w:r>
      <w:r w:rsidRPr="004F7B00">
        <w:t>accompanied by subsequent mitochondrial damage. E</w:t>
      </w:r>
      <w:r w:rsidRPr="004F7B00">
        <w:rPr>
          <w:rFonts w:hint="eastAsia"/>
        </w:rPr>
        <w:t xml:space="preserve">lectron microscopy </w:t>
      </w:r>
      <w:r w:rsidRPr="004F7B00">
        <w:t xml:space="preserve">was utilized </w:t>
      </w:r>
      <w:r w:rsidRPr="004F7B00">
        <w:rPr>
          <w:rFonts w:hint="eastAsia"/>
        </w:rPr>
        <w:t xml:space="preserve">to observe the </w:t>
      </w:r>
      <w:r w:rsidRPr="004F7B00">
        <w:t xml:space="preserve">impacts </w:t>
      </w:r>
      <w:r w:rsidRPr="004F7B00">
        <w:rPr>
          <w:rFonts w:hint="eastAsia"/>
        </w:rPr>
        <w:t xml:space="preserve">of </w:t>
      </w:r>
      <w:r w:rsidRPr="004F7B00">
        <w:rPr>
          <w:rFonts w:eastAsia="宋体" w:hint="eastAsia"/>
        </w:rPr>
        <w:t>MAPK9</w:t>
      </w:r>
      <w:r w:rsidRPr="004F7B00">
        <w:rPr>
          <w:rFonts w:hint="eastAsia"/>
        </w:rPr>
        <w:t xml:space="preserve"> on mitochondrial morphology</w:t>
      </w:r>
      <w:r w:rsidRPr="004F7B00">
        <w:t xml:space="preserve">. </w:t>
      </w:r>
      <w:bookmarkStart w:id="133" w:name="【paperrevise】162__As_shown_in_Fig."/>
      <w:r w:rsidRPr="004F7B00">
        <w:rPr>
          <w:lang w:val="en"/>
        </w:rPr>
        <w:t xml:space="preserve">As </w:t>
      </w:r>
      <w:r w:rsidRPr="004F7B00">
        <w:rPr>
          <w:rFonts w:eastAsia="宋体"/>
          <w:lang w:val="en" w:eastAsia="en-US"/>
        </w:rPr>
        <w:t>depicted</w:t>
      </w:r>
      <w:r w:rsidRPr="004F7B00">
        <w:rPr>
          <w:lang w:val="en"/>
        </w:rPr>
        <w:t xml:space="preserve"> in </w:t>
      </w:r>
      <w:r w:rsidRPr="004F7B00">
        <w:rPr>
          <w:b/>
          <w:lang w:val="en"/>
        </w:rPr>
        <w:t>Fig. 10D</w:t>
      </w:r>
      <w:r w:rsidRPr="004F7B00">
        <w:rPr>
          <w:lang w:val="en"/>
        </w:rPr>
        <w:t>, PC3 cells</w:t>
      </w:r>
      <w:r w:rsidRPr="004F7B00">
        <w:rPr>
          <w:rFonts w:eastAsia="宋体"/>
          <w:lang w:val="en" w:eastAsia="en-US"/>
        </w:rPr>
        <w:t xml:space="preserve"> treated with</w:t>
      </w:r>
      <w:r w:rsidRPr="004F7B00">
        <w:rPr>
          <w:lang w:val="en"/>
        </w:rPr>
        <w:t xml:space="preserve"> si-NC-MAPK9</w:t>
      </w:r>
      <w:r w:rsidRPr="004F7B00">
        <w:rPr>
          <w:rFonts w:eastAsia="宋体"/>
          <w:lang w:val="en" w:eastAsia="en-US"/>
        </w:rPr>
        <w:t xml:space="preserve"> exhibited a </w:t>
      </w:r>
      <w:r w:rsidRPr="004F7B00">
        <w:rPr>
          <w:rFonts w:eastAsia="宋体" w:hint="eastAsia"/>
        </w:rPr>
        <w:t>fuzzy</w:t>
      </w:r>
      <w:r w:rsidRPr="004F7B00">
        <w:rPr>
          <w:lang w:val="en"/>
        </w:rPr>
        <w:t xml:space="preserve"> mitochondrial structure, smaller mitochondria, higher membrane density, and reduced cristae</w:t>
      </w:r>
      <w:r w:rsidRPr="004F7B00">
        <w:rPr>
          <w:rFonts w:eastAsia="宋体"/>
          <w:lang w:val="en" w:eastAsia="en-US"/>
        </w:rPr>
        <w:t xml:space="preserve"> compared to si-MAPK9-treated PC3 cells</w:t>
      </w:r>
      <w:r w:rsidRPr="004F7B00">
        <w:rPr>
          <w:lang w:val="en"/>
        </w:rPr>
        <w:t>.</w:t>
      </w:r>
      <w:bookmarkEnd w:id="133"/>
    </w:p>
    <w:p w14:paraId="147BBB38" w14:textId="77777777" w:rsidR="00367E4E" w:rsidRPr="004F7B00" w:rsidRDefault="00000000" w:rsidP="004F7B00">
      <w:r w:rsidRPr="004F7B00">
        <w:rPr>
          <w:rFonts w:eastAsia="宋体" w:cstheme="minorHAnsi"/>
          <w:noProof/>
          <w:kern w:val="0"/>
          <w:sz w:val="16"/>
          <w:szCs w:val="16"/>
          <w:lang w:val="en" w:eastAsia="en-US"/>
        </w:rPr>
        <w:lastRenderedPageBreak/>
        <w:drawing>
          <wp:inline distT="0" distB="0" distL="0" distR="0" wp14:anchorId="68A6376E" wp14:editId="4BA975AA">
            <wp:extent cx="5274310" cy="7311390"/>
            <wp:effectExtent l="0" t="0" r="2540" b="3810"/>
            <wp:docPr id="173084337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843374" name="图片 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7311390"/>
                    </a:xfrm>
                    <a:prstGeom prst="rect">
                      <a:avLst/>
                    </a:prstGeom>
                  </pic:spPr>
                </pic:pic>
              </a:graphicData>
            </a:graphic>
          </wp:inline>
        </w:drawing>
      </w:r>
      <w:r w:rsidRPr="004F7B00">
        <w:rPr>
          <w:b/>
          <w:bCs/>
        </w:rPr>
        <w:t xml:space="preserve"> FIGURE 10:</w:t>
      </w:r>
      <w:r w:rsidRPr="004F7B00">
        <w:rPr>
          <w:rFonts w:hint="eastAsia"/>
          <w:b/>
          <w:bCs/>
        </w:rPr>
        <w:t xml:space="preserve"> </w:t>
      </w:r>
      <w:r w:rsidRPr="004F7B00">
        <w:t xml:space="preserve">MAPK9 knockdown inhibits ferroptosis </w:t>
      </w:r>
      <w:r w:rsidRPr="004F7B00">
        <w:rPr>
          <w:i/>
        </w:rPr>
        <w:t>in vitro</w:t>
      </w:r>
      <w:r w:rsidRPr="004F7B00">
        <w:t xml:space="preserve">. </w:t>
      </w:r>
      <w:r w:rsidRPr="004F7B00">
        <w:rPr>
          <w:b/>
          <w:bCs/>
        </w:rPr>
        <w:t>(A</w:t>
      </w:r>
      <w:r w:rsidRPr="004F7B00">
        <w:rPr>
          <w:rFonts w:hint="eastAsia"/>
          <w:b/>
          <w:bCs/>
        </w:rPr>
        <w:t>, B</w:t>
      </w:r>
      <w:r w:rsidRPr="004F7B00">
        <w:rPr>
          <w:b/>
          <w:bCs/>
        </w:rPr>
        <w:t>)</w:t>
      </w:r>
      <w:r w:rsidRPr="004F7B00">
        <w:t xml:space="preserve"> Fe</w:t>
      </w:r>
      <w:r w:rsidRPr="004F7B00">
        <w:rPr>
          <w:vertAlign w:val="superscript"/>
        </w:rPr>
        <w:t>2+</w:t>
      </w:r>
      <w:r w:rsidRPr="004F7B00">
        <w:t xml:space="preserve"> release, malondialdehyde (MDA), glutathione (GSH)</w:t>
      </w:r>
      <w:r w:rsidRPr="004F7B00">
        <w:rPr>
          <w:rFonts w:hint="eastAsia"/>
        </w:rPr>
        <w:t>,</w:t>
      </w:r>
      <w:r w:rsidRPr="004F7B00">
        <w:t xml:space="preserve"> and </w:t>
      </w:r>
      <w:r w:rsidRPr="004F7B00">
        <w:rPr>
          <w:rFonts w:hint="eastAsia"/>
        </w:rPr>
        <w:t>ROS</w:t>
      </w:r>
      <w:r w:rsidRPr="004F7B00">
        <w:t xml:space="preserve"> levels determined utilizing Assay Kit in </w:t>
      </w:r>
      <w:r w:rsidRPr="004F7B00">
        <w:rPr>
          <w:rFonts w:hint="eastAsia"/>
        </w:rPr>
        <w:t>P</w:t>
      </w:r>
      <w:r w:rsidRPr="004F7B00">
        <w:t>C3 and 22RV1 cells following transfection with MAPK9-siRNA or siRNA-NC</w:t>
      </w:r>
      <w:r w:rsidRPr="004F7B00">
        <w:rPr>
          <w:rFonts w:hint="eastAsia"/>
        </w:rPr>
        <w:t>.</w:t>
      </w:r>
      <w:r w:rsidRPr="004F7B00">
        <w:t xml:space="preserve"> </w:t>
      </w:r>
      <w:r w:rsidRPr="004F7B00">
        <w:rPr>
          <w:rFonts w:hint="eastAsia"/>
        </w:rPr>
        <w:t xml:space="preserve"> </w:t>
      </w:r>
      <w:r w:rsidRPr="004F7B00">
        <w:rPr>
          <w:b/>
          <w:bCs/>
        </w:rPr>
        <w:t>(</w:t>
      </w:r>
      <w:r w:rsidRPr="004F7B00">
        <w:rPr>
          <w:rFonts w:hint="eastAsia"/>
          <w:b/>
          <w:bCs/>
        </w:rPr>
        <w:t>C</w:t>
      </w:r>
      <w:r w:rsidRPr="004F7B00">
        <w:rPr>
          <w:b/>
          <w:bCs/>
        </w:rPr>
        <w:t>)</w:t>
      </w:r>
      <w:r w:rsidRPr="004F7B00">
        <w:rPr>
          <w:rFonts w:hint="eastAsia"/>
          <w:b/>
          <w:bCs/>
        </w:rPr>
        <w:t xml:space="preserve"> </w:t>
      </w:r>
      <w:r w:rsidRPr="004F7B00">
        <w:t xml:space="preserve">PC3 cells subjected to infection with a GFP-RFP-LC3 adenovirus. Autolysosomes, denoted by red puncta, and autophagosomes, denoted by yellow puncta in the merged images, were detected utilizing fluorescence microscopy. Scale bar = 10 μm. </w:t>
      </w:r>
      <w:r w:rsidRPr="004F7B00">
        <w:rPr>
          <w:b/>
          <w:bCs/>
        </w:rPr>
        <w:t>(</w:t>
      </w:r>
      <w:r w:rsidRPr="004F7B00">
        <w:rPr>
          <w:rFonts w:hint="eastAsia"/>
          <w:b/>
          <w:bCs/>
        </w:rPr>
        <w:t>D</w:t>
      </w:r>
      <w:r w:rsidRPr="004F7B00">
        <w:rPr>
          <w:b/>
          <w:bCs/>
        </w:rPr>
        <w:t>)</w:t>
      </w:r>
      <w:r w:rsidRPr="004F7B00">
        <w:t xml:space="preserve"> MAPK9 </w:t>
      </w:r>
      <w:r w:rsidRPr="004F7B00">
        <w:rPr>
          <w:rFonts w:hint="eastAsia"/>
        </w:rPr>
        <w:t>increased</w:t>
      </w:r>
      <w:r w:rsidRPr="004F7B00">
        <w:t xml:space="preserve"> mitochondrial damage in PC3 cells. Alterations in mitochondrial </w:t>
      </w:r>
      <w:r w:rsidRPr="004F7B00">
        <w:lastRenderedPageBreak/>
        <w:t xml:space="preserve">morphology in PC3 cells subjected to treatment with MAPK9-siRNA or siRNA-NC. Scale bar = 500 nm. (* </w:t>
      </w:r>
      <w:r w:rsidRPr="004F7B00">
        <w:rPr>
          <w:i/>
        </w:rPr>
        <w:t>p</w:t>
      </w:r>
      <w:r w:rsidRPr="004F7B00">
        <w:t xml:space="preserve">&lt; 0.05; ** </w:t>
      </w:r>
      <w:r w:rsidRPr="004F7B00">
        <w:rPr>
          <w:i/>
        </w:rPr>
        <w:t>p</w:t>
      </w:r>
      <w:r w:rsidRPr="004F7B00">
        <w:t xml:space="preserve">&lt;0.01; *** </w:t>
      </w:r>
      <w:r w:rsidRPr="004F7B00">
        <w:rPr>
          <w:i/>
        </w:rPr>
        <w:t>p</w:t>
      </w:r>
      <w:r w:rsidRPr="004F7B00">
        <w:t>&lt;0.001</w:t>
      </w:r>
      <w:r w:rsidRPr="004F7B00">
        <w:rPr>
          <w:rFonts w:hint="eastAsia"/>
        </w:rPr>
        <w:t xml:space="preserve">; </w:t>
      </w:r>
      <w:r w:rsidRPr="004F7B00">
        <w:t xml:space="preserve">**** </w:t>
      </w:r>
      <w:r w:rsidRPr="004F7B00">
        <w:rPr>
          <w:i/>
        </w:rPr>
        <w:t>p</w:t>
      </w:r>
      <w:r w:rsidRPr="004F7B00">
        <w:t>&lt; 0.</w:t>
      </w:r>
      <w:r w:rsidRPr="004F7B00">
        <w:rPr>
          <w:rFonts w:hint="eastAsia"/>
        </w:rPr>
        <w:t>0</w:t>
      </w:r>
      <w:r w:rsidRPr="004F7B00">
        <w:t>001)</w:t>
      </w:r>
    </w:p>
    <w:p w14:paraId="69CA046B" w14:textId="77777777" w:rsidR="00367E4E" w:rsidRPr="004F7B00" w:rsidRDefault="00367E4E" w:rsidP="004F7B00"/>
    <w:p w14:paraId="06187C1A" w14:textId="77777777" w:rsidR="00367E4E" w:rsidRPr="004F7B00" w:rsidRDefault="00000000" w:rsidP="004F7B00">
      <w:pPr>
        <w:rPr>
          <w:lang w:val="en"/>
        </w:rPr>
      </w:pPr>
      <w:r w:rsidRPr="004F7B00">
        <w:rPr>
          <w:rFonts w:eastAsia="宋体" w:cs="Times New Roman"/>
          <w:lang w:val="en" w:eastAsia="en-US"/>
        </w:rPr>
        <w:t xml:space="preserve">Collectively, the inhibition of </w:t>
      </w:r>
      <w:r w:rsidRPr="004F7B00">
        <w:rPr>
          <w:lang w:val="en"/>
        </w:rPr>
        <w:t xml:space="preserve">ferroptosis in PCa cell lines </w:t>
      </w:r>
      <w:r w:rsidRPr="004F7B00">
        <w:rPr>
          <w:rFonts w:eastAsia="宋体" w:cs="Times New Roman"/>
          <w:lang w:val="en" w:eastAsia="en-US"/>
        </w:rPr>
        <w:t xml:space="preserve">is evident upon the knockdown of the </w:t>
      </w:r>
      <w:r w:rsidRPr="004F7B00">
        <w:rPr>
          <w:lang w:val="en"/>
        </w:rPr>
        <w:t>MAPK9 gene</w:t>
      </w:r>
      <w:r w:rsidRPr="004F7B00">
        <w:rPr>
          <w:rFonts w:eastAsia="宋体" w:cs="Times New Roman"/>
          <w:lang w:val="en" w:eastAsia="en-US"/>
        </w:rPr>
        <w:t>. Thus</w:t>
      </w:r>
      <w:r w:rsidRPr="004F7B00">
        <w:rPr>
          <w:lang w:val="en"/>
        </w:rPr>
        <w:t xml:space="preserve"> far, </w:t>
      </w:r>
      <w:bookmarkStart w:id="134" w:name="【paperrevise】165__the_phospholipid_hydro"/>
      <w:r w:rsidRPr="004F7B00">
        <w:rPr>
          <w:lang w:val="en"/>
        </w:rPr>
        <w:t>the phospholipid hydroperoxide</w:t>
      </w:r>
      <w:r w:rsidRPr="004F7B00">
        <w:rPr>
          <w:rFonts w:eastAsia="宋体" w:cs="Times New Roman"/>
          <w:lang w:val="en" w:eastAsia="en-US"/>
        </w:rPr>
        <w:t>-</w:t>
      </w:r>
      <w:r w:rsidRPr="004F7B00">
        <w:rPr>
          <w:lang w:val="en"/>
        </w:rPr>
        <w:t xml:space="preserve">reducing enzyme, glutathione peroxidase 4 (GPX4), and </w:t>
      </w:r>
      <w:r w:rsidRPr="004F7B00">
        <w:rPr>
          <w:rFonts w:eastAsia="宋体" w:cs="Times New Roman"/>
          <w:lang w:val="en" w:eastAsia="en-US"/>
        </w:rPr>
        <w:t>the primary</w:t>
      </w:r>
      <w:r w:rsidRPr="004F7B00">
        <w:rPr>
          <w:lang w:val="en"/>
        </w:rPr>
        <w:t xml:space="preserve"> iron storage protein,</w:t>
      </w:r>
      <w:bookmarkEnd w:id="134"/>
      <w:r w:rsidRPr="004F7B00">
        <w:rPr>
          <w:lang w:val="en"/>
        </w:rPr>
        <w:t xml:space="preserve"> </w:t>
      </w:r>
      <w:bookmarkStart w:id="135" w:name="【paperrevise】166__ferritin_heavy_chain_1"/>
      <w:r w:rsidRPr="004F7B00">
        <w:rPr>
          <w:lang w:val="en"/>
        </w:rPr>
        <w:t>ferritin heavy chain 1 (FTH1),</w:t>
      </w:r>
      <w:bookmarkEnd w:id="135"/>
      <w:r w:rsidRPr="004F7B00">
        <w:rPr>
          <w:lang w:val="en"/>
        </w:rPr>
        <w:t xml:space="preserve"> </w:t>
      </w:r>
      <w:r w:rsidRPr="004F7B00">
        <w:rPr>
          <w:rFonts w:eastAsia="宋体" w:cs="Times New Roman"/>
          <w:lang w:val="en" w:eastAsia="en-US"/>
        </w:rPr>
        <w:t>are recognized for their</w:t>
      </w:r>
      <w:r w:rsidRPr="004F7B00">
        <w:rPr>
          <w:rFonts w:eastAsia="宋体" w:cs="Times New Roman" w:hint="eastAsia"/>
        </w:rPr>
        <w:t xml:space="preserve"> involvement</w:t>
      </w:r>
      <w:r w:rsidRPr="004F7B00">
        <w:rPr>
          <w:rFonts w:eastAsia="宋体" w:cs="Times New Roman"/>
          <w:lang w:val="en" w:eastAsia="en-US"/>
        </w:rPr>
        <w:t xml:space="preserve"> in safeguarding</w:t>
      </w:r>
      <w:r w:rsidRPr="004F7B00">
        <w:rPr>
          <w:lang w:val="en"/>
        </w:rPr>
        <w:t xml:space="preserve"> against </w:t>
      </w:r>
      <w:bookmarkStart w:id="136" w:name="OLE_LINK30"/>
      <w:r w:rsidRPr="004F7B00">
        <w:rPr>
          <w:rFonts w:eastAsia="MinionPro-Regular" w:cs="Times New Roman"/>
          <w:color w:val="000000" w:themeColor="text1"/>
        </w:rPr>
        <w:t>ferroptosis</w:t>
      </w:r>
      <w:bookmarkEnd w:id="136"/>
      <w:r w:rsidRPr="004F7B00">
        <w:rPr>
          <w:rFonts w:eastAsia="MinionPro-Regular" w:cs="Times New Roman"/>
          <w:color w:val="000000" w:themeColor="text1"/>
        </w:rPr>
        <w:fldChar w:fldCharType="begin">
          <w:fldData xml:space="preserve">PEVuZE5vdGU+PENpdGU+PEF1dGhvcj5TdG9ja3dlbGw8L0F1dGhvcj48WWVhcj4yMDE3PC9ZZWFy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jcz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</w:fldData>
        </w:fldChar>
      </w:r>
      <w:r w:rsidRPr="004F7B00">
        <w:rPr>
          <w:rFonts w:eastAsia="MinionPro-Regular" w:cs="Times New Roman"/>
          <w:color w:val="000000" w:themeColor="text1"/>
        </w:rPr>
        <w:instrText xml:space="preserve"> ADDIN EN.CITE </w:instrText>
      </w:r>
      <w:r w:rsidRPr="004F7B00">
        <w:rPr>
          <w:rFonts w:eastAsia="MinionPro-Regular" w:cs="Times New Roman"/>
          <w:color w:val="000000" w:themeColor="text1"/>
        </w:rPr>
        <w:fldChar w:fldCharType="begin">
          <w:fldData xml:space="preserve">PEVuZE5vdGU+PENpdGU+PEF1dGhvcj5TdG9ja3dlbGw8L0F1dGhvcj48WWVhcj4yMDE3PC9ZZWFy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jcz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</w:fldData>
        </w:fldChar>
      </w:r>
      <w:r w:rsidRPr="004F7B00">
        <w:rPr>
          <w:rFonts w:eastAsia="MinionPro-Regular" w:cs="Times New Roman"/>
          <w:color w:val="000000" w:themeColor="text1"/>
        </w:rPr>
        <w:instrText xml:space="preserve"> ADDIN EN.CITE.DATA </w:instrText>
      </w:r>
      <w:r w:rsidRPr="004F7B00">
        <w:rPr>
          <w:rFonts w:eastAsia="MinionPro-Regular" w:cs="Times New Roman"/>
          <w:color w:val="000000" w:themeColor="text1"/>
        </w:rPr>
      </w:r>
      <w:r w:rsidRPr="004F7B00">
        <w:rPr>
          <w:rFonts w:eastAsia="MinionPro-Regular" w:cs="Times New Roman"/>
          <w:color w:val="000000" w:themeColor="text1"/>
        </w:rPr>
        <w:fldChar w:fldCharType="end"/>
      </w:r>
      <w:r w:rsidRPr="004F7B00">
        <w:rPr>
          <w:rFonts w:eastAsia="MinionPro-Regular" w:cs="Times New Roman"/>
          <w:color w:val="000000" w:themeColor="text1"/>
        </w:rPr>
      </w:r>
      <w:r w:rsidRPr="004F7B00">
        <w:rPr>
          <w:rFonts w:eastAsia="MinionPro-Regular" w:cs="Times New Roman"/>
          <w:color w:val="000000" w:themeColor="text1"/>
        </w:rPr>
        <w:fldChar w:fldCharType="separate"/>
      </w:r>
      <w:r w:rsidRPr="004F7B00">
        <w:rPr>
          <w:rFonts w:eastAsia="MinionPro-Regular" w:cs="Times New Roman" w:hint="eastAsia"/>
          <w:color w:val="000000" w:themeColor="text1"/>
        </w:rPr>
        <w:t>[</w:t>
      </w:r>
      <w:r w:rsidRPr="004F7B00">
        <w:rPr>
          <w:rFonts w:eastAsia="MinionPro-Regular" w:cs="Times New Roman"/>
          <w:color w:val="000000" w:themeColor="text1"/>
        </w:rPr>
        <w:t>10, 31</w:t>
      </w:r>
      <w:r w:rsidRPr="004F7B00">
        <w:rPr>
          <w:rFonts w:eastAsia="MinionPro-Regular" w:cs="Times New Roman"/>
          <w:color w:val="000000" w:themeColor="text1"/>
        </w:rPr>
        <w:fldChar w:fldCharType="end"/>
      </w:r>
      <w:r w:rsidRPr="004F7B00">
        <w:rPr>
          <w:rFonts w:eastAsia="MinionPro-Regular" w:cs="Times New Roman" w:hint="eastAsia"/>
          <w:color w:val="000000" w:themeColor="text1"/>
        </w:rPr>
        <w:t>]</w:t>
      </w:r>
      <w:r w:rsidRPr="004F7B00">
        <w:rPr>
          <w:rFonts w:eastAsia="MinionPro-Regular" w:cs="Times New Roman"/>
          <w:color w:val="000000" w:themeColor="text1"/>
        </w:rPr>
        <w:t xml:space="preserve">. Therefore, this research aimed to investigate </w:t>
      </w:r>
      <w:r w:rsidRPr="004F7B00">
        <w:rPr>
          <w:lang w:val="en"/>
        </w:rPr>
        <w:t xml:space="preserve">the </w:t>
      </w:r>
      <w:r w:rsidRPr="004F7B00">
        <w:rPr>
          <w:rFonts w:eastAsia="宋体" w:cs="Times New Roman"/>
          <w:lang w:val="en" w:eastAsia="en-US"/>
        </w:rPr>
        <w:t xml:space="preserve">influence of </w:t>
      </w:r>
      <w:r w:rsidRPr="004F7B00">
        <w:rPr>
          <w:lang w:val="en"/>
        </w:rPr>
        <w:t xml:space="preserve">MAPK9 knockdown </w:t>
      </w:r>
      <w:r w:rsidRPr="004F7B00">
        <w:rPr>
          <w:rFonts w:eastAsia="宋体" w:cs="Times New Roman"/>
          <w:lang w:val="en" w:eastAsia="en-US"/>
        </w:rPr>
        <w:t>on</w:t>
      </w:r>
      <w:r w:rsidRPr="004F7B00">
        <w:rPr>
          <w:lang w:val="en"/>
        </w:rPr>
        <w:t xml:space="preserve"> ferroptosis </w:t>
      </w:r>
      <w:r w:rsidRPr="004F7B00">
        <w:rPr>
          <w:rFonts w:eastAsia="宋体" w:cs="Times New Roman"/>
          <w:lang w:val="en" w:eastAsia="en-US"/>
        </w:rPr>
        <w:t>by examining</w:t>
      </w:r>
      <w:r w:rsidRPr="004F7B00">
        <w:rPr>
          <w:lang w:val="en"/>
        </w:rPr>
        <w:t xml:space="preserve"> the expression </w:t>
      </w:r>
      <w:r w:rsidRPr="004F7B00">
        <w:rPr>
          <w:rFonts w:eastAsia="宋体" w:cs="Times New Roman"/>
          <w:lang w:val="en" w:eastAsia="en-US"/>
        </w:rPr>
        <w:t>of</w:t>
      </w:r>
      <w:r w:rsidRPr="004F7B00">
        <w:rPr>
          <w:lang w:val="en"/>
        </w:rPr>
        <w:t xml:space="preserve"> GPX4 and FTH1 proteins. </w:t>
      </w:r>
      <w:r w:rsidRPr="004F7B00">
        <w:rPr>
          <w:rFonts w:eastAsia="宋体" w:cs="Times New Roman"/>
          <w:lang w:val="en" w:eastAsia="en-US"/>
        </w:rPr>
        <w:t>The results exhibited a significant impact</w:t>
      </w:r>
      <w:r w:rsidRPr="004F7B00">
        <w:rPr>
          <w:lang w:val="en"/>
        </w:rPr>
        <w:t xml:space="preserve"> </w:t>
      </w:r>
      <w:r w:rsidRPr="004F7B00">
        <w:rPr>
          <w:rFonts w:eastAsia="MinionPro-Regular" w:cs="Times New Roman"/>
          <w:color w:val="000000" w:themeColor="text1"/>
        </w:rPr>
        <w:t>(</w:t>
      </w:r>
      <w:r w:rsidRPr="004F7B00">
        <w:rPr>
          <w:rFonts w:eastAsia="MinionPro-Bold" w:cs="Times New Roman"/>
          <w:b/>
          <w:bCs/>
          <w:color w:val="000000" w:themeColor="text1"/>
        </w:rPr>
        <w:t>Figs</w:t>
      </w:r>
      <w:r w:rsidRPr="004F7B00">
        <w:rPr>
          <w:rFonts w:eastAsia="宋体" w:cs="Times New Roman" w:hint="eastAsia"/>
          <w:b/>
          <w:bCs/>
          <w:color w:val="000000" w:themeColor="text1"/>
        </w:rPr>
        <w:t xml:space="preserve">. </w:t>
      </w:r>
      <w:bookmarkStart w:id="137" w:name="【paperrevise】167__8C_and_D),_which_sugge"/>
      <w:r w:rsidRPr="004F7B00">
        <w:rPr>
          <w:rFonts w:eastAsia="宋体" w:cs="Times New Roman" w:hint="eastAsia"/>
          <w:b/>
          <w:bCs/>
          <w:color w:val="000000" w:themeColor="text1"/>
        </w:rPr>
        <w:t>1</w:t>
      </w:r>
      <w:r w:rsidRPr="004F7B00">
        <w:rPr>
          <w:rFonts w:eastAsia="宋体" w:cs="Times New Roman"/>
          <w:b/>
          <w:bCs/>
          <w:color w:val="000000" w:themeColor="text1"/>
        </w:rPr>
        <w:t>1</w:t>
      </w:r>
      <w:r w:rsidRPr="004F7B00">
        <w:rPr>
          <w:rFonts w:eastAsia="宋体" w:cs="Times New Roman" w:hint="eastAsia"/>
          <w:b/>
          <w:bCs/>
          <w:color w:val="000000" w:themeColor="text1"/>
        </w:rPr>
        <w:t xml:space="preserve">A, </w:t>
      </w:r>
      <w:r w:rsidRPr="004F7B00">
        <w:rPr>
          <w:rFonts w:eastAsia="宋体" w:cs="Times New Roman"/>
          <w:b/>
          <w:bCs/>
          <w:color w:val="000000" w:themeColor="text1"/>
        </w:rPr>
        <w:t>11</w:t>
      </w:r>
      <w:r w:rsidRPr="004F7B00">
        <w:rPr>
          <w:rFonts w:eastAsia="宋体" w:cs="Times New Roman" w:hint="eastAsia"/>
          <w:b/>
          <w:bCs/>
          <w:color w:val="000000" w:themeColor="text1"/>
        </w:rPr>
        <w:t>B</w:t>
      </w:r>
      <w:r w:rsidRPr="004F7B00">
        <w:rPr>
          <w:rFonts w:eastAsia="MinionPro-Regular" w:cs="Times New Roman"/>
          <w:color w:val="000000" w:themeColor="text1"/>
        </w:rPr>
        <w:t>),</w:t>
      </w:r>
      <w:r w:rsidRPr="004F7B00">
        <w:rPr>
          <w:rFonts w:eastAsia="宋体" w:cs="Times New Roman" w:hint="eastAsia"/>
          <w:color w:val="000000" w:themeColor="text1"/>
        </w:rPr>
        <w:t xml:space="preserve"> </w:t>
      </w:r>
      <w:r w:rsidRPr="004F7B00">
        <w:rPr>
          <w:rFonts w:eastAsia="MinionPro-Regular" w:cs="Times New Roman"/>
          <w:color w:val="000000" w:themeColor="text1"/>
        </w:rPr>
        <w:t xml:space="preserve">suggesting </w:t>
      </w:r>
      <w:r w:rsidRPr="004F7B00">
        <w:rPr>
          <w:lang w:val="en"/>
        </w:rPr>
        <w:t xml:space="preserve">the </w:t>
      </w:r>
      <w:r w:rsidRPr="004F7B00">
        <w:rPr>
          <w:rFonts w:eastAsia="宋体" w:cs="Times New Roman"/>
          <w:lang w:val="en" w:eastAsia="en-US"/>
        </w:rPr>
        <w:t>potential involvement of</w:t>
      </w:r>
      <w:r w:rsidRPr="004F7B00">
        <w:rPr>
          <w:lang w:val="en"/>
        </w:rPr>
        <w:t xml:space="preserve"> these two pathways in ferroptosis</w:t>
      </w:r>
      <w:r w:rsidRPr="004F7B00">
        <w:rPr>
          <w:rFonts w:eastAsia="MinionPro-Regular" w:cs="Times New Roman"/>
          <w:color w:val="000000" w:themeColor="text1"/>
        </w:rPr>
        <w:t>.</w:t>
      </w:r>
      <w:bookmarkEnd w:id="137"/>
      <w:r w:rsidRPr="004F7B00">
        <w:rPr>
          <w:rFonts w:eastAsia="MinionPro-Regular" w:cs="Times New Roman" w:hint="eastAsia"/>
          <w:color w:val="000000" w:themeColor="text1"/>
        </w:rPr>
        <w:t xml:space="preserve"> </w:t>
      </w:r>
      <w:r w:rsidRPr="004F7B00">
        <w:rPr>
          <w:lang w:val="en"/>
        </w:rPr>
        <w:t xml:space="preserve">As a </w:t>
      </w:r>
      <w:r w:rsidRPr="004F7B00">
        <w:rPr>
          <w:rFonts w:eastAsia="宋体" w:cs="Times New Roman"/>
          <w:lang w:val="en" w:eastAsia="en-US"/>
        </w:rPr>
        <w:t>crucial</w:t>
      </w:r>
      <w:r w:rsidRPr="004F7B00">
        <w:rPr>
          <w:lang w:val="en"/>
        </w:rPr>
        <w:t xml:space="preserve"> protein</w:t>
      </w:r>
      <w:r w:rsidRPr="004F7B00">
        <w:rPr>
          <w:rFonts w:eastAsia="宋体" w:cs="Times New Roman"/>
          <w:lang w:val="en" w:eastAsia="en-US"/>
        </w:rPr>
        <w:t xml:space="preserve"> linked to ferroptosis, the </w:t>
      </w:r>
      <w:r w:rsidRPr="004F7B00">
        <w:rPr>
          <w:lang w:val="en"/>
        </w:rPr>
        <w:t xml:space="preserve">suppression of GPX4 has been </w:t>
      </w:r>
      <w:r w:rsidRPr="004F7B00">
        <w:rPr>
          <w:rFonts w:eastAsia="宋体" w:cs="Times New Roman"/>
          <w:lang w:val="en" w:eastAsia="en-US"/>
        </w:rPr>
        <w:t>demonstrated</w:t>
      </w:r>
      <w:r w:rsidRPr="004F7B00">
        <w:rPr>
          <w:lang w:val="en"/>
        </w:rPr>
        <w:t xml:space="preserve"> to </w:t>
      </w:r>
      <w:r w:rsidRPr="004F7B00">
        <w:rPr>
          <w:rFonts w:eastAsia="宋体" w:cs="Times New Roman"/>
          <w:lang w:val="en" w:eastAsia="en-US"/>
        </w:rPr>
        <w:t xml:space="preserve">inhibit </w:t>
      </w:r>
      <w:r w:rsidRPr="004F7B00">
        <w:rPr>
          <w:lang w:val="en"/>
        </w:rPr>
        <w:t>tumor progression</w:t>
      </w:r>
      <w:r w:rsidRPr="004F7B00">
        <w:rPr>
          <w:rFonts w:eastAsia="宋体" w:cs="Times New Roman"/>
          <w:lang w:val="en" w:eastAsia="en-US"/>
        </w:rPr>
        <w:t xml:space="preserve">. </w:t>
      </w:r>
      <w:r w:rsidRPr="004F7B00">
        <w:rPr>
          <w:rFonts w:eastAsia="MinionPro-Regular" w:cs="Times New Roman"/>
          <w:color w:val="000000" w:themeColor="text1"/>
        </w:rPr>
        <w:t>Therefore</w:t>
      </w:r>
      <w:r w:rsidRPr="004F7B00">
        <w:rPr>
          <w:rFonts w:eastAsia="MinionPro-Regular" w:cs="Times New Roman" w:hint="eastAsia"/>
          <w:color w:val="000000" w:themeColor="text1"/>
        </w:rPr>
        <w:t xml:space="preserve">, </w:t>
      </w:r>
      <w:r w:rsidRPr="004F7B00">
        <w:rPr>
          <w:rFonts w:eastAsia="MinionPro-Regular" w:cs="Times New Roman"/>
          <w:color w:val="000000" w:themeColor="text1"/>
        </w:rPr>
        <w:t xml:space="preserve">this research </w:t>
      </w:r>
      <w:r w:rsidRPr="004F7B00">
        <w:rPr>
          <w:rFonts w:eastAsia="MinionPro-Regular" w:cs="Times New Roman" w:hint="eastAsia"/>
          <w:color w:val="000000" w:themeColor="text1"/>
        </w:rPr>
        <w:t>performed co</w:t>
      </w:r>
      <w:r w:rsidRPr="004F7B00">
        <w:rPr>
          <w:rFonts w:eastAsia="MinionPro-Regular" w:cs="Times New Roman"/>
          <w:color w:val="000000" w:themeColor="text1"/>
        </w:rPr>
        <w:t>-</w:t>
      </w:r>
      <w:r w:rsidRPr="004F7B00">
        <w:rPr>
          <w:rFonts w:eastAsia="MinionPro-Regular" w:cs="Times New Roman" w:hint="eastAsia"/>
          <w:color w:val="000000" w:themeColor="text1"/>
        </w:rPr>
        <w:t xml:space="preserve">immunoprecipitation (Co-IP) experiments to examine if MAPK9 and </w:t>
      </w:r>
      <w:r w:rsidRPr="004F7B00">
        <w:rPr>
          <w:rFonts w:eastAsia="MinionPro-Regular" w:cs="Times New Roman"/>
          <w:color w:val="000000" w:themeColor="text1"/>
        </w:rPr>
        <w:t>GPX4</w:t>
      </w:r>
      <w:r w:rsidRPr="004F7B00">
        <w:rPr>
          <w:rFonts w:eastAsia="MinionPro-Regular" w:cs="Times New Roman" w:hint="eastAsia"/>
          <w:color w:val="000000" w:themeColor="text1"/>
        </w:rPr>
        <w:t xml:space="preserve"> interact with each other. </w:t>
      </w:r>
      <w:r w:rsidRPr="004F7B00">
        <w:rPr>
          <w:rFonts w:eastAsia="MinionPro-Regular" w:cs="Times New Roman"/>
          <w:color w:val="000000" w:themeColor="text1"/>
        </w:rPr>
        <w:t xml:space="preserve">The findings </w:t>
      </w:r>
      <w:r w:rsidRPr="004F7B00">
        <w:rPr>
          <w:rFonts w:eastAsia="MinionPro-Regular" w:cs="Times New Roman" w:hint="eastAsia"/>
          <w:color w:val="000000" w:themeColor="text1"/>
        </w:rPr>
        <w:t xml:space="preserve">suggest that MAPK9 coimmunoprecipitated with GPX4 in PCa cells </w:t>
      </w:r>
      <w:r w:rsidRPr="004F7B00">
        <w:rPr>
          <w:rFonts w:eastAsia="MinionPro-Regular" w:cs="Times New Roman"/>
          <w:color w:val="000000" w:themeColor="text1"/>
        </w:rPr>
        <w:t>(</w:t>
      </w:r>
      <w:r w:rsidRPr="004F7B00">
        <w:rPr>
          <w:rFonts w:eastAsia="MinionPro-Bold" w:cs="Times New Roman"/>
          <w:b/>
          <w:bCs/>
          <w:color w:val="000000" w:themeColor="text1"/>
        </w:rPr>
        <w:t>Figs</w:t>
      </w:r>
      <w:r w:rsidRPr="004F7B00">
        <w:rPr>
          <w:rFonts w:eastAsia="宋体" w:cs="Times New Roman" w:hint="eastAsia"/>
          <w:b/>
          <w:bCs/>
          <w:color w:val="000000" w:themeColor="text1"/>
        </w:rPr>
        <w:t>. 1</w:t>
      </w:r>
      <w:r w:rsidRPr="004F7B00">
        <w:rPr>
          <w:rFonts w:eastAsia="宋体" w:cs="Times New Roman"/>
          <w:b/>
          <w:bCs/>
          <w:color w:val="000000" w:themeColor="text1"/>
        </w:rPr>
        <w:t>1</w:t>
      </w:r>
      <w:r w:rsidRPr="004F7B00">
        <w:rPr>
          <w:rFonts w:eastAsia="宋体" w:cs="Times New Roman" w:hint="eastAsia"/>
          <w:b/>
          <w:bCs/>
          <w:color w:val="000000" w:themeColor="text1"/>
        </w:rPr>
        <w:t>C-</w:t>
      </w:r>
      <w:r w:rsidRPr="004F7B00">
        <w:rPr>
          <w:rFonts w:eastAsia="宋体" w:cs="Times New Roman"/>
          <w:b/>
          <w:bCs/>
          <w:color w:val="000000" w:themeColor="text1"/>
        </w:rPr>
        <w:t>11</w:t>
      </w:r>
      <w:r w:rsidRPr="004F7B00">
        <w:rPr>
          <w:rFonts w:eastAsia="宋体" w:cs="Times New Roman" w:hint="eastAsia"/>
          <w:b/>
          <w:bCs/>
          <w:color w:val="000000" w:themeColor="text1"/>
        </w:rPr>
        <w:t>F</w:t>
      </w:r>
      <w:r w:rsidRPr="004F7B00">
        <w:rPr>
          <w:rFonts w:eastAsia="MinionPro-Regular" w:cs="Times New Roman"/>
          <w:color w:val="000000" w:themeColor="text1"/>
        </w:rPr>
        <w:t>)</w:t>
      </w:r>
      <w:r w:rsidRPr="004F7B00">
        <w:rPr>
          <w:rFonts w:eastAsia="MinionPro-Regular" w:cs="Times New Roman" w:hint="eastAsia"/>
          <w:color w:val="000000" w:themeColor="text1"/>
        </w:rPr>
        <w:t>.</w:t>
      </w:r>
    </w:p>
    <w:p w14:paraId="745DB541" w14:textId="77777777" w:rsidR="00367E4E" w:rsidRPr="004F7B00" w:rsidRDefault="00367E4E" w:rsidP="004F7B00"/>
    <w:p w14:paraId="49FF6737" w14:textId="77777777" w:rsidR="00367E4E" w:rsidRPr="004F7B00" w:rsidRDefault="00000000" w:rsidP="004F7B00">
      <w:pPr>
        <w:rPr>
          <w:rFonts w:eastAsia="宋体" w:cs="Times New Roman"/>
          <w:color w:val="000000" w:themeColor="text1"/>
        </w:rPr>
      </w:pPr>
      <w:r w:rsidRPr="004F7B00">
        <w:rPr>
          <w:rFonts w:eastAsia="宋体" w:cs="Times New Roman"/>
          <w:lang w:val="en" w:eastAsia="en-US"/>
        </w:rPr>
        <w:t>In the final phase of the study,</w:t>
      </w:r>
      <w:r w:rsidRPr="004F7B00">
        <w:rPr>
          <w:lang w:val="en"/>
        </w:rPr>
        <w:t xml:space="preserve"> </w:t>
      </w:r>
      <w:r w:rsidRPr="004F7B00">
        <w:rPr>
          <w:i/>
          <w:lang w:val="en"/>
        </w:rPr>
        <w:t>in vivo</w:t>
      </w:r>
      <w:r w:rsidRPr="004F7B00">
        <w:rPr>
          <w:lang w:val="en"/>
        </w:rPr>
        <w:t xml:space="preserve"> experiments </w:t>
      </w:r>
      <w:r w:rsidRPr="004F7B00">
        <w:rPr>
          <w:rFonts w:eastAsia="宋体" w:cs="Times New Roman"/>
          <w:lang w:val="en" w:eastAsia="en-US"/>
        </w:rPr>
        <w:t xml:space="preserve">were </w:t>
      </w:r>
      <w:r w:rsidRPr="004F7B00">
        <w:rPr>
          <w:rFonts w:eastAsia="宋体" w:cs="Times New Roman" w:hint="eastAsia"/>
        </w:rPr>
        <w:t>performed</w:t>
      </w:r>
      <w:r w:rsidRPr="004F7B00">
        <w:rPr>
          <w:rFonts w:eastAsia="宋体" w:cs="Times New Roman"/>
          <w:lang w:val="en" w:eastAsia="en-US"/>
        </w:rPr>
        <w:t xml:space="preserve"> </w:t>
      </w:r>
      <w:r w:rsidRPr="004F7B00">
        <w:rPr>
          <w:lang w:val="en"/>
        </w:rPr>
        <w:t xml:space="preserve">to </w:t>
      </w:r>
      <w:r w:rsidRPr="004F7B00">
        <w:rPr>
          <w:rFonts w:eastAsia="宋体" w:cs="Times New Roman"/>
          <w:lang w:val="en" w:eastAsia="en-US"/>
        </w:rPr>
        <w:t>investigate</w:t>
      </w:r>
      <w:r w:rsidRPr="004F7B00">
        <w:rPr>
          <w:lang w:val="en"/>
        </w:rPr>
        <w:t xml:space="preserve"> the </w:t>
      </w:r>
      <w:r w:rsidRPr="004F7B00">
        <w:rPr>
          <w:rFonts w:eastAsia="宋体" w:cs="Times New Roman"/>
          <w:lang w:val="en" w:eastAsia="en-US"/>
        </w:rPr>
        <w:t>impact</w:t>
      </w:r>
      <w:r w:rsidRPr="004F7B00">
        <w:rPr>
          <w:lang w:val="en"/>
        </w:rPr>
        <w:t xml:space="preserve"> of MAPK9 on the </w:t>
      </w:r>
      <w:r w:rsidRPr="004F7B00">
        <w:rPr>
          <w:rFonts w:eastAsia="宋体" w:cs="Times New Roman"/>
          <w:lang w:val="en" w:eastAsia="en-US"/>
        </w:rPr>
        <w:t>initiation</w:t>
      </w:r>
      <w:r w:rsidRPr="004F7B00">
        <w:rPr>
          <w:lang w:val="en"/>
        </w:rPr>
        <w:t xml:space="preserve"> and </w:t>
      </w:r>
      <w:r w:rsidRPr="004F7B00">
        <w:rPr>
          <w:rFonts w:eastAsia="宋体" w:cs="Times New Roman"/>
          <w:lang w:val="en" w:eastAsia="en-US"/>
        </w:rPr>
        <w:t>progression</w:t>
      </w:r>
      <w:r w:rsidRPr="004F7B00">
        <w:rPr>
          <w:lang w:val="en"/>
        </w:rPr>
        <w:t xml:space="preserve"> of PCa. </w:t>
      </w:r>
      <w:bookmarkStart w:id="138" w:name="【paperrevise】168__PC3_cells_stably_trans"/>
      <w:r w:rsidRPr="004F7B00">
        <w:rPr>
          <w:lang w:val="en"/>
        </w:rPr>
        <w:t xml:space="preserve">BALB/c nude mice received a subcutaneous injection of PC3 cells </w:t>
      </w:r>
      <w:r w:rsidRPr="004F7B00">
        <w:rPr>
          <w:rFonts w:eastAsia="宋体" w:cs="Times New Roman"/>
          <w:lang w:val="en" w:eastAsia="en-US"/>
        </w:rPr>
        <w:t>stably</w:t>
      </w:r>
      <w:r w:rsidRPr="004F7B00">
        <w:rPr>
          <w:lang w:val="en"/>
        </w:rPr>
        <w:t xml:space="preserve"> transfected with </w:t>
      </w:r>
      <w:r w:rsidRPr="004F7B00">
        <w:rPr>
          <w:rFonts w:eastAsia="宋体" w:cs="Times New Roman"/>
          <w:lang w:val="en" w:eastAsia="en-US"/>
        </w:rPr>
        <w:t xml:space="preserve">either </w:t>
      </w:r>
      <w:r w:rsidRPr="004F7B00">
        <w:rPr>
          <w:lang w:val="en"/>
        </w:rPr>
        <w:t>si-MAPK9 or si-NC-</w:t>
      </w:r>
      <w:bookmarkStart w:id="139" w:name="OLE_LINK5"/>
      <w:r w:rsidRPr="004F7B00">
        <w:rPr>
          <w:lang w:val="en"/>
        </w:rPr>
        <w:t>MAPK9.</w:t>
      </w:r>
      <w:bookmarkEnd w:id="138"/>
      <w:bookmarkEnd w:id="139"/>
      <w:r w:rsidRPr="004F7B00">
        <w:rPr>
          <w:lang w:val="en"/>
        </w:rPr>
        <w:t xml:space="preserve"> </w:t>
      </w:r>
      <w:bookmarkStart w:id="140" w:name="【paperrevise】169__Tumor_growth_was_monit"/>
      <w:r w:rsidRPr="004F7B00">
        <w:rPr>
          <w:rFonts w:eastAsia="宋体" w:cs="Times New Roman"/>
          <w:lang w:val="en" w:eastAsia="en-US"/>
        </w:rPr>
        <w:t xml:space="preserve">Tumor </w:t>
      </w:r>
      <w:r w:rsidRPr="004F7B00">
        <w:rPr>
          <w:lang w:val="en"/>
        </w:rPr>
        <w:t xml:space="preserve">growth was </w:t>
      </w:r>
      <w:bookmarkEnd w:id="140"/>
      <w:r w:rsidRPr="004F7B00">
        <w:rPr>
          <w:rFonts w:eastAsia="宋体" w:cs="Times New Roman"/>
          <w:lang w:val="en" w:eastAsia="en-US"/>
        </w:rPr>
        <w:t xml:space="preserve">monitored over a four-week period, and </w:t>
      </w:r>
      <w:r w:rsidRPr="004F7B00">
        <w:rPr>
          <w:lang w:val="en"/>
        </w:rPr>
        <w:t xml:space="preserve">postmortem evaluation </w:t>
      </w:r>
      <w:bookmarkStart w:id="141" w:name="【paperrevise】171__Tumor_volume_and_weigh"/>
      <w:r w:rsidRPr="004F7B00">
        <w:rPr>
          <w:rFonts w:eastAsia="宋体" w:cs="Times New Roman"/>
          <w:lang w:val="en" w:eastAsia="en-US"/>
        </w:rPr>
        <w:t xml:space="preserve">of tumors was conducted. The results indicated a </w:t>
      </w:r>
      <w:r w:rsidRPr="004F7B00">
        <w:rPr>
          <w:rFonts w:eastAsia="宋体" w:cs="Times New Roman" w:hint="eastAsia"/>
        </w:rPr>
        <w:t>remarkable</w:t>
      </w:r>
      <w:r w:rsidRPr="004F7B00">
        <w:rPr>
          <w:rFonts w:eastAsia="宋体" w:cs="Times New Roman"/>
          <w:lang w:val="en" w:eastAsia="en-US"/>
        </w:rPr>
        <w:t xml:space="preserve"> reduction in tumor weight and </w:t>
      </w:r>
      <w:r w:rsidRPr="004F7B00">
        <w:rPr>
          <w:lang w:val="en"/>
        </w:rPr>
        <w:t xml:space="preserve">volume in the MAPK9 knockdown group </w:t>
      </w:r>
      <w:r w:rsidRPr="004F7B00">
        <w:rPr>
          <w:rFonts w:eastAsia="宋体" w:cs="Times New Roman"/>
          <w:lang w:val="en" w:eastAsia="en-US"/>
        </w:rPr>
        <w:t>relative to</w:t>
      </w:r>
      <w:r w:rsidRPr="004F7B00">
        <w:rPr>
          <w:lang w:val="en"/>
        </w:rPr>
        <w:t xml:space="preserve"> the control group</w:t>
      </w:r>
      <w:bookmarkEnd w:id="141"/>
      <w:r w:rsidRPr="004F7B00">
        <w:rPr>
          <w:rFonts w:eastAsia="宋体" w:cs="Times New Roman"/>
          <w:lang w:val="en" w:eastAsia="en-US"/>
        </w:rPr>
        <w:t>, indicating</w:t>
      </w:r>
      <w:r w:rsidRPr="004F7B00">
        <w:rPr>
          <w:lang w:val="en"/>
        </w:rPr>
        <w:t xml:space="preserve"> that MAPK9 knockdown suppressed </w:t>
      </w:r>
      <w:r w:rsidRPr="004F7B00">
        <w:rPr>
          <w:rFonts w:eastAsia="宋体" w:cs="Times New Roman"/>
          <w:lang w:val="en" w:eastAsia="en-US"/>
        </w:rPr>
        <w:t>the</w:t>
      </w:r>
      <w:r w:rsidRPr="004F7B00">
        <w:rPr>
          <w:lang w:val="en"/>
        </w:rPr>
        <w:t xml:space="preserve"> tumorigenicity </w:t>
      </w:r>
      <w:r w:rsidRPr="004F7B00">
        <w:rPr>
          <w:rFonts w:eastAsia="宋体" w:cs="Times New Roman"/>
          <w:lang w:val="en" w:eastAsia="en-US"/>
        </w:rPr>
        <w:t>of PCa cells</w:t>
      </w:r>
      <w:r w:rsidRPr="004F7B00">
        <w:rPr>
          <w:rFonts w:eastAsia="MinionPro-Regular" w:cs="Times New Roman"/>
          <w:color w:val="000000" w:themeColor="text1"/>
        </w:rPr>
        <w:t xml:space="preserve"> (</w:t>
      </w:r>
      <w:r w:rsidRPr="004F7B00">
        <w:rPr>
          <w:rFonts w:eastAsia="MinionPro-Regular" w:cs="Times New Roman"/>
          <w:b/>
          <w:bCs/>
          <w:color w:val="000000" w:themeColor="text1"/>
        </w:rPr>
        <w:t>Fig</w:t>
      </w:r>
      <w:r w:rsidRPr="004F7B00">
        <w:rPr>
          <w:rFonts w:eastAsia="宋体" w:cs="Times New Roman" w:hint="eastAsia"/>
          <w:b/>
          <w:bCs/>
          <w:color w:val="000000" w:themeColor="text1"/>
        </w:rPr>
        <w:t>. 1</w:t>
      </w:r>
      <w:r w:rsidRPr="004F7B00">
        <w:rPr>
          <w:rFonts w:eastAsia="宋体" w:cs="Times New Roman"/>
          <w:b/>
          <w:bCs/>
          <w:color w:val="000000" w:themeColor="text1"/>
        </w:rPr>
        <w:t>1</w:t>
      </w:r>
      <w:r w:rsidRPr="004F7B00">
        <w:rPr>
          <w:rFonts w:eastAsia="宋体" w:cs="Times New Roman" w:hint="eastAsia"/>
          <w:b/>
          <w:bCs/>
          <w:color w:val="000000" w:themeColor="text1"/>
        </w:rPr>
        <w:t>G</w:t>
      </w:r>
      <w:r w:rsidRPr="004F7B00">
        <w:rPr>
          <w:rFonts w:eastAsia="MinionPro-Regular" w:cs="Times New Roman"/>
          <w:color w:val="000000" w:themeColor="text1"/>
        </w:rPr>
        <w:t>).</w:t>
      </w:r>
      <w:r w:rsidRPr="004F7B00">
        <w:rPr>
          <w:rFonts w:eastAsia="宋体" w:cs="Times New Roman" w:hint="eastAsia"/>
          <w:color w:val="000000" w:themeColor="text1"/>
        </w:rPr>
        <w:t xml:space="preserve"> </w:t>
      </w:r>
    </w:p>
    <w:p w14:paraId="66277255" w14:textId="77777777" w:rsidR="00367E4E" w:rsidRPr="004F7B00" w:rsidRDefault="00000000" w:rsidP="004F7B00">
      <w:pPr>
        <w:rPr>
          <w:lang w:val="en"/>
        </w:rPr>
      </w:pPr>
      <w:r w:rsidRPr="004F7B00">
        <w:rPr>
          <w:rFonts w:eastAsia="宋体" w:cs="Times New Roman"/>
          <w:lang w:val="en" w:eastAsia="en-US"/>
        </w:rPr>
        <w:t xml:space="preserve">Additionally, PC3 cells expressing luciferase were </w:t>
      </w:r>
      <w:r w:rsidRPr="004F7B00">
        <w:rPr>
          <w:lang w:val="en"/>
        </w:rPr>
        <w:t>orthotopically xenografted into the left and right anterior prostate of nude mice</w:t>
      </w:r>
      <w:r w:rsidRPr="004F7B00">
        <w:rPr>
          <w:rFonts w:eastAsia="宋体" w:cs="Times New Roman"/>
          <w:lang w:val="en" w:eastAsia="en-US"/>
        </w:rPr>
        <w:t xml:space="preserve">. Tumors were categorized as </w:t>
      </w:r>
      <w:r w:rsidRPr="004F7B00">
        <w:rPr>
          <w:lang w:val="en"/>
        </w:rPr>
        <w:t>(1) PC3-Luc+MAPK9-si</w:t>
      </w:r>
      <w:r w:rsidRPr="004F7B00">
        <w:rPr>
          <w:rFonts w:eastAsia="宋体" w:cs="Times New Roman"/>
          <w:lang w:val="en" w:eastAsia="en-US"/>
        </w:rPr>
        <w:t xml:space="preserve"> </w:t>
      </w:r>
      <w:r w:rsidRPr="004F7B00">
        <w:rPr>
          <w:lang w:val="en"/>
        </w:rPr>
        <w:t xml:space="preserve">(left) </w:t>
      </w:r>
      <w:r w:rsidRPr="004F7B00">
        <w:rPr>
          <w:rFonts w:eastAsia="宋体" w:cs="Times New Roman"/>
          <w:lang w:val="en" w:eastAsia="en-US"/>
        </w:rPr>
        <w:t>and</w:t>
      </w:r>
      <w:r w:rsidRPr="004F7B00">
        <w:rPr>
          <w:lang w:val="en"/>
        </w:rPr>
        <w:t xml:space="preserve"> (2) PC3-Luc+MAPK9-NC</w:t>
      </w:r>
      <w:r w:rsidRPr="004F7B00">
        <w:rPr>
          <w:rFonts w:eastAsia="宋体" w:cs="Times New Roman"/>
          <w:lang w:val="en" w:eastAsia="en-US"/>
        </w:rPr>
        <w:t xml:space="preserve"> </w:t>
      </w:r>
      <w:r w:rsidRPr="004F7B00">
        <w:rPr>
          <w:lang w:val="en"/>
        </w:rPr>
        <w:t xml:space="preserve">(right) to </w:t>
      </w:r>
      <w:r w:rsidRPr="004F7B00">
        <w:rPr>
          <w:rFonts w:eastAsia="宋体" w:cs="Times New Roman"/>
          <w:lang w:val="en" w:eastAsia="en-US"/>
        </w:rPr>
        <w:t>evaluate</w:t>
      </w:r>
      <w:r w:rsidRPr="004F7B00">
        <w:rPr>
          <w:lang w:val="en"/>
        </w:rPr>
        <w:t xml:space="preserve"> the </w:t>
      </w:r>
      <w:r w:rsidRPr="004F7B00">
        <w:rPr>
          <w:rFonts w:eastAsia="宋体" w:cs="Times New Roman"/>
          <w:lang w:val="en" w:eastAsia="en-US"/>
        </w:rPr>
        <w:t>influence</w:t>
      </w:r>
      <w:r w:rsidRPr="004F7B00">
        <w:rPr>
          <w:lang w:val="en"/>
        </w:rPr>
        <w:t xml:space="preserve"> of MAPK9 on prostate tumorigenesis. </w:t>
      </w:r>
      <w:r w:rsidRPr="004F7B00">
        <w:rPr>
          <w:rFonts w:eastAsia="宋体" w:cs="Times New Roman"/>
          <w:lang w:val="en" w:eastAsia="en-US"/>
        </w:rPr>
        <w:t xml:space="preserve">After four weeks, tumor </w:t>
      </w:r>
      <w:r w:rsidRPr="004F7B00">
        <w:rPr>
          <w:lang w:val="en"/>
        </w:rPr>
        <w:t xml:space="preserve">formation was </w:t>
      </w:r>
      <w:r w:rsidRPr="004F7B00">
        <w:rPr>
          <w:rFonts w:eastAsia="宋体" w:cs="Times New Roman" w:hint="eastAsia"/>
          <w:color w:val="000000" w:themeColor="text1"/>
        </w:rPr>
        <w:t>recorded</w:t>
      </w:r>
      <w:r w:rsidRPr="004F7B00">
        <w:rPr>
          <w:rFonts w:eastAsia="宋体" w:cs="Times New Roman"/>
          <w:lang w:val="en" w:eastAsia="en-US"/>
        </w:rPr>
        <w:t xml:space="preserve"> using</w:t>
      </w:r>
      <w:r w:rsidRPr="004F7B00">
        <w:rPr>
          <w:lang w:val="en"/>
        </w:rPr>
        <w:t xml:space="preserve"> IVIS</w:t>
      </w:r>
      <w:r w:rsidRPr="004F7B00">
        <w:rPr>
          <w:rFonts w:eastAsia="WarnockPro-Regular" w:cs="Times New Roman"/>
          <w:color w:val="000000" w:themeColor="text1"/>
        </w:rPr>
        <w:t xml:space="preserve"> </w:t>
      </w:r>
      <w:r w:rsidRPr="004F7B00">
        <w:rPr>
          <w:rFonts w:eastAsia="WarnockPro-Regular" w:cs="Times New Roman"/>
          <w:b/>
          <w:bCs/>
          <w:color w:val="000000" w:themeColor="text1"/>
        </w:rPr>
        <w:t>(</w:t>
      </w:r>
      <w:r w:rsidRPr="004F7B00">
        <w:rPr>
          <w:rFonts w:eastAsia="宋体" w:cs="Times New Roman"/>
          <w:b/>
          <w:bCs/>
          <w:color w:val="000000" w:themeColor="text1"/>
        </w:rPr>
        <w:t>Fig</w:t>
      </w:r>
      <w:r w:rsidRPr="004F7B00">
        <w:rPr>
          <w:rFonts w:eastAsia="宋体" w:cs="Times New Roman" w:hint="eastAsia"/>
          <w:b/>
          <w:bCs/>
          <w:color w:val="000000" w:themeColor="text1"/>
        </w:rPr>
        <w:t xml:space="preserve">. </w:t>
      </w:r>
      <w:r w:rsidRPr="004F7B00">
        <w:rPr>
          <w:rFonts w:eastAsia="WarnockPro-Regular" w:cs="Times New Roman"/>
          <w:b/>
          <w:bCs/>
          <w:color w:val="000000" w:themeColor="text1"/>
        </w:rPr>
        <w:t>1</w:t>
      </w:r>
      <w:r w:rsidRPr="004F7B00">
        <w:rPr>
          <w:rFonts w:eastAsia="宋体" w:cs="Times New Roman"/>
          <w:b/>
          <w:bCs/>
          <w:color w:val="000000" w:themeColor="text1"/>
        </w:rPr>
        <w:t>1</w:t>
      </w:r>
      <w:r w:rsidRPr="004F7B00">
        <w:rPr>
          <w:rFonts w:eastAsia="宋体" w:cs="Times New Roman" w:hint="eastAsia"/>
          <w:b/>
          <w:bCs/>
          <w:color w:val="000000" w:themeColor="text1"/>
        </w:rPr>
        <w:t>H</w:t>
      </w:r>
      <w:r w:rsidRPr="004F7B00">
        <w:rPr>
          <w:rFonts w:eastAsia="WarnockPro-Regular" w:cs="Times New Roman"/>
          <w:b/>
          <w:bCs/>
          <w:color w:val="000000" w:themeColor="text1"/>
        </w:rPr>
        <w:t>)</w:t>
      </w:r>
      <w:r w:rsidRPr="004F7B00">
        <w:rPr>
          <w:rFonts w:eastAsia="WarnockPro-Regular" w:cs="Times New Roman"/>
          <w:color w:val="000000" w:themeColor="text1"/>
        </w:rPr>
        <w:t xml:space="preserve">, and a postmortem tumor evaluation was conducted. </w:t>
      </w:r>
      <w:r w:rsidRPr="004F7B00">
        <w:rPr>
          <w:rFonts w:eastAsia="WarnockPro-Regular" w:cs="Times New Roman" w:hint="eastAsia"/>
          <w:color w:val="000000" w:themeColor="text1"/>
        </w:rPr>
        <w:t>The tumors' weight and volume were markedly lower in the MAPK9 knockdown group compared to the control group, offering additional support for the inhibition of prostate cancer cell tumorigenicity following MAPK9 knockdown</w:t>
      </w:r>
      <w:r w:rsidRPr="004F7B00">
        <w:rPr>
          <w:rFonts w:eastAsia="宋体" w:cs="Times New Roman"/>
          <w:b/>
          <w:bCs/>
          <w:color w:val="000000" w:themeColor="text1"/>
        </w:rPr>
        <w:t xml:space="preserve"> (Fig</w:t>
      </w:r>
      <w:r w:rsidRPr="004F7B00">
        <w:rPr>
          <w:rFonts w:eastAsia="宋体" w:cs="Times New Roman" w:hint="eastAsia"/>
          <w:b/>
          <w:bCs/>
          <w:color w:val="000000" w:themeColor="text1"/>
        </w:rPr>
        <w:t xml:space="preserve">. </w:t>
      </w:r>
      <w:r w:rsidRPr="004F7B00">
        <w:rPr>
          <w:rFonts w:eastAsia="WarnockPro-Regular" w:cs="Times New Roman"/>
          <w:b/>
          <w:bCs/>
          <w:color w:val="000000" w:themeColor="text1"/>
        </w:rPr>
        <w:t>1</w:t>
      </w:r>
      <w:r w:rsidRPr="004F7B00">
        <w:rPr>
          <w:rFonts w:eastAsia="宋体" w:cs="Times New Roman"/>
          <w:b/>
          <w:bCs/>
          <w:color w:val="000000" w:themeColor="text1"/>
        </w:rPr>
        <w:t>1</w:t>
      </w:r>
      <w:r w:rsidRPr="004F7B00">
        <w:rPr>
          <w:rFonts w:eastAsia="宋体" w:cs="Times New Roman" w:hint="eastAsia"/>
          <w:b/>
          <w:bCs/>
          <w:color w:val="000000" w:themeColor="text1"/>
        </w:rPr>
        <w:t>I</w:t>
      </w:r>
      <w:r w:rsidRPr="004F7B00">
        <w:rPr>
          <w:rFonts w:eastAsia="宋体" w:cs="Times New Roman"/>
          <w:b/>
          <w:bCs/>
          <w:color w:val="000000" w:themeColor="text1"/>
        </w:rPr>
        <w:t>)</w:t>
      </w:r>
      <w:r w:rsidRPr="004F7B00">
        <w:rPr>
          <w:rFonts w:eastAsia="WarnockPro-Regular" w:cs="Times New Roman"/>
          <w:color w:val="000000" w:themeColor="text1"/>
        </w:rPr>
        <w:t>.</w:t>
      </w:r>
    </w:p>
    <w:p w14:paraId="125A206A" w14:textId="77777777" w:rsidR="00367E4E" w:rsidRPr="004F7B00" w:rsidRDefault="00000000" w:rsidP="004F7B00">
      <w:r w:rsidRPr="004F7B00">
        <w:rPr>
          <w:noProof/>
          <w:lang w:val="en" w:eastAsia="en-US"/>
        </w:rPr>
        <w:lastRenderedPageBreak/>
        <w:drawing>
          <wp:inline distT="0" distB="0" distL="114300" distR="114300" wp14:anchorId="3F13DA84" wp14:editId="77B2D909">
            <wp:extent cx="4879340" cy="8860155"/>
            <wp:effectExtent l="0" t="0" r="5080" b="1905"/>
            <wp:docPr id="4" name="图片 4" descr="figure1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11.tiff"/>
                    <pic:cNvPicPr>
                      <a:picLocks noChangeAspect="1"/>
                    </pic:cNvPicPr>
                  </pic:nvPicPr>
                  <pic:blipFill>
                    <a:blip r:embed="rId20"/>
                    <a:stretch>
                      <a:fillRect/>
                    </a:stretch>
                  </pic:blipFill>
                  <pic:spPr>
                    <a:xfrm>
                      <a:off x="0" y="0"/>
                      <a:ext cx="4879340" cy="8860155"/>
                    </a:xfrm>
                    <a:prstGeom prst="rect">
                      <a:avLst/>
                    </a:prstGeom>
                  </pic:spPr>
                </pic:pic>
              </a:graphicData>
            </a:graphic>
          </wp:inline>
        </w:drawing>
      </w:r>
      <w:r w:rsidRPr="004F7B00">
        <w:t xml:space="preserve"> </w:t>
      </w:r>
    </w:p>
    <w:p w14:paraId="269A4DD0" w14:textId="77777777" w:rsidR="00367E4E" w:rsidRPr="004F7B00" w:rsidRDefault="00000000" w:rsidP="004F7B00">
      <w:r w:rsidRPr="004F7B00">
        <w:rPr>
          <w:b/>
          <w:bCs/>
        </w:rPr>
        <w:lastRenderedPageBreak/>
        <w:t xml:space="preserve">FIGURE </w:t>
      </w:r>
      <w:r w:rsidRPr="004F7B00">
        <w:rPr>
          <w:rFonts w:hint="eastAsia"/>
          <w:b/>
          <w:bCs/>
        </w:rPr>
        <w:t>1</w:t>
      </w:r>
      <w:r w:rsidRPr="004F7B00">
        <w:rPr>
          <w:b/>
          <w:bCs/>
        </w:rPr>
        <w:t xml:space="preserve">1: </w:t>
      </w:r>
      <w:r w:rsidRPr="004F7B00">
        <w:rPr>
          <w:rFonts w:hint="eastAsia"/>
        </w:rPr>
        <w:t xml:space="preserve">Relationship of MAPK9 to the potential ferroptosis pathway </w:t>
      </w:r>
      <w:r w:rsidRPr="004F7B00">
        <w:t>and MAPK9 knockdown</w:t>
      </w:r>
      <w:r w:rsidRPr="004F7B00">
        <w:rPr>
          <w:rFonts w:hint="eastAsia"/>
        </w:rPr>
        <w:t xml:space="preserve"> </w:t>
      </w:r>
      <w:r w:rsidRPr="004F7B00">
        <w:t xml:space="preserve">suppress proliferation </w:t>
      </w:r>
      <w:r w:rsidRPr="004F7B00">
        <w:rPr>
          <w:i/>
        </w:rPr>
        <w:t>in vivo</w:t>
      </w:r>
      <w:r w:rsidRPr="004F7B00">
        <w:t>.</w:t>
      </w:r>
      <w:r w:rsidRPr="004F7B00">
        <w:rPr>
          <w:rFonts w:hint="eastAsia"/>
        </w:rPr>
        <w:t xml:space="preserve"> </w:t>
      </w:r>
      <w:r w:rsidRPr="004F7B00">
        <w:rPr>
          <w:b/>
          <w:bCs/>
        </w:rPr>
        <w:t>(</w:t>
      </w:r>
      <w:r w:rsidRPr="004F7B00">
        <w:rPr>
          <w:rFonts w:hint="eastAsia"/>
          <w:b/>
          <w:bCs/>
        </w:rPr>
        <w:t>A</w:t>
      </w:r>
      <w:r w:rsidRPr="004F7B00">
        <w:rPr>
          <w:b/>
          <w:bCs/>
        </w:rPr>
        <w:t xml:space="preserve">, </w:t>
      </w:r>
      <w:r w:rsidRPr="004F7B00">
        <w:rPr>
          <w:rFonts w:hint="eastAsia"/>
          <w:b/>
          <w:bCs/>
        </w:rPr>
        <w:t>B</w:t>
      </w:r>
      <w:r w:rsidRPr="004F7B00">
        <w:rPr>
          <w:b/>
          <w:bCs/>
        </w:rPr>
        <w:t>)</w:t>
      </w:r>
      <w:r w:rsidRPr="004F7B00">
        <w:t xml:space="preserve"> MAPK9 knockdown affects GPX4 and FTH1 protein expressions. </w:t>
      </w:r>
      <w:r w:rsidRPr="004F7B00">
        <w:rPr>
          <w:b/>
          <w:bCs/>
        </w:rPr>
        <w:t>(</w:t>
      </w:r>
      <w:r w:rsidRPr="004F7B00">
        <w:rPr>
          <w:rFonts w:hint="eastAsia"/>
          <w:b/>
          <w:bCs/>
        </w:rPr>
        <w:t>C-F</w:t>
      </w:r>
      <w:r w:rsidRPr="004F7B00">
        <w:rPr>
          <w:b/>
          <w:bCs/>
        </w:rPr>
        <w:t>)</w:t>
      </w:r>
      <w:r w:rsidRPr="004F7B00">
        <w:rPr>
          <w:rFonts w:hint="eastAsia"/>
          <w:b/>
          <w:bCs/>
        </w:rPr>
        <w:t xml:space="preserve"> </w:t>
      </w:r>
      <w:r w:rsidRPr="004F7B00">
        <w:t>PC</w:t>
      </w:r>
      <w:r w:rsidRPr="004F7B00">
        <w:rPr>
          <w:rFonts w:hint="eastAsia"/>
        </w:rPr>
        <w:t>a</w:t>
      </w:r>
      <w:r w:rsidRPr="004F7B00">
        <w:t xml:space="preserve"> cells were subjected to lysis, and immunoprecipitation was conducted using indicated antibodies.</w:t>
      </w:r>
      <w:r w:rsidRPr="004F7B00">
        <w:rPr>
          <w:rFonts w:hint="eastAsia"/>
        </w:rPr>
        <w:t xml:space="preserve"> </w:t>
      </w:r>
      <w:r w:rsidRPr="004F7B00">
        <w:t xml:space="preserve">The immunocomplexes </w:t>
      </w:r>
      <w:r w:rsidRPr="004F7B00">
        <w:rPr>
          <w:rFonts w:hint="eastAsia"/>
        </w:rPr>
        <w:t xml:space="preserve">were subjected to </w:t>
      </w:r>
      <w:r w:rsidRPr="004F7B00">
        <w:t>western blot analysis</w:t>
      </w:r>
      <w:r w:rsidRPr="004F7B00">
        <w:rPr>
          <w:rFonts w:hint="eastAsia"/>
        </w:rPr>
        <w:t xml:space="preserve">. </w:t>
      </w:r>
      <w:r w:rsidRPr="004F7B00">
        <w:rPr>
          <w:b/>
          <w:bCs/>
        </w:rPr>
        <w:t>(</w:t>
      </w:r>
      <w:r w:rsidRPr="004F7B00">
        <w:rPr>
          <w:rFonts w:hint="eastAsia"/>
          <w:b/>
          <w:bCs/>
        </w:rPr>
        <w:t>G</w:t>
      </w:r>
      <w:r w:rsidRPr="004F7B00">
        <w:rPr>
          <w:b/>
          <w:bCs/>
        </w:rPr>
        <w:t>)</w:t>
      </w:r>
      <w:r w:rsidRPr="004F7B00">
        <w:t xml:space="preserve"> Xenograft tumors in nude mouse models.</w:t>
      </w:r>
      <w:r w:rsidRPr="004F7B00">
        <w:rPr>
          <w:rFonts w:hint="eastAsia"/>
        </w:rPr>
        <w:t xml:space="preserve"> </w:t>
      </w:r>
      <w:r w:rsidRPr="004F7B00">
        <w:rPr>
          <w:b/>
          <w:bCs/>
        </w:rPr>
        <w:t>(</w:t>
      </w:r>
      <w:r w:rsidRPr="004F7B00">
        <w:rPr>
          <w:rFonts w:hint="eastAsia"/>
          <w:b/>
          <w:bCs/>
        </w:rPr>
        <w:t>H, I</w:t>
      </w:r>
      <w:r w:rsidRPr="004F7B00">
        <w:rPr>
          <w:b/>
          <w:bCs/>
        </w:rPr>
        <w:t>)</w:t>
      </w:r>
      <w:r w:rsidRPr="004F7B00">
        <w:rPr>
          <w:rFonts w:hint="eastAsia"/>
          <w:b/>
          <w:bCs/>
        </w:rPr>
        <w:t xml:space="preserve"> </w:t>
      </w:r>
      <w:r w:rsidRPr="004F7B00">
        <w:rPr>
          <w:rFonts w:eastAsia="WarnockPro-Regular"/>
        </w:rPr>
        <w:t>Orthotopically x</w:t>
      </w:r>
      <w:r w:rsidRPr="004F7B00">
        <w:t>enografted tumors in nude mouse models.</w:t>
      </w:r>
      <w:r w:rsidRPr="004F7B00">
        <w:rPr>
          <w:rFonts w:hint="eastAsia"/>
        </w:rPr>
        <w:t xml:space="preserve"> </w:t>
      </w:r>
      <w:r w:rsidRPr="004F7B00">
        <w:t xml:space="preserve">(* </w:t>
      </w:r>
      <w:r w:rsidRPr="004F7B00">
        <w:rPr>
          <w:i/>
        </w:rPr>
        <w:t>p</w:t>
      </w:r>
      <w:r w:rsidRPr="004F7B00">
        <w:t xml:space="preserve">&lt; 0.05; ** </w:t>
      </w:r>
      <w:r w:rsidRPr="004F7B00">
        <w:rPr>
          <w:i/>
        </w:rPr>
        <w:t>p</w:t>
      </w:r>
      <w:r w:rsidRPr="004F7B00">
        <w:t xml:space="preserve">&lt; 0.01; *** </w:t>
      </w:r>
      <w:r w:rsidRPr="004F7B00">
        <w:rPr>
          <w:i/>
        </w:rPr>
        <w:t>p</w:t>
      </w:r>
      <w:r w:rsidRPr="004F7B00">
        <w:t>&lt; 0.001</w:t>
      </w:r>
      <w:r w:rsidRPr="004F7B00">
        <w:rPr>
          <w:rFonts w:hint="eastAsia"/>
        </w:rPr>
        <w:t xml:space="preserve">; </w:t>
      </w:r>
      <w:r w:rsidRPr="004F7B00">
        <w:t xml:space="preserve">**** </w:t>
      </w:r>
      <w:r w:rsidRPr="004F7B00">
        <w:rPr>
          <w:i/>
        </w:rPr>
        <w:t>p</w:t>
      </w:r>
      <w:r w:rsidRPr="004F7B00">
        <w:t>&lt; 0.</w:t>
      </w:r>
      <w:r w:rsidRPr="004F7B00">
        <w:rPr>
          <w:rFonts w:hint="eastAsia"/>
        </w:rPr>
        <w:t>0</w:t>
      </w:r>
      <w:r w:rsidRPr="004F7B00">
        <w:t>001)</w:t>
      </w:r>
    </w:p>
    <w:p w14:paraId="08A7ED19" w14:textId="77777777" w:rsidR="00367E4E" w:rsidRPr="004F7B00" w:rsidRDefault="00367E4E" w:rsidP="004F7B00"/>
    <w:p w14:paraId="2D3F84F7" w14:textId="77777777" w:rsidR="00367E4E" w:rsidRPr="004F7B00" w:rsidRDefault="00000000" w:rsidP="004F7B00">
      <w:pPr>
        <w:pStyle w:val="af2"/>
      </w:pPr>
      <w:bookmarkStart w:id="142" w:name="OLE_LINK8"/>
      <w:r w:rsidRPr="004F7B00">
        <w:t>Discussion</w:t>
      </w:r>
    </w:p>
    <w:p w14:paraId="78DCCA00" w14:textId="77777777" w:rsidR="00367E4E" w:rsidRPr="004F7B00" w:rsidRDefault="00367E4E" w:rsidP="004F7B00">
      <w:pPr>
        <w:pStyle w:val="af2"/>
      </w:pPr>
    </w:p>
    <w:p w14:paraId="493E4CC6" w14:textId="77777777" w:rsidR="00367E4E" w:rsidRPr="004F7B00" w:rsidRDefault="00000000" w:rsidP="004F7B00">
      <w:bookmarkStart w:id="143" w:name="【paperrevise】172_Prostate_cancer,_one_of"/>
      <w:r w:rsidRPr="004F7B00">
        <w:rPr>
          <w:rFonts w:hint="eastAsia"/>
        </w:rPr>
        <w:t>P</w:t>
      </w:r>
      <w:r w:rsidRPr="004F7B00">
        <w:t>Ca</w:t>
      </w:r>
      <w:r w:rsidRPr="004F7B00">
        <w:rPr>
          <w:rFonts w:hint="eastAsia"/>
        </w:rPr>
        <w:t xml:space="preserve">, </w:t>
      </w:r>
      <w:r w:rsidRPr="004F7B00">
        <w:rPr>
          <w:lang w:val="en" w:eastAsia="en-US"/>
        </w:rPr>
        <w:t xml:space="preserve">a prevalent malignancy in </w:t>
      </w:r>
      <w:r w:rsidRPr="004F7B00">
        <w:rPr>
          <w:lang w:val="en"/>
        </w:rPr>
        <w:t xml:space="preserve">men, </w:t>
      </w:r>
      <w:bookmarkStart w:id="144" w:name="【paperrevise】173__is_the_second_leading_"/>
      <w:r w:rsidRPr="004F7B00">
        <w:rPr>
          <w:rFonts w:hint="eastAsia"/>
          <w:lang w:val="en" w:eastAsia="en-US"/>
        </w:rPr>
        <w:t>ranks as the second leading cause of male mortality globally</w:t>
      </w:r>
      <w:bookmarkEnd w:id="144"/>
      <w:r w:rsidRPr="004F7B00">
        <w:rPr>
          <w:lang w:val="en" w:eastAsia="en-US"/>
        </w:rPr>
        <w:t>, particularly</w:t>
      </w:r>
      <w:r w:rsidRPr="004F7B00">
        <w:rPr>
          <w:lang w:val="en"/>
        </w:rPr>
        <w:t xml:space="preserve"> in developed </w:t>
      </w:r>
      <w:r w:rsidRPr="004F7B00">
        <w:rPr>
          <w:lang w:val="en" w:eastAsia="en-US"/>
        </w:rPr>
        <w:t>nations</w:t>
      </w:r>
      <w:bookmarkStart w:id="145" w:name="【paperrevise】174__especially_in_develope"/>
      <w:bookmarkEnd w:id="143"/>
      <w:r w:rsidRPr="004F7B00">
        <w:fldChar w:fldCharType="begin">
          <w:fldData xml:space="preserve">PEVuZE5vdGU+PENpdGU+PEF1dGhvcj5Db25ub3I8L0F1dGhvcj48WWVhcj4yMDIwPC9ZZWFyPjxS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</w:fldData>
        </w:fldChar>
      </w:r>
      <w:r w:rsidRPr="004F7B00">
        <w:instrText xml:space="preserve"> ADDIN EN.CITE </w:instrText>
      </w:r>
      <w:r w:rsidRPr="004F7B00">
        <w:fldChar w:fldCharType="begin">
          <w:fldData xml:space="preserve">PEVuZE5vdGU+PENpdGU+PEF1dGhvcj5Db25ub3I8L0F1dGhvcj48WWVhcj4yMDIwPC9ZZWFyPjxS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32, 33</w:t>
      </w:r>
      <w:r w:rsidRPr="004F7B00">
        <w:fldChar w:fldCharType="end"/>
      </w:r>
      <w:r w:rsidRPr="004F7B00">
        <w:rPr>
          <w:rFonts w:hint="eastAsia"/>
        </w:rPr>
        <w:t>]</w:t>
      </w:r>
      <w:r w:rsidRPr="004F7B00">
        <w:t>.</w:t>
      </w:r>
      <w:bookmarkEnd w:id="145"/>
      <w:r w:rsidRPr="004F7B00">
        <w:rPr>
          <w:rFonts w:hint="eastAsia"/>
        </w:rPr>
        <w:t xml:space="preserve"> PSA has been used since the 1990s as a widely accepted PCa detection method and is considered a </w:t>
      </w:r>
      <w:r w:rsidRPr="004F7B00">
        <w:t xml:space="preserve">significant predictive </w:t>
      </w:r>
      <w:r w:rsidRPr="004F7B00">
        <w:rPr>
          <w:rFonts w:hint="eastAsia"/>
        </w:rPr>
        <w:t>factor for PCa. PSA recurrence occurs in almost 27</w:t>
      </w:r>
      <w:r w:rsidRPr="004F7B00">
        <w:rPr>
          <w:rFonts w:hint="eastAsia"/>
        </w:rPr>
        <w:t>–</w:t>
      </w:r>
      <w:r w:rsidRPr="004F7B00">
        <w:rPr>
          <w:rFonts w:hint="eastAsia"/>
        </w:rPr>
        <w:t xml:space="preserve">53% </w:t>
      </w:r>
      <w:r w:rsidRPr="004F7B00">
        <w:t xml:space="preserve">of </w:t>
      </w:r>
      <w:r w:rsidRPr="004F7B00">
        <w:rPr>
          <w:rFonts w:hint="eastAsia"/>
        </w:rPr>
        <w:t xml:space="preserve">patients with </w:t>
      </w:r>
      <w:r w:rsidRPr="004F7B00">
        <w:t>RP and radiotherapy</w:t>
      </w:r>
      <w:r w:rsidRPr="004F7B00">
        <w:fldChar w:fldCharType="begin">
          <w:fldData xml:space="preserve">PEVuZE5vdGU+PENpdGU+PEF1dGhvcj5ZdWFuPC9BdXRob3I+PFllYXI+MjAyMDwvWWVhcj48UmVj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</w:fldData>
        </w:fldChar>
      </w:r>
      <w:r w:rsidRPr="004F7B00">
        <w:instrText xml:space="preserve"> ADDIN EN.CITE </w:instrText>
      </w:r>
      <w:r w:rsidRPr="004F7B00">
        <w:fldChar w:fldCharType="begin">
          <w:fldData xml:space="preserve">PEVuZE5vdGU+PENpdGU+PEF1dGhvcj5ZdWFuPC9BdXRob3I+PFllYXI+MjAyMDwvWWVhcj48UmVj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34</w:t>
      </w:r>
      <w:r w:rsidRPr="004F7B00">
        <w:fldChar w:fldCharType="end"/>
      </w:r>
      <w:r w:rsidRPr="004F7B00">
        <w:rPr>
          <w:rFonts w:hint="eastAsia"/>
        </w:rPr>
        <w:t>]</w:t>
      </w:r>
      <w:r w:rsidRPr="004F7B00">
        <w:t xml:space="preserve">. Such BCR enhances the progression of advanced CRPC, </w:t>
      </w:r>
      <w:bookmarkStart w:id="146" w:name="【paperrevise】175__resulting_in_an_increa"/>
      <w:r w:rsidRPr="004F7B00">
        <w:t>leading to an elevated risk of distant metastasis,</w:t>
      </w:r>
      <w:bookmarkEnd w:id="146"/>
      <w:r w:rsidRPr="004F7B00">
        <w:t xml:space="preserve"> PCa-specific death, and overall mortality</w:t>
      </w:r>
      <w:r w:rsidRPr="004F7B00">
        <w:fldChar w:fldCharType="begin">
          <w:fldData xml:space="preserve">PEVuZE5vdGU+PENpdGU+PEF1dGhvcj5WYW4gZGVuIEJyb2VjazwvQXV0aG9yPjxZZWFyPjIwMTk8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</w:fldData>
        </w:fldChar>
      </w:r>
      <w:r w:rsidRPr="004F7B00">
        <w:instrText xml:space="preserve"> ADDIN EN.CITE </w:instrText>
      </w:r>
      <w:r w:rsidRPr="004F7B00">
        <w:fldChar w:fldCharType="begin">
          <w:fldData xml:space="preserve">PEVuZE5vdGU+PENpdGU+PEF1dGhvcj5WYW4gZGVuIEJyb2VjazwvQXV0aG9yPjxZZWFyPjIwMTk8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35, 36</w:t>
      </w:r>
      <w:r w:rsidRPr="004F7B00">
        <w:fldChar w:fldCharType="end"/>
      </w:r>
      <w:r w:rsidRPr="004F7B00">
        <w:rPr>
          <w:rFonts w:hint="eastAsia"/>
        </w:rPr>
        <w:t>]</w:t>
      </w:r>
      <w:r w:rsidRPr="004F7B00">
        <w:t>.</w:t>
      </w:r>
      <w:r w:rsidRPr="004F7B00">
        <w:rPr>
          <w:rFonts w:hint="eastAsia"/>
        </w:rPr>
        <w:t xml:space="preserve"> </w:t>
      </w:r>
      <w:bookmarkStart w:id="147" w:name="【paperrevise】176__Therefore,_it_is_neces"/>
      <w:r w:rsidRPr="004F7B00">
        <w:rPr>
          <w:rFonts w:hint="eastAsia"/>
        </w:rPr>
        <w:t>Th</w:t>
      </w:r>
      <w:r w:rsidRPr="004F7B00">
        <w:t>erefore</w:t>
      </w:r>
      <w:r w:rsidRPr="004F7B00">
        <w:rPr>
          <w:rFonts w:hint="eastAsia"/>
        </w:rPr>
        <w:t xml:space="preserve">, identifying novel prognostic biomarkers of </w:t>
      </w:r>
      <w:r w:rsidRPr="004F7B00">
        <w:t>BCR</w:t>
      </w:r>
      <w:r w:rsidRPr="004F7B00">
        <w:rPr>
          <w:rFonts w:hint="eastAsia"/>
        </w:rPr>
        <w:t xml:space="preserve"> after RP </w:t>
      </w:r>
      <w:r w:rsidRPr="004F7B00">
        <w:rPr>
          <w:lang w:val="en" w:eastAsia="en-US"/>
        </w:rPr>
        <w:t xml:space="preserve">becomes crucial, addressing </w:t>
      </w:r>
      <w:r w:rsidRPr="004F7B00">
        <w:rPr>
          <w:lang w:val="en"/>
        </w:rPr>
        <w:t xml:space="preserve">the </w:t>
      </w:r>
      <w:r w:rsidRPr="004F7B00">
        <w:rPr>
          <w:lang w:val="en" w:eastAsia="en-US"/>
        </w:rPr>
        <w:t>limitations</w:t>
      </w:r>
      <w:r w:rsidRPr="004F7B00">
        <w:rPr>
          <w:lang w:val="en"/>
        </w:rPr>
        <w:t xml:space="preserve"> of </w:t>
      </w:r>
      <w:r w:rsidRPr="004F7B00">
        <w:rPr>
          <w:lang w:val="en" w:eastAsia="en-US"/>
        </w:rPr>
        <w:t>existing biological markers</w:t>
      </w:r>
      <w:r w:rsidRPr="004F7B00">
        <w:rPr>
          <w:lang w:val="en"/>
        </w:rPr>
        <w:t>.</w:t>
      </w:r>
      <w:bookmarkEnd w:id="147"/>
    </w:p>
    <w:p w14:paraId="76141B9F" w14:textId="77777777" w:rsidR="00367E4E" w:rsidRPr="004F7B00" w:rsidRDefault="00000000" w:rsidP="004F7B00">
      <w:pPr>
        <w:rPr>
          <w:lang w:val="en"/>
        </w:rPr>
      </w:pPr>
      <w:bookmarkStart w:id="148" w:name="【paperrevise】177_Ferroptosis_is_a_newly_"/>
      <w:bookmarkStart w:id="149" w:name="OLE_LINK9"/>
      <w:bookmarkEnd w:id="142"/>
      <w:r w:rsidRPr="004F7B00">
        <w:rPr>
          <w:color w:val="000000" w:themeColor="text1"/>
        </w:rPr>
        <w:t>Ferroptosis,</w:t>
      </w:r>
      <w:r w:rsidRPr="004F7B00">
        <w:rPr>
          <w:lang w:val="en"/>
        </w:rPr>
        <w:t xml:space="preserve"> </w:t>
      </w:r>
      <w:r w:rsidRPr="004F7B00">
        <w:rPr>
          <w:rFonts w:hint="eastAsia"/>
          <w:lang w:val="en"/>
        </w:rPr>
        <w:t>recently recognized as a form of programmed cell death influenced by cellular mechanisms</w:t>
      </w:r>
      <w:r w:rsidRPr="004F7B00">
        <w:rPr>
          <w:lang w:val="en"/>
        </w:rPr>
        <w:t xml:space="preserve">, </w:t>
      </w:r>
      <w:r w:rsidRPr="004F7B00">
        <w:rPr>
          <w:lang w:val="en" w:eastAsia="en-US"/>
        </w:rPr>
        <w:t xml:space="preserve">is </w:t>
      </w:r>
      <w:r w:rsidRPr="004F7B00">
        <w:rPr>
          <w:rFonts w:hint="eastAsia"/>
          <w:color w:val="000000" w:themeColor="text1"/>
        </w:rPr>
        <w:t>characterized</w:t>
      </w:r>
      <w:r w:rsidRPr="004F7B00">
        <w:rPr>
          <w:lang w:val="en"/>
        </w:rPr>
        <w:t xml:space="preserve"> by </w:t>
      </w:r>
      <w:r w:rsidRPr="004F7B00">
        <w:rPr>
          <w:lang w:val="en" w:eastAsia="en-US"/>
        </w:rPr>
        <w:t xml:space="preserve">distinctive </w:t>
      </w:r>
      <w:r w:rsidRPr="004F7B00">
        <w:rPr>
          <w:lang w:val="en"/>
        </w:rPr>
        <w:t xml:space="preserve">morphological </w:t>
      </w:r>
      <w:r w:rsidRPr="004F7B00">
        <w:rPr>
          <w:lang w:val="en" w:eastAsia="en-US"/>
        </w:rPr>
        <w:t>alterations</w:t>
      </w:r>
      <w:r w:rsidRPr="004F7B00">
        <w:rPr>
          <w:lang w:val="en"/>
        </w:rPr>
        <w:t xml:space="preserve"> in mitochondria</w:t>
      </w:r>
      <w:r w:rsidRPr="004F7B00">
        <w:rPr>
          <w:lang w:val="en" w:eastAsia="en-US"/>
        </w:rPr>
        <w:t xml:space="preserve">, such as </w:t>
      </w:r>
      <w:r w:rsidRPr="004F7B00">
        <w:rPr>
          <w:lang w:val="en"/>
        </w:rPr>
        <w:t xml:space="preserve">reduced membrane density, flattened crest, and </w:t>
      </w:r>
      <w:r w:rsidRPr="004F7B00">
        <w:rPr>
          <w:lang w:val="en" w:eastAsia="en-US"/>
        </w:rPr>
        <w:t>diminished</w:t>
      </w:r>
      <w:r w:rsidRPr="004F7B00">
        <w:rPr>
          <w:lang w:val="en"/>
        </w:rPr>
        <w:t xml:space="preserve"> volume</w:t>
      </w:r>
      <w:r w:rsidRPr="004F7B00">
        <w:rPr>
          <w:lang w:val="en" w:eastAsia="en-US"/>
        </w:rPr>
        <w:t xml:space="preserve">. Notably, this distinctive cellular death is </w:t>
      </w:r>
      <w:r w:rsidRPr="004F7B00">
        <w:rPr>
          <w:rFonts w:hint="eastAsia"/>
          <w:color w:val="000000" w:themeColor="text1"/>
        </w:rPr>
        <w:t>characterized</w:t>
      </w:r>
      <w:r w:rsidRPr="004F7B00">
        <w:rPr>
          <w:lang w:val="en" w:eastAsia="en-US"/>
        </w:rPr>
        <w:t xml:space="preserve"> by the </w:t>
      </w:r>
      <w:r w:rsidRPr="004F7B00">
        <w:rPr>
          <w:rFonts w:hint="eastAsia"/>
        </w:rPr>
        <w:t>accumulation</w:t>
      </w:r>
      <w:r w:rsidRPr="004F7B00">
        <w:rPr>
          <w:lang w:val="en"/>
        </w:rPr>
        <w:t xml:space="preserve"> of lipid reactive oxygen species </w:t>
      </w:r>
      <w:r w:rsidRPr="004F7B00">
        <w:rPr>
          <w:lang w:val="en" w:eastAsia="en-US"/>
        </w:rPr>
        <w:t xml:space="preserve">(ROS) </w:t>
      </w:r>
      <w:r w:rsidRPr="004F7B00">
        <w:rPr>
          <w:lang w:val="en"/>
        </w:rPr>
        <w:t xml:space="preserve">and iron. </w:t>
      </w:r>
      <w:r w:rsidRPr="004F7B00">
        <w:rPr>
          <w:lang w:val="en" w:eastAsia="en-US"/>
        </w:rPr>
        <w:t>Unlike other forms of regulated cell death, such as apoptosis, ferroptosis lacks</w:t>
      </w:r>
      <w:r w:rsidRPr="004F7B00">
        <w:rPr>
          <w:lang w:val="en"/>
        </w:rPr>
        <w:t xml:space="preserve"> morphological, biochemical, or genetic similarities</w:t>
      </w:r>
      <w:bookmarkStart w:id="150" w:name="【paperrevise】178__it_has_no_morphologica"/>
      <w:bookmarkEnd w:id="148"/>
      <w:r w:rsidRPr="004F7B00">
        <w:rPr>
          <w:color w:val="000000" w:themeColor="text1"/>
        </w:rPr>
        <w:fldChar w:fldCharType="begin">
          <w:fldData xml:space="preserve">PEVuZE5vdGU+PENpdGU+PEF1dGhvcj5EaXhvbjwvQXV0aG9yPjxZZWFyPjIwMTI8L1llYXI+PFJl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wLTcyPC9wYWdlcz48dm9sdW1lPjE0OTwvdm9sdW1lPjxudW1iZXI+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</w:fldData>
        </w:fldChar>
      </w:r>
      <w:r w:rsidRPr="004F7B00">
        <w:rPr>
          <w:color w:val="000000" w:themeColor="text1"/>
        </w:rPr>
        <w:instrText xml:space="preserve"> ADDIN EN.CITE </w:instrText>
      </w:r>
      <w:r w:rsidRPr="004F7B00">
        <w:rPr>
          <w:color w:val="000000" w:themeColor="text1"/>
        </w:rPr>
        <w:fldChar w:fldCharType="begin">
          <w:fldData xml:space="preserve">PEVuZE5vdGU+PENpdGU+PEF1dGhvcj5EaXhvbjwvQXV0aG9yPjxZZWFyPjIwMTI8L1llYXI+PFJl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wLTcyPC9wYWdlcz48dm9sdW1lPjE0OTwvdm9sdW1lPjxudW1iZXI+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</w:fldData>
        </w:fldChar>
      </w:r>
      <w:r w:rsidRPr="004F7B00">
        <w:rPr>
          <w:color w:val="000000" w:themeColor="text1"/>
        </w:rPr>
        <w:instrText xml:space="preserve"> ADDIN EN.CITE.DATA </w:instrText>
      </w:r>
      <w:r w:rsidRPr="004F7B00">
        <w:rPr>
          <w:color w:val="000000" w:themeColor="text1"/>
        </w:rPr>
      </w:r>
      <w:r w:rsidRPr="004F7B00">
        <w:rPr>
          <w:color w:val="000000" w:themeColor="text1"/>
        </w:rPr>
        <w:fldChar w:fldCharType="end"/>
      </w:r>
      <w:r w:rsidRPr="004F7B00">
        <w:rPr>
          <w:color w:val="000000" w:themeColor="text1"/>
        </w:rPr>
      </w:r>
      <w:r w:rsidRPr="004F7B00">
        <w:rPr>
          <w:color w:val="000000" w:themeColor="text1"/>
        </w:rPr>
        <w:fldChar w:fldCharType="separate"/>
      </w:r>
      <w:r w:rsidRPr="004F7B00">
        <w:rPr>
          <w:rFonts w:hint="eastAsia"/>
          <w:color w:val="000000" w:themeColor="text1"/>
        </w:rPr>
        <w:t>[</w:t>
      </w:r>
      <w:r w:rsidRPr="004F7B00">
        <w:rPr>
          <w:color w:val="000000" w:themeColor="text1"/>
        </w:rPr>
        <w:t>11</w:t>
      </w:r>
      <w:r w:rsidRPr="004F7B00">
        <w:rPr>
          <w:color w:val="000000" w:themeColor="text1"/>
        </w:rPr>
        <w:fldChar w:fldCharType="end"/>
      </w:r>
      <w:r w:rsidRPr="004F7B00">
        <w:rPr>
          <w:rFonts w:hint="eastAsia"/>
          <w:color w:val="000000" w:themeColor="text1"/>
        </w:rPr>
        <w:t>]</w:t>
      </w:r>
      <w:r w:rsidRPr="004F7B00">
        <w:rPr>
          <w:color w:val="000000" w:themeColor="text1"/>
        </w:rPr>
        <w:t>.</w:t>
      </w:r>
      <w:bookmarkStart w:id="151" w:name="OLE_LINK18"/>
      <w:bookmarkEnd w:id="150"/>
      <w:r w:rsidRPr="004F7B00">
        <w:rPr>
          <w:rFonts w:hint="eastAsia"/>
          <w:color w:val="000000" w:themeColor="text1"/>
        </w:rPr>
        <w:t xml:space="preserve"> </w:t>
      </w:r>
      <w:r w:rsidRPr="004F7B00">
        <w:rPr>
          <w:lang w:val="en" w:eastAsia="en-US"/>
        </w:rPr>
        <w:t>Since its discovery</w:t>
      </w:r>
      <w:r w:rsidRPr="004F7B00">
        <w:rPr>
          <w:lang w:val="en"/>
        </w:rPr>
        <w:t xml:space="preserve"> in 2012, </w:t>
      </w:r>
      <w:r w:rsidRPr="004F7B00">
        <w:rPr>
          <w:lang w:val="en" w:eastAsia="en-US"/>
        </w:rPr>
        <w:t xml:space="preserve">extensive </w:t>
      </w:r>
      <w:r w:rsidRPr="004F7B00">
        <w:rPr>
          <w:lang w:val="en"/>
        </w:rPr>
        <w:t>efforts</w:t>
      </w:r>
      <w:r w:rsidRPr="004F7B00">
        <w:rPr>
          <w:lang w:val="en" w:eastAsia="en-US"/>
        </w:rPr>
        <w:t xml:space="preserve"> have gradually unraveled </w:t>
      </w:r>
      <w:r w:rsidRPr="004F7B00">
        <w:rPr>
          <w:lang w:val="en"/>
        </w:rPr>
        <w:t>the pathogenesis of ferroptosis</w:t>
      </w:r>
      <w:r w:rsidRPr="004F7B00">
        <w:rPr>
          <w:lang w:val="en" w:eastAsia="en-US"/>
        </w:rPr>
        <w:t>. This intricate</w:t>
      </w:r>
      <w:r w:rsidRPr="004F7B00">
        <w:rPr>
          <w:lang w:val="en"/>
        </w:rPr>
        <w:t xml:space="preserve"> process </w:t>
      </w:r>
      <w:r w:rsidRPr="004F7B00">
        <w:rPr>
          <w:lang w:val="en" w:eastAsia="en-US"/>
        </w:rPr>
        <w:t>involves numerous</w:t>
      </w:r>
      <w:r w:rsidRPr="004F7B00">
        <w:rPr>
          <w:lang w:val="en"/>
        </w:rPr>
        <w:t xml:space="preserve"> biomolecules and </w:t>
      </w:r>
      <w:r w:rsidRPr="004F7B00">
        <w:rPr>
          <w:lang w:val="en" w:eastAsia="en-US"/>
        </w:rPr>
        <w:t>metabolites and is intricately</w:t>
      </w:r>
      <w:r w:rsidRPr="004F7B00">
        <w:rPr>
          <w:rFonts w:hint="eastAsia"/>
        </w:rPr>
        <w:t xml:space="preserve"> linked </w:t>
      </w:r>
      <w:r w:rsidRPr="004F7B00">
        <w:rPr>
          <w:lang w:val="en" w:eastAsia="en-US"/>
        </w:rPr>
        <w:t>to various</w:t>
      </w:r>
      <w:r w:rsidRPr="004F7B00">
        <w:rPr>
          <w:lang w:val="en"/>
        </w:rPr>
        <w:t xml:space="preserve"> pathophysiological processes.</w:t>
      </w:r>
      <w:r w:rsidRPr="004F7B00">
        <w:rPr>
          <w:color w:val="FF0000"/>
          <w:lang w:val="en"/>
        </w:rPr>
        <w:t xml:space="preserve"> </w:t>
      </w:r>
      <w:r w:rsidRPr="004F7B00">
        <w:rPr>
          <w:lang w:val="en"/>
        </w:rPr>
        <w:t>In related research, Brent R. Stockwell and colleagues have described that metabolism is indispensable for the normal generation of energy and biomolecules, and it often goes awry in many diseases. Metabolism and cell death are closely intertwined in the phenomenon of ferroptosis. Glutathione peroxidase 4 (GPX4) utilizes glutathione to eliminate lipid peroxides, protecting cells from ferroptotic cell death. Recent data reveal a glutathione/GPX4-independent axis that inhibits ferroptosis, providing deeper insights into the regulatory roles of iron and mitochondria in ferroptosis</w:t>
      </w:r>
      <w:r w:rsidRPr="004F7B00">
        <w:rPr>
          <w:lang w:val="en"/>
        </w:rPr>
        <w:fldChar w:fldCharType="begin">
          <w:fldData xml:space="preserve">PEVuZE5vdGU+PENpdGU+PEF1dGhvcj5TdG9ja3dlbGw8L0F1dGhvcj48WWVhcj4yMDIwPC9ZZWFy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</w:fldData>
        </w:fldChar>
      </w:r>
      <w:r w:rsidRPr="004F7B00">
        <w:rPr>
          <w:lang w:val="en"/>
        </w:rPr>
        <w:instrText xml:space="preserve"> ADDIN EN.CITE </w:instrText>
      </w:r>
      <w:r w:rsidRPr="004F7B00">
        <w:rPr>
          <w:lang w:val="en"/>
        </w:rPr>
        <w:fldChar w:fldCharType="begin">
          <w:fldData xml:space="preserve">PEVuZE5vdGU+PENpdGU+PEF1dGhvcj5TdG9ja3dlbGw8L0F1dGhvcj48WWVhcj4yMDIwPC9ZZWFy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</w:fldData>
        </w:fldChar>
      </w:r>
      <w:r w:rsidRPr="004F7B00">
        <w:rPr>
          <w:lang w:val="en"/>
        </w:rPr>
        <w:instrText xml:space="preserve"> ADDIN EN.CITE.DATA </w:instrText>
      </w:r>
      <w:r w:rsidRPr="004F7B00">
        <w:rPr>
          <w:lang w:val="en"/>
        </w:rPr>
      </w:r>
      <w:r w:rsidRPr="004F7B00">
        <w:rPr>
          <w:lang w:val="en"/>
        </w:rPr>
        <w:fldChar w:fldCharType="end"/>
      </w:r>
      <w:r w:rsidRPr="004F7B00">
        <w:rPr>
          <w:lang w:val="en"/>
        </w:rPr>
      </w:r>
      <w:r w:rsidRPr="004F7B00">
        <w:rPr>
          <w:lang w:val="en"/>
        </w:rPr>
        <w:fldChar w:fldCharType="separate"/>
      </w:r>
      <w:r w:rsidRPr="004F7B00">
        <w:rPr>
          <w:rFonts w:hint="eastAsia"/>
        </w:rPr>
        <w:t>[</w:t>
      </w:r>
      <w:r w:rsidRPr="004F7B00">
        <w:rPr>
          <w:lang w:val="en"/>
        </w:rPr>
        <w:t>37</w:t>
      </w:r>
      <w:r w:rsidRPr="004F7B00">
        <w:rPr>
          <w:lang w:val="en"/>
        </w:rPr>
        <w:fldChar w:fldCharType="end"/>
      </w:r>
      <w:r w:rsidRPr="004F7B00">
        <w:rPr>
          <w:rFonts w:hint="eastAsia"/>
        </w:rPr>
        <w:t>]</w:t>
      </w:r>
      <w:r w:rsidRPr="004F7B00">
        <w:rPr>
          <w:lang w:val="en"/>
        </w:rPr>
        <w:t>.</w:t>
      </w:r>
      <w:r w:rsidRPr="004F7B00">
        <w:rPr>
          <w:color w:val="FF0000"/>
          <w:lang w:val="en"/>
        </w:rPr>
        <w:t xml:space="preserve"> </w:t>
      </w:r>
      <w:r w:rsidRPr="004F7B00">
        <w:rPr>
          <w:lang w:val="en" w:eastAsia="en-US"/>
        </w:rPr>
        <w:t>The</w:t>
      </w:r>
      <w:r w:rsidRPr="004F7B00">
        <w:rPr>
          <w:lang w:val="en"/>
        </w:rPr>
        <w:t xml:space="preserve"> </w:t>
      </w:r>
      <w:bookmarkStart w:id="152" w:name="OLE_LINK28"/>
      <w:r w:rsidRPr="004F7B00">
        <w:rPr>
          <w:lang w:val="en"/>
        </w:rPr>
        <w:t xml:space="preserve">suppression </w:t>
      </w:r>
      <w:r w:rsidRPr="004F7B00">
        <w:rPr>
          <w:lang w:val="en" w:eastAsia="en-US"/>
        </w:rPr>
        <w:t>of ferroptosis</w:t>
      </w:r>
      <w:bookmarkEnd w:id="152"/>
      <w:r w:rsidRPr="004F7B00">
        <w:rPr>
          <w:lang w:val="en" w:eastAsia="en-US"/>
        </w:rPr>
        <w:t xml:space="preserve"> is now recognized as a potential therapeutic</w:t>
      </w:r>
      <w:r w:rsidRPr="004F7B00">
        <w:rPr>
          <w:lang w:val="en"/>
        </w:rPr>
        <w:t xml:space="preserve"> target </w:t>
      </w:r>
      <w:r w:rsidRPr="004F7B00">
        <w:rPr>
          <w:lang w:val="en" w:eastAsia="en-US"/>
        </w:rPr>
        <w:t>for certain diseases</w:t>
      </w:r>
      <w:bookmarkStart w:id="153" w:name="OLE_LINK19"/>
      <w:bookmarkEnd w:id="151"/>
      <w:r w:rsidRPr="004F7B00">
        <w:rPr>
          <w:color w:val="000000" w:themeColor="text1"/>
        </w:rPr>
        <w:fldChar w:fldCharType="begin">
          <w:fldData xml:space="preserve">PEVuZE5vdGU+PENpdGU+PEF1dGhvcj5KaWFuZzwvQXV0aG9yPjxZZWFyPjIwMjE8L1llYXI+PFJl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</w:fldData>
        </w:fldChar>
      </w:r>
      <w:r w:rsidRPr="004F7B00">
        <w:rPr>
          <w:color w:val="000000" w:themeColor="text1"/>
        </w:rPr>
        <w:instrText xml:space="preserve"> ADDIN EN.CITE </w:instrText>
      </w:r>
      <w:r w:rsidRPr="004F7B00">
        <w:rPr>
          <w:color w:val="000000" w:themeColor="text1"/>
        </w:rPr>
        <w:fldChar w:fldCharType="begin">
          <w:fldData xml:space="preserve">PEVuZE5vdGU+PENpdGU+PEF1dGhvcj5KaWFuZzwvQXV0aG9yPjxZZWFyPjIwMjE8L1llYXI+PFJl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</w:fldData>
        </w:fldChar>
      </w:r>
      <w:r w:rsidRPr="004F7B00">
        <w:rPr>
          <w:color w:val="000000" w:themeColor="text1"/>
        </w:rPr>
        <w:instrText xml:space="preserve"> ADDIN EN.CITE.DATA </w:instrText>
      </w:r>
      <w:r w:rsidRPr="004F7B00">
        <w:rPr>
          <w:color w:val="000000" w:themeColor="text1"/>
        </w:rPr>
      </w:r>
      <w:r w:rsidRPr="004F7B00">
        <w:rPr>
          <w:color w:val="000000" w:themeColor="text1"/>
        </w:rPr>
        <w:fldChar w:fldCharType="end"/>
      </w:r>
      <w:r w:rsidRPr="004F7B00">
        <w:rPr>
          <w:color w:val="000000" w:themeColor="text1"/>
        </w:rPr>
      </w:r>
      <w:r w:rsidRPr="004F7B00">
        <w:rPr>
          <w:color w:val="000000" w:themeColor="text1"/>
        </w:rPr>
        <w:fldChar w:fldCharType="separate"/>
      </w:r>
      <w:r w:rsidRPr="004F7B00">
        <w:rPr>
          <w:rFonts w:hint="eastAsia"/>
          <w:color w:val="000000" w:themeColor="text1"/>
        </w:rPr>
        <w:t>[</w:t>
      </w:r>
      <w:r w:rsidRPr="004F7B00">
        <w:rPr>
          <w:color w:val="000000" w:themeColor="text1"/>
        </w:rPr>
        <w:t>38</w:t>
      </w:r>
      <w:r w:rsidRPr="004F7B00">
        <w:rPr>
          <w:color w:val="000000" w:themeColor="text1"/>
        </w:rPr>
        <w:fldChar w:fldCharType="end"/>
      </w:r>
      <w:r w:rsidRPr="004F7B00">
        <w:rPr>
          <w:rFonts w:hint="eastAsia"/>
          <w:color w:val="000000" w:themeColor="text1"/>
        </w:rPr>
        <w:t>]</w:t>
      </w:r>
      <w:r w:rsidRPr="004F7B00">
        <w:rPr>
          <w:color w:val="000000" w:themeColor="text1"/>
        </w:rPr>
        <w:t>.</w:t>
      </w:r>
      <w:r w:rsidRPr="004F7B00">
        <w:rPr>
          <w:rFonts w:hint="eastAsia"/>
          <w:color w:val="000000" w:themeColor="text1"/>
        </w:rPr>
        <w:t xml:space="preserve"> Despite considerable advancements in ferroptosis research over time, uncovering the underlying mechanisms remains a persistent challenge</w:t>
      </w:r>
      <w:bookmarkStart w:id="154" w:name="【paperrevise】179__it_is_still_a_challeng"/>
      <w:r w:rsidRPr="004F7B00">
        <w:rPr>
          <w:color w:val="000000" w:themeColor="text1"/>
        </w:rPr>
        <w:t>.</w:t>
      </w:r>
      <w:bookmarkEnd w:id="154"/>
      <w:r w:rsidRPr="004F7B00">
        <w:rPr>
          <w:color w:val="000000" w:themeColor="text1"/>
        </w:rPr>
        <w:t xml:space="preserve"> </w:t>
      </w:r>
      <w:bookmarkEnd w:id="149"/>
      <w:bookmarkEnd w:id="153"/>
    </w:p>
    <w:p w14:paraId="7C749ED7" w14:textId="77777777" w:rsidR="00367E4E" w:rsidRPr="004F7B00" w:rsidRDefault="00000000" w:rsidP="004F7B00">
      <w:pPr>
        <w:rPr>
          <w:lang w:val="en"/>
        </w:rPr>
      </w:pPr>
      <w:bookmarkStart w:id="155" w:name="【paperrevise】180_Although_the_pathogenes"/>
      <w:r w:rsidRPr="004F7B00">
        <w:rPr>
          <w:lang w:val="en" w:eastAsia="en-US"/>
        </w:rPr>
        <w:t xml:space="preserve">Despite the intricate nature of ferroptosis pathogenesis, the growing body of research </w:t>
      </w:r>
      <w:r w:rsidRPr="004F7B00">
        <w:rPr>
          <w:rFonts w:hint="eastAsia"/>
        </w:rPr>
        <w:t>regarding</w:t>
      </w:r>
      <w:r w:rsidRPr="004F7B00">
        <w:rPr>
          <w:lang w:val="en" w:eastAsia="en-US"/>
        </w:rPr>
        <w:t xml:space="preserve"> cancer treatment opens up new possibilities for its potential application in cancer therapy</w:t>
      </w:r>
      <w:bookmarkEnd w:id="155"/>
      <w:r w:rsidRPr="004F7B00">
        <w:rPr>
          <w:color w:val="000000" w:themeColor="text1"/>
        </w:rPr>
        <w:fldChar w:fldCharType="begin">
          <w:fldData xml:space="preserve">PEVuZE5vdGU+PENpdGU+PEF1dGhvcj5IYXNzYW5uaWE8L0F1dGhvcj48WWVhcj4yMDE5PC9ZZWFy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gzMC04NDk8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</w:fldData>
        </w:fldChar>
      </w:r>
      <w:r w:rsidRPr="004F7B00">
        <w:rPr>
          <w:color w:val="000000" w:themeColor="text1"/>
        </w:rPr>
        <w:instrText xml:space="preserve"> ADDIN EN.CITE </w:instrText>
      </w:r>
      <w:r w:rsidRPr="004F7B00">
        <w:rPr>
          <w:color w:val="000000" w:themeColor="text1"/>
        </w:rPr>
        <w:fldChar w:fldCharType="begin">
          <w:fldData xml:space="preserve">PEVuZE5vdGU+PENpdGU+PEF1dGhvcj5IYXNzYW5uaWE8L0F1dGhvcj48WWVhcj4yMDE5PC9ZZWFy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gzMC04NDk8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</w:fldData>
        </w:fldChar>
      </w:r>
      <w:r w:rsidRPr="004F7B00">
        <w:rPr>
          <w:color w:val="000000" w:themeColor="text1"/>
        </w:rPr>
        <w:instrText xml:space="preserve"> ADDIN EN.CITE.DATA </w:instrText>
      </w:r>
      <w:r w:rsidRPr="004F7B00">
        <w:rPr>
          <w:color w:val="000000" w:themeColor="text1"/>
        </w:rPr>
      </w:r>
      <w:r w:rsidRPr="004F7B00">
        <w:rPr>
          <w:color w:val="000000" w:themeColor="text1"/>
        </w:rPr>
        <w:fldChar w:fldCharType="end"/>
      </w:r>
      <w:r w:rsidRPr="004F7B00">
        <w:rPr>
          <w:color w:val="000000" w:themeColor="text1"/>
        </w:rPr>
      </w:r>
      <w:r w:rsidRPr="004F7B00">
        <w:rPr>
          <w:color w:val="000000" w:themeColor="text1"/>
        </w:rPr>
        <w:fldChar w:fldCharType="separate"/>
      </w:r>
      <w:r w:rsidRPr="004F7B00">
        <w:rPr>
          <w:rFonts w:hint="eastAsia"/>
          <w:color w:val="000000" w:themeColor="text1"/>
        </w:rPr>
        <w:t>[</w:t>
      </w:r>
      <w:r w:rsidRPr="004F7B00">
        <w:rPr>
          <w:color w:val="000000" w:themeColor="text1"/>
        </w:rPr>
        <w:t>12</w:t>
      </w:r>
      <w:r w:rsidRPr="004F7B00">
        <w:rPr>
          <w:color w:val="000000" w:themeColor="text1"/>
        </w:rPr>
        <w:fldChar w:fldCharType="end"/>
      </w:r>
      <w:r w:rsidRPr="004F7B00">
        <w:rPr>
          <w:rFonts w:hint="eastAsia"/>
          <w:color w:val="000000" w:themeColor="text1"/>
        </w:rPr>
        <w:t>]</w:t>
      </w:r>
      <w:r w:rsidRPr="004F7B00">
        <w:rPr>
          <w:color w:val="000000" w:themeColor="text1"/>
        </w:rPr>
        <w:t xml:space="preserve">. </w:t>
      </w:r>
      <w:r w:rsidRPr="004F7B00">
        <w:rPr>
          <w:lang w:val="en"/>
        </w:rPr>
        <w:t xml:space="preserve">In oncology research, </w:t>
      </w:r>
      <w:r w:rsidRPr="004F7B00">
        <w:rPr>
          <w:lang w:val="en" w:eastAsia="en-US"/>
        </w:rPr>
        <w:t>certain</w:t>
      </w:r>
      <w:r w:rsidRPr="004F7B00">
        <w:rPr>
          <w:lang w:val="en"/>
        </w:rPr>
        <w:t xml:space="preserve"> genes have been found to promote one type of cancer </w:t>
      </w:r>
      <w:r w:rsidRPr="004F7B00">
        <w:rPr>
          <w:lang w:val="en" w:eastAsia="en-US"/>
        </w:rPr>
        <w:t>while suppressing</w:t>
      </w:r>
      <w:r w:rsidRPr="004F7B00">
        <w:rPr>
          <w:lang w:val="en"/>
        </w:rPr>
        <w:t xml:space="preserve"> </w:t>
      </w:r>
      <w:r w:rsidRPr="004F7B00">
        <w:rPr>
          <w:color w:val="000000" w:themeColor="text1"/>
        </w:rPr>
        <w:t>another</w:t>
      </w:r>
      <w:r w:rsidRPr="004F7B00">
        <w:rPr>
          <w:color w:val="000000" w:themeColor="text1"/>
        </w:rPr>
        <w:fldChar w:fldCharType="begin"/>
      </w:r>
      <w:r w:rsidRPr="004F7B00">
        <w:rPr>
          <w:color w:val="000000" w:themeColor="text1"/>
        </w:rPr>
        <w:instrText xml:space="preserve"> ADDIN EN.CITE &lt;EndNote&gt;&lt;Cite&gt;&lt;Author&gt;Radtke&lt;/Author&gt;&lt;Year&gt;2003&lt;/Year&gt;&lt;RecNum&gt;47&lt;/RecNum&gt;&lt;DisplayText&gt;(39)&lt;/DisplayText&gt;&lt;record&gt;&lt;rec-number&gt;47&lt;/rec-number&gt;&lt;foreign-keys&gt;&lt;key app="EN" db-id="0xp0t2vehztszjes5rw5t90s55e2rp059p9a" timestamp="1643093745"&gt;47&lt;/key&gt;&lt;/foreign-keys&gt;&lt;ref-type name="Journal Article"&gt;17&lt;/ref-type&gt;&lt;contributors&gt;&lt;authors&gt;&lt;author&gt;Radtke, F.&lt;/author&gt;&lt;author&gt;Raj, K.&lt;/author&gt;&lt;/authors&gt;&lt;/contributors&gt;&lt;auth-address&gt;Ludwig Institute for Cancer Research, Lausanne Branch, University of Lausanne, Chemin des Boveresses 155, 1066 Epalinges, Switzerland. Freddy.Radtke@isrec.unil.ch&lt;/auth-address&gt;&lt;titles&gt;&lt;title&gt;The role of Notch in tumorigenesis: oncogene or tumour suppresso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56-67&lt;/pages&gt;&lt;volume&gt;3&lt;/volume&gt;&lt;number&gt;10&lt;/number&gt;&lt;edition&gt;2003/10/23&lt;/edition&gt;&lt;keywords&gt;&lt;keyword&gt;Genes, Tumor Suppressor/*physiology&lt;/keyword&gt;&lt;keyword&gt;Humans&lt;/keyword&gt;&lt;keyword&gt;Membrane Proteins/genetics/*physiology&lt;/keyword&gt;&lt;keyword&gt;Neoplasms/genetics/*physiopathology&lt;/keyword&gt;&lt;keyword&gt;Oncogenes/*physiology&lt;/keyword&gt;&lt;keyword&gt;Receptors, Notch&lt;/keyword&gt;&lt;keyword&gt;Signal Transduction/genetics/physiology&lt;/keyword&gt;&lt;keyword&gt;Trans-Activators/genetics/*physiology&lt;/keyword&gt;&lt;/keywords&gt;&lt;dates&gt;&lt;year&gt;2003&lt;/year&gt;&lt;pub-dates&gt;&lt;date&gt;Oct&lt;/date&gt;&lt;/pub-dates&gt;&lt;/dates&gt;&lt;isbn&gt;1474-175X (Print)&amp;#xD;1474-175x&lt;/isbn&gt;&lt;accession-num&gt;14570040&lt;/accession-num&gt;&lt;urls&gt;&lt;/urls&gt;&lt;electronic-resource-num&gt;10.1038/nrc1186&lt;/electronic-resource-num&gt;&lt;remote-database-provider&gt;NLM&lt;/remote-database-provider&gt;&lt;language&gt;eng&lt;/language&gt;&lt;/record&gt;&lt;/Cite&gt;&lt;/EndNote&gt;</w:instrText>
      </w:r>
      <w:r w:rsidRPr="004F7B00">
        <w:rPr>
          <w:color w:val="000000" w:themeColor="text1"/>
        </w:rPr>
        <w:fldChar w:fldCharType="separate"/>
      </w:r>
      <w:r w:rsidRPr="004F7B00">
        <w:rPr>
          <w:rFonts w:hint="eastAsia"/>
          <w:color w:val="000000" w:themeColor="text1"/>
        </w:rPr>
        <w:t>[</w:t>
      </w:r>
      <w:r w:rsidRPr="004F7B00">
        <w:rPr>
          <w:color w:val="000000" w:themeColor="text1"/>
        </w:rPr>
        <w:t>39</w:t>
      </w:r>
      <w:r w:rsidRPr="004F7B00">
        <w:rPr>
          <w:color w:val="000000" w:themeColor="text1"/>
        </w:rPr>
        <w:fldChar w:fldCharType="end"/>
      </w:r>
      <w:r w:rsidRPr="004F7B00">
        <w:rPr>
          <w:rFonts w:hint="eastAsia"/>
          <w:color w:val="000000" w:themeColor="text1"/>
        </w:rPr>
        <w:t>]</w:t>
      </w:r>
      <w:r w:rsidRPr="004F7B00">
        <w:rPr>
          <w:color w:val="000000" w:themeColor="text1"/>
        </w:rPr>
        <w:t xml:space="preserve">. </w:t>
      </w:r>
      <w:bookmarkStart w:id="156" w:name="【paperrevise】181__We_elucidated_a_simila"/>
      <w:r w:rsidRPr="004F7B00">
        <w:rPr>
          <w:lang w:val="en" w:eastAsia="en-US"/>
        </w:rPr>
        <w:t>A</w:t>
      </w:r>
      <w:r w:rsidRPr="004F7B00">
        <w:rPr>
          <w:lang w:val="en"/>
        </w:rPr>
        <w:t xml:space="preserve"> similar phenomenon in ferroptosis</w:t>
      </w:r>
      <w:r w:rsidRPr="004F7B00">
        <w:rPr>
          <w:lang w:val="en" w:eastAsia="en-US"/>
        </w:rPr>
        <w:t xml:space="preserve"> has been identified</w:t>
      </w:r>
      <w:r w:rsidRPr="004F7B00">
        <w:rPr>
          <w:lang w:val="en"/>
        </w:rPr>
        <w:t xml:space="preserve">. </w:t>
      </w:r>
      <w:bookmarkStart w:id="157" w:name="【paperrevise】182__For_example,_Jiang_et_"/>
      <w:bookmarkEnd w:id="156"/>
      <w:r w:rsidRPr="004F7B00">
        <w:rPr>
          <w:color w:val="000000" w:themeColor="text1"/>
        </w:rPr>
        <w:t xml:space="preserve">For example, Jiang </w:t>
      </w:r>
      <w:r w:rsidRPr="004F7B00">
        <w:rPr>
          <w:i/>
          <w:color w:val="000000" w:themeColor="text1"/>
        </w:rPr>
        <w:t>et al</w:t>
      </w:r>
      <w:r w:rsidRPr="004F7B00">
        <w:rPr>
          <w:color w:val="000000" w:themeColor="text1"/>
        </w:rPr>
        <w:t>.</w:t>
      </w:r>
      <w:bookmarkEnd w:id="157"/>
      <w:r w:rsidRPr="004F7B00">
        <w:rPr>
          <w:color w:val="000000" w:themeColor="text1"/>
        </w:rPr>
        <w:t xml:space="preserve"> [40]</w:t>
      </w:r>
      <w:r w:rsidRPr="004F7B00">
        <w:rPr>
          <w:color w:val="000000" w:themeColor="text1"/>
          <w:vertAlign w:val="superscript"/>
        </w:rPr>
        <w:t xml:space="preserve"> </w:t>
      </w:r>
      <w:r w:rsidRPr="004F7B00">
        <w:rPr>
          <w:color w:val="000000" w:themeColor="text1"/>
        </w:rPr>
        <w:t xml:space="preserve">discovered that p53 induces ferroptosis upon ROS-induced stresses. In contrast, </w:t>
      </w:r>
      <w:r w:rsidRPr="004F7B00">
        <w:rPr>
          <w:rFonts w:hint="eastAsia"/>
          <w:color w:val="000000" w:themeColor="text1"/>
        </w:rPr>
        <w:t xml:space="preserve">Xie </w:t>
      </w:r>
      <w:r w:rsidRPr="004F7B00">
        <w:rPr>
          <w:i/>
          <w:color w:val="000000" w:themeColor="text1"/>
        </w:rPr>
        <w:t>et al.</w:t>
      </w:r>
      <w:r w:rsidRPr="004F7B00">
        <w:rPr>
          <w:color w:val="000000" w:themeColor="text1"/>
        </w:rPr>
        <w:fldChar w:fldCharType="begin">
          <w:fldData xml:space="preserve">PEVuZE5vdGU+PENpdGU+PEF1dGhvcj5YaWU8L0F1dGhvcj48WWVhcj4yMDE3PC9ZZWFyPjxSZWNO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</w:fldData>
        </w:fldChar>
      </w:r>
      <w:r w:rsidRPr="004F7B00">
        <w:rPr>
          <w:color w:val="000000" w:themeColor="text1"/>
        </w:rPr>
        <w:instrText xml:space="preserve"> ADDIN EN.CITE </w:instrText>
      </w:r>
      <w:r w:rsidRPr="004F7B00">
        <w:rPr>
          <w:color w:val="000000" w:themeColor="text1"/>
        </w:rPr>
        <w:fldChar w:fldCharType="begin">
          <w:fldData xml:space="preserve">PEVuZE5vdGU+PENpdGU+PEF1dGhvcj5YaWU8L0F1dGhvcj48WWVhcj4yMDE3PC9ZZWFyPjxSZWNO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</w:fldData>
        </w:fldChar>
      </w:r>
      <w:r w:rsidRPr="004F7B00">
        <w:rPr>
          <w:color w:val="000000" w:themeColor="text1"/>
        </w:rPr>
        <w:instrText xml:space="preserve"> ADDIN EN.CITE.DATA </w:instrText>
      </w:r>
      <w:r w:rsidRPr="004F7B00">
        <w:rPr>
          <w:color w:val="000000" w:themeColor="text1"/>
        </w:rPr>
      </w:r>
      <w:r w:rsidRPr="004F7B00">
        <w:rPr>
          <w:color w:val="000000" w:themeColor="text1"/>
        </w:rPr>
        <w:fldChar w:fldCharType="end"/>
      </w:r>
      <w:r w:rsidRPr="004F7B00">
        <w:rPr>
          <w:color w:val="000000" w:themeColor="text1"/>
        </w:rPr>
      </w:r>
      <w:r w:rsidRPr="004F7B00">
        <w:rPr>
          <w:color w:val="000000" w:themeColor="text1"/>
        </w:rPr>
        <w:fldChar w:fldCharType="separate"/>
      </w:r>
      <w:r w:rsidRPr="004F7B00">
        <w:rPr>
          <w:color w:val="000000" w:themeColor="text1"/>
        </w:rPr>
        <w:t>(16)</w:t>
      </w:r>
      <w:r w:rsidRPr="004F7B00">
        <w:rPr>
          <w:color w:val="000000" w:themeColor="text1"/>
        </w:rPr>
        <w:fldChar w:fldCharType="end"/>
      </w:r>
      <w:r w:rsidRPr="004F7B00">
        <w:rPr>
          <w:color w:val="000000" w:themeColor="text1"/>
        </w:rPr>
        <w:t xml:space="preserve"> found</w:t>
      </w:r>
      <w:r w:rsidRPr="004F7B00">
        <w:rPr>
          <w:rFonts w:hint="eastAsia"/>
          <w:color w:val="000000" w:themeColor="text1"/>
        </w:rPr>
        <w:t xml:space="preserve"> that </w:t>
      </w:r>
      <w:r w:rsidRPr="004F7B00">
        <w:rPr>
          <w:color w:val="000000" w:themeColor="text1"/>
        </w:rPr>
        <w:t xml:space="preserve">TP53 </w:t>
      </w:r>
      <w:r w:rsidRPr="004F7B00">
        <w:rPr>
          <w:rFonts w:hint="eastAsia"/>
          <w:color w:val="000000" w:themeColor="text1"/>
        </w:rPr>
        <w:t>suppresses erastin-caused ferroptosis transcription</w:t>
      </w:r>
      <w:r w:rsidRPr="004F7B00">
        <w:rPr>
          <w:color w:val="000000" w:themeColor="text1"/>
        </w:rPr>
        <w:t xml:space="preserve"> </w:t>
      </w:r>
      <w:r w:rsidRPr="004F7B00">
        <w:rPr>
          <w:rFonts w:hint="eastAsia"/>
          <w:color w:val="000000" w:themeColor="text1"/>
        </w:rPr>
        <w:t xml:space="preserve">independently </w:t>
      </w:r>
      <w:r w:rsidRPr="004F7B00">
        <w:rPr>
          <w:color w:val="000000" w:themeColor="text1"/>
        </w:rPr>
        <w:t xml:space="preserve">by </w:t>
      </w:r>
      <w:r w:rsidRPr="004F7B00">
        <w:rPr>
          <w:rFonts w:hint="eastAsia"/>
          <w:color w:val="000000" w:themeColor="text1"/>
        </w:rPr>
        <w:t>blocking dipeptidyl peptidase 4(DPP4) activity</w:t>
      </w:r>
      <w:r w:rsidRPr="004F7B00">
        <w:rPr>
          <w:color w:val="000000" w:themeColor="text1"/>
        </w:rPr>
        <w:t xml:space="preserve">. </w:t>
      </w:r>
      <w:r w:rsidRPr="004F7B00">
        <w:rPr>
          <w:lang w:val="en" w:eastAsia="en-US"/>
        </w:rPr>
        <w:t>Recent findings suggest that</w:t>
      </w:r>
      <w:r w:rsidRPr="004F7B00">
        <w:rPr>
          <w:lang w:val="en"/>
        </w:rPr>
        <w:t xml:space="preserve"> the impact of ferroptosis is influenced by </w:t>
      </w:r>
      <w:r w:rsidRPr="004F7B00">
        <w:rPr>
          <w:lang w:val="en" w:eastAsia="en-US"/>
        </w:rPr>
        <w:t xml:space="preserve">diverse </w:t>
      </w:r>
      <w:r w:rsidRPr="004F7B00">
        <w:rPr>
          <w:lang w:val="en"/>
        </w:rPr>
        <w:t xml:space="preserve">biological </w:t>
      </w:r>
      <w:bookmarkStart w:id="158" w:name="【paperrevise】183__and_emerging_evidence_"/>
      <w:r w:rsidRPr="004F7B00">
        <w:rPr>
          <w:lang w:val="en" w:eastAsia="en-US"/>
        </w:rPr>
        <w:t xml:space="preserve">factors within </w:t>
      </w:r>
      <w:r w:rsidRPr="004F7B00">
        <w:rPr>
          <w:lang w:val="en"/>
        </w:rPr>
        <w:t>the</w:t>
      </w:r>
      <w:r w:rsidRPr="004F7B00">
        <w:rPr>
          <w:lang w:val="en" w:eastAsia="en-US"/>
        </w:rPr>
        <w:t xml:space="preserve"> cancer microenvironment, </w:t>
      </w:r>
      <w:r w:rsidRPr="004F7B00">
        <w:rPr>
          <w:lang w:val="en" w:eastAsia="en-US"/>
        </w:rPr>
        <w:lastRenderedPageBreak/>
        <w:t>demonstrating a</w:t>
      </w:r>
      <w:r w:rsidRPr="004F7B00">
        <w:rPr>
          <w:lang w:val="en"/>
        </w:rPr>
        <w:t xml:space="preserve"> correlation between ferroptosis and cancer initiation,</w:t>
      </w:r>
      <w:bookmarkEnd w:id="158"/>
      <w:r w:rsidRPr="004F7B00">
        <w:rPr>
          <w:lang w:val="en"/>
        </w:rPr>
        <w:t xml:space="preserve"> progression, and drug </w:t>
      </w:r>
      <w:bookmarkStart w:id="159" w:name="【paperrevise】184__progression,_or_drug_s"/>
      <w:r w:rsidRPr="004F7B00">
        <w:rPr>
          <w:color w:val="000000" w:themeColor="text1"/>
        </w:rPr>
        <w:t>sensitivity</w:t>
      </w:r>
      <w:bookmarkEnd w:id="159"/>
      <w:r w:rsidRPr="004F7B00">
        <w:rPr>
          <w:color w:val="000000" w:themeColor="text1"/>
        </w:rPr>
        <w:fldChar w:fldCharType="begin">
          <w:fldData xml:space="preserve">PEVuZE5vdGU+PENpdGU+PEF1dGhvcj5TdTwvQXV0aG9yPjxZZWFyPjIwMjA8L1llYXI+PFJlY051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EyNy0xMzY8L3BhZ2VzPjx2b2x1bWU+NDgzPC92b2x1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</w:fldData>
        </w:fldChar>
      </w:r>
      <w:r w:rsidRPr="004F7B00">
        <w:rPr>
          <w:color w:val="000000" w:themeColor="text1"/>
        </w:rPr>
        <w:instrText xml:space="preserve"> ADDIN EN.CITE </w:instrText>
      </w:r>
      <w:r w:rsidRPr="004F7B00">
        <w:rPr>
          <w:color w:val="000000" w:themeColor="text1"/>
        </w:rPr>
        <w:fldChar w:fldCharType="begin">
          <w:fldData xml:space="preserve">PEVuZE5vdGU+PENpdGU+PEF1dGhvcj5TdTwvQXV0aG9yPjxZZWFyPjIwMjA8L1llYXI+PFJlY051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EyNy0xMzY8L3BhZ2VzPjx2b2x1bWU+NDgzPC92b2x1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</w:fldData>
        </w:fldChar>
      </w:r>
      <w:r w:rsidRPr="004F7B00">
        <w:rPr>
          <w:color w:val="000000" w:themeColor="text1"/>
        </w:rPr>
        <w:instrText xml:space="preserve"> ADDIN EN.CITE.DATA </w:instrText>
      </w:r>
      <w:r w:rsidRPr="004F7B00">
        <w:rPr>
          <w:color w:val="000000" w:themeColor="text1"/>
        </w:rPr>
      </w:r>
      <w:r w:rsidRPr="004F7B00">
        <w:rPr>
          <w:color w:val="000000" w:themeColor="text1"/>
        </w:rPr>
        <w:fldChar w:fldCharType="end"/>
      </w:r>
      <w:r w:rsidRPr="004F7B00">
        <w:rPr>
          <w:color w:val="000000" w:themeColor="text1"/>
        </w:rPr>
      </w:r>
      <w:r w:rsidRPr="004F7B00">
        <w:rPr>
          <w:color w:val="000000" w:themeColor="text1"/>
        </w:rPr>
        <w:fldChar w:fldCharType="separate"/>
      </w:r>
      <w:r w:rsidRPr="004F7B00">
        <w:rPr>
          <w:rFonts w:hint="eastAsia"/>
          <w:color w:val="000000" w:themeColor="text1"/>
        </w:rPr>
        <w:t>[</w:t>
      </w:r>
      <w:r w:rsidRPr="004F7B00">
        <w:rPr>
          <w:color w:val="000000" w:themeColor="text1"/>
        </w:rPr>
        <w:t>40, 41</w:t>
      </w:r>
      <w:r w:rsidRPr="004F7B00">
        <w:rPr>
          <w:color w:val="000000" w:themeColor="text1"/>
        </w:rPr>
        <w:fldChar w:fldCharType="end"/>
      </w:r>
      <w:r w:rsidRPr="004F7B00">
        <w:rPr>
          <w:rFonts w:hint="eastAsia"/>
          <w:color w:val="000000" w:themeColor="text1"/>
        </w:rPr>
        <w:t>]</w:t>
      </w:r>
      <w:r w:rsidRPr="004F7B00">
        <w:rPr>
          <w:color w:val="000000" w:themeColor="text1"/>
        </w:rPr>
        <w:t xml:space="preserve">. </w:t>
      </w:r>
      <w:r w:rsidRPr="004F7B00">
        <w:rPr>
          <w:rFonts w:hint="eastAsia"/>
          <w:color w:val="000000" w:themeColor="text1"/>
        </w:rPr>
        <w:t xml:space="preserve">Non-small cell lung cancer cells reduce </w:t>
      </w:r>
      <w:r w:rsidRPr="004F7B00">
        <w:rPr>
          <w:color w:val="000000" w:themeColor="text1"/>
        </w:rPr>
        <w:t>ferroptosis</w:t>
      </w:r>
      <w:r w:rsidRPr="004F7B00">
        <w:rPr>
          <w:rFonts w:hint="eastAsia"/>
          <w:color w:val="000000" w:themeColor="text1"/>
        </w:rPr>
        <w:t xml:space="preserve"> via the nuclear factor erythroid 2-related factor 2 (NRF2)-kelch like ECH associated protein 1 (KEAP1) signaling pathway</w:t>
      </w:r>
      <w:r w:rsidRPr="004F7B00">
        <w:rPr>
          <w:color w:val="000000" w:themeColor="text1"/>
        </w:rPr>
        <w:fldChar w:fldCharType="begin">
          <w:fldData xml:space="preserve">PEVuZE5vdGU+PENpdGU+PEF1dGhvcj5HYWk8L0F1dGhvcj48WWVhcj4yMDIwPC9ZZWFyPjxSZWNO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</w:fldData>
        </w:fldChar>
      </w:r>
      <w:r w:rsidRPr="004F7B00">
        <w:rPr>
          <w:color w:val="000000" w:themeColor="text1"/>
        </w:rPr>
        <w:instrText xml:space="preserve"> ADDIN EN.CITE </w:instrText>
      </w:r>
      <w:r w:rsidRPr="004F7B00">
        <w:rPr>
          <w:color w:val="000000" w:themeColor="text1"/>
        </w:rPr>
        <w:fldChar w:fldCharType="begin">
          <w:fldData xml:space="preserve">PEVuZE5vdGU+PENpdGU+PEF1dGhvcj5HYWk8L0F1dGhvcj48WWVhcj4yMDIwPC9ZZWFyPjxSZWNO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</w:fldData>
        </w:fldChar>
      </w:r>
      <w:r w:rsidRPr="004F7B00">
        <w:rPr>
          <w:color w:val="000000" w:themeColor="text1"/>
        </w:rPr>
        <w:instrText xml:space="preserve"> ADDIN EN.CITE.DATA </w:instrText>
      </w:r>
      <w:r w:rsidRPr="004F7B00">
        <w:rPr>
          <w:color w:val="000000" w:themeColor="text1"/>
        </w:rPr>
      </w:r>
      <w:r w:rsidRPr="004F7B00">
        <w:rPr>
          <w:color w:val="000000" w:themeColor="text1"/>
        </w:rPr>
        <w:fldChar w:fldCharType="end"/>
      </w:r>
      <w:r w:rsidRPr="004F7B00">
        <w:rPr>
          <w:color w:val="000000" w:themeColor="text1"/>
        </w:rPr>
      </w:r>
      <w:r w:rsidRPr="004F7B00">
        <w:rPr>
          <w:color w:val="000000" w:themeColor="text1"/>
        </w:rPr>
        <w:fldChar w:fldCharType="separate"/>
      </w:r>
      <w:r w:rsidRPr="004F7B00">
        <w:rPr>
          <w:rFonts w:hint="eastAsia"/>
          <w:color w:val="000000" w:themeColor="text1"/>
        </w:rPr>
        <w:t>[</w:t>
      </w:r>
      <w:r w:rsidRPr="004F7B00">
        <w:rPr>
          <w:color w:val="000000" w:themeColor="text1"/>
        </w:rPr>
        <w:t>42</w:t>
      </w:r>
      <w:r w:rsidRPr="004F7B00">
        <w:rPr>
          <w:color w:val="000000" w:themeColor="text1"/>
        </w:rPr>
        <w:fldChar w:fldCharType="end"/>
      </w:r>
      <w:r w:rsidRPr="004F7B00">
        <w:rPr>
          <w:rFonts w:hint="eastAsia"/>
          <w:color w:val="000000" w:themeColor="text1"/>
        </w:rPr>
        <w:t>]</w:t>
      </w:r>
      <w:r w:rsidRPr="004F7B00">
        <w:rPr>
          <w:color w:val="000000" w:themeColor="text1"/>
        </w:rPr>
        <w:t xml:space="preserve">.  </w:t>
      </w:r>
      <w:r w:rsidRPr="004F7B00">
        <w:rPr>
          <w:rFonts w:hint="eastAsia"/>
          <w:color w:val="000000" w:themeColor="text1"/>
        </w:rPr>
        <w:t>Inducing f</w:t>
      </w:r>
      <w:r w:rsidRPr="004F7B00">
        <w:rPr>
          <w:color w:val="000000" w:themeColor="text1"/>
        </w:rPr>
        <w:t>erroptosis</w:t>
      </w:r>
      <w:r w:rsidRPr="004F7B00">
        <w:rPr>
          <w:rFonts w:hint="eastAsia"/>
          <w:color w:val="000000" w:themeColor="text1"/>
        </w:rPr>
        <w:t xml:space="preserve"> plays a role in resolving tumor drug resistance and restraining progression and metastasis</w:t>
      </w:r>
      <w:r w:rsidRPr="004F7B00">
        <w:rPr>
          <w:color w:val="000000" w:themeColor="text1"/>
        </w:rPr>
        <w:t xml:space="preserve">. </w:t>
      </w:r>
      <w:bookmarkStart w:id="160" w:name="【paperrevise】185__For_example,_Sun_et_al"/>
      <w:r w:rsidRPr="004F7B00">
        <w:rPr>
          <w:color w:val="000000" w:themeColor="text1"/>
        </w:rPr>
        <w:t xml:space="preserve">Specifically, Sun </w:t>
      </w:r>
      <w:r w:rsidRPr="004F7B00">
        <w:rPr>
          <w:i/>
          <w:color w:val="000000" w:themeColor="text1"/>
        </w:rPr>
        <w:t>et al</w:t>
      </w:r>
      <w:r w:rsidRPr="004F7B00">
        <w:rPr>
          <w:color w:val="000000" w:themeColor="text1"/>
        </w:rPr>
        <w:t>.</w:t>
      </w:r>
      <w:bookmarkEnd w:id="160"/>
      <w:r w:rsidRPr="004F7B00">
        <w:rPr>
          <w:color w:val="000000" w:themeColor="text1"/>
        </w:rPr>
        <w:fldChar w:fldCharType="begin">
          <w:fldData xml:space="preserve">PEVuZE5vdGU+PENpdGU+PEF1dGhvcj5TdW48L0F1dGhvcj48WWVhcj4yMDE2PC9ZZWFyPjxSZWNO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Q4OC01MDA8L3BhZ2VzPjx2b2x1bWU+NjQ8L3ZvbHVtZT48bnVtYmVy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</w:fldData>
        </w:fldChar>
      </w:r>
      <w:r w:rsidRPr="004F7B00">
        <w:rPr>
          <w:color w:val="000000" w:themeColor="text1"/>
        </w:rPr>
        <w:instrText xml:space="preserve"> ADDIN EN.CITE </w:instrText>
      </w:r>
      <w:r w:rsidRPr="004F7B00">
        <w:rPr>
          <w:color w:val="000000" w:themeColor="text1"/>
        </w:rPr>
        <w:fldChar w:fldCharType="begin">
          <w:fldData xml:space="preserve">PEVuZE5vdGU+PENpdGU+PEF1dGhvcj5TdW48L0F1dGhvcj48WWVhcj4yMDE2PC9ZZWFyPjxSZWNO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Q4OC01MDA8L3BhZ2VzPjx2b2x1bWU+NjQ8L3ZvbHVtZT48bnVtYmVy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</w:fldData>
        </w:fldChar>
      </w:r>
      <w:r w:rsidRPr="004F7B00">
        <w:rPr>
          <w:color w:val="000000" w:themeColor="text1"/>
        </w:rPr>
        <w:instrText xml:space="preserve"> ADDIN EN.CITE.DATA </w:instrText>
      </w:r>
      <w:r w:rsidRPr="004F7B00">
        <w:rPr>
          <w:color w:val="000000" w:themeColor="text1"/>
        </w:rPr>
      </w:r>
      <w:r w:rsidRPr="004F7B00">
        <w:rPr>
          <w:color w:val="000000" w:themeColor="text1"/>
        </w:rPr>
        <w:fldChar w:fldCharType="end"/>
      </w:r>
      <w:r w:rsidRPr="004F7B00">
        <w:rPr>
          <w:color w:val="000000" w:themeColor="text1"/>
        </w:rPr>
      </w:r>
      <w:r w:rsidRPr="004F7B00">
        <w:rPr>
          <w:color w:val="000000" w:themeColor="text1"/>
        </w:rPr>
        <w:fldChar w:fldCharType="separate"/>
      </w:r>
      <w:r w:rsidRPr="004F7B00">
        <w:rPr>
          <w:rFonts w:hint="eastAsia"/>
          <w:color w:val="000000" w:themeColor="text1"/>
        </w:rPr>
        <w:t>[</w:t>
      </w:r>
      <w:r w:rsidRPr="004F7B00">
        <w:rPr>
          <w:color w:val="000000" w:themeColor="text1"/>
        </w:rPr>
        <w:t>43</w:t>
      </w:r>
      <w:r w:rsidRPr="004F7B00">
        <w:rPr>
          <w:color w:val="000000" w:themeColor="text1"/>
        </w:rPr>
        <w:fldChar w:fldCharType="end"/>
      </w:r>
      <w:r w:rsidRPr="004F7B00">
        <w:rPr>
          <w:rFonts w:hint="eastAsia"/>
          <w:color w:val="000000" w:themeColor="text1"/>
        </w:rPr>
        <w:t>]</w:t>
      </w:r>
      <w:r w:rsidRPr="004F7B00">
        <w:rPr>
          <w:color w:val="000000" w:themeColor="text1"/>
        </w:rPr>
        <w:t xml:space="preserve"> discovered that the downregulation of metallothionein-1G (MT-1G) increased the sensitivity of sorafenib </w:t>
      </w:r>
      <w:r w:rsidRPr="004F7B00">
        <w:rPr>
          <w:rFonts w:hint="eastAsia"/>
          <w:color w:val="000000" w:themeColor="text1"/>
        </w:rPr>
        <w:t>for</w:t>
      </w:r>
      <w:r w:rsidRPr="004F7B00">
        <w:rPr>
          <w:color w:val="000000" w:themeColor="text1"/>
        </w:rPr>
        <w:t xml:space="preserve"> HCC by facilitating ferroptosis. </w:t>
      </w:r>
      <w:r w:rsidRPr="004F7B00">
        <w:rPr>
          <w:rFonts w:hint="eastAsia"/>
          <w:color w:val="000000" w:themeColor="text1"/>
        </w:rPr>
        <w:t>Research shows that blocking cysteine dioxygenase 1 (CDO1)</w:t>
      </w:r>
      <w:r w:rsidRPr="004F7B00">
        <w:rPr>
          <w:color w:val="000000" w:themeColor="text1"/>
        </w:rPr>
        <w:t xml:space="preserve"> </w:t>
      </w:r>
      <w:r w:rsidRPr="004F7B00">
        <w:rPr>
          <w:rFonts w:hint="eastAsia"/>
          <w:color w:val="000000" w:themeColor="text1"/>
        </w:rPr>
        <w:t>promotes</w:t>
      </w:r>
      <w:r w:rsidRPr="004F7B00">
        <w:rPr>
          <w:color w:val="000000" w:themeColor="text1"/>
        </w:rPr>
        <w:t xml:space="preserve"> cellular glutathione (GSH) levels, </w:t>
      </w:r>
      <w:r w:rsidRPr="004F7B00">
        <w:rPr>
          <w:rFonts w:hint="eastAsia"/>
          <w:color w:val="000000" w:themeColor="text1"/>
        </w:rPr>
        <w:t>prohibits</w:t>
      </w:r>
      <w:r w:rsidRPr="004F7B00">
        <w:rPr>
          <w:color w:val="000000" w:themeColor="text1"/>
        </w:rPr>
        <w:t xml:space="preserve"> ROS production, and </w:t>
      </w:r>
      <w:r w:rsidRPr="004F7B00">
        <w:rPr>
          <w:rFonts w:hint="eastAsia"/>
          <w:color w:val="000000" w:themeColor="text1"/>
        </w:rPr>
        <w:t>reduces</w:t>
      </w:r>
      <w:r w:rsidRPr="004F7B00">
        <w:rPr>
          <w:color w:val="000000" w:themeColor="text1"/>
        </w:rPr>
        <w:t xml:space="preserve"> lipid peroxidation </w:t>
      </w:r>
      <w:r w:rsidRPr="004F7B00">
        <w:rPr>
          <w:rFonts w:hint="eastAsia"/>
          <w:color w:val="000000" w:themeColor="text1"/>
        </w:rPr>
        <w:t>of</w:t>
      </w:r>
      <w:r w:rsidRPr="004F7B00">
        <w:rPr>
          <w:color w:val="000000" w:themeColor="text1"/>
        </w:rPr>
        <w:t xml:space="preserve"> gastric cancer cells treated with erastin</w:t>
      </w:r>
      <w:r w:rsidRPr="004F7B00">
        <w:rPr>
          <w:color w:val="000000" w:themeColor="text1"/>
        </w:rPr>
        <w:fldChar w:fldCharType="begin">
          <w:fldData xml:space="preserve">PEVuZE5vdGU+PENpdGU+PEF1dGhvcj5IYW88L0F1dGhvcj48WWVhcj4yMDE3PC9ZZWFyPjxSZWNO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</w:fldData>
        </w:fldChar>
      </w:r>
      <w:r w:rsidRPr="004F7B00">
        <w:rPr>
          <w:color w:val="000000" w:themeColor="text1"/>
        </w:rPr>
        <w:instrText xml:space="preserve"> ADDIN EN.CITE </w:instrText>
      </w:r>
      <w:r w:rsidRPr="004F7B00">
        <w:rPr>
          <w:color w:val="000000" w:themeColor="text1"/>
        </w:rPr>
        <w:fldChar w:fldCharType="begin">
          <w:fldData xml:space="preserve">PEVuZE5vdGU+PENpdGU+PEF1dGhvcj5IYW88L0F1dGhvcj48WWVhcj4yMDE3PC9ZZWFyPjxSZWNO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</w:fldData>
        </w:fldChar>
      </w:r>
      <w:r w:rsidRPr="004F7B00">
        <w:rPr>
          <w:color w:val="000000" w:themeColor="text1"/>
        </w:rPr>
        <w:instrText xml:space="preserve"> ADDIN EN.CITE.DATA </w:instrText>
      </w:r>
      <w:r w:rsidRPr="004F7B00">
        <w:rPr>
          <w:color w:val="000000" w:themeColor="text1"/>
        </w:rPr>
      </w:r>
      <w:r w:rsidRPr="004F7B00">
        <w:rPr>
          <w:color w:val="000000" w:themeColor="text1"/>
        </w:rPr>
        <w:fldChar w:fldCharType="end"/>
      </w:r>
      <w:r w:rsidRPr="004F7B00">
        <w:rPr>
          <w:color w:val="000000" w:themeColor="text1"/>
        </w:rPr>
      </w:r>
      <w:r w:rsidRPr="004F7B00">
        <w:rPr>
          <w:color w:val="000000" w:themeColor="text1"/>
        </w:rPr>
        <w:fldChar w:fldCharType="separate"/>
      </w:r>
      <w:r w:rsidRPr="004F7B00">
        <w:rPr>
          <w:rFonts w:hint="eastAsia"/>
          <w:color w:val="000000" w:themeColor="text1"/>
        </w:rPr>
        <w:t>[</w:t>
      </w:r>
      <w:r w:rsidRPr="004F7B00">
        <w:rPr>
          <w:color w:val="000000" w:themeColor="text1"/>
        </w:rPr>
        <w:t>44</w:t>
      </w:r>
      <w:r w:rsidRPr="004F7B00">
        <w:rPr>
          <w:color w:val="000000" w:themeColor="text1"/>
        </w:rPr>
        <w:fldChar w:fldCharType="end"/>
      </w:r>
      <w:r w:rsidRPr="004F7B00">
        <w:rPr>
          <w:rFonts w:hint="eastAsia"/>
          <w:color w:val="000000" w:themeColor="text1"/>
        </w:rPr>
        <w:t>]</w:t>
      </w:r>
      <w:r w:rsidRPr="004F7B00">
        <w:rPr>
          <w:color w:val="000000" w:themeColor="text1"/>
        </w:rPr>
        <w:t xml:space="preserve">. </w:t>
      </w:r>
      <w:bookmarkStart w:id="161" w:name="OLE_LINK21"/>
      <w:r w:rsidRPr="004F7B00">
        <w:rPr>
          <w:lang w:val="en" w:eastAsia="en-US"/>
        </w:rPr>
        <w:t xml:space="preserve">Despite specific effects on tumor cells through the </w:t>
      </w:r>
      <w:r w:rsidRPr="004F7B00">
        <w:rPr>
          <w:lang w:val="en"/>
        </w:rPr>
        <w:t>induction of</w:t>
      </w:r>
      <w:r w:rsidRPr="004F7B00">
        <w:rPr>
          <w:lang w:val="en" w:eastAsia="en-US"/>
        </w:rPr>
        <w:t xml:space="preserve"> </w:t>
      </w:r>
      <w:r w:rsidRPr="004F7B00">
        <w:rPr>
          <w:lang w:val="en"/>
        </w:rPr>
        <w:t xml:space="preserve">cell </w:t>
      </w:r>
      <w:r w:rsidRPr="004F7B00">
        <w:rPr>
          <w:color w:val="000000" w:themeColor="text1"/>
        </w:rPr>
        <w:t>iron-dependent programmed ferroptosis</w:t>
      </w:r>
      <w:bookmarkEnd w:id="161"/>
      <w:r w:rsidRPr="004F7B00">
        <w:rPr>
          <w:color w:val="000000" w:themeColor="text1"/>
        </w:rPr>
        <w:fldChar w:fldCharType="begin">
          <w:fldData xml:space="preserve">PEVuZE5vdGU+PENpdGU+PEF1dGhvcj5ZYW5nPC9BdXRob3I+PFllYXI+MjAyMDwvWWVhcj48UmVj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0MzM8L3BhZ2VzPjx2b2x1bWU+MTE8L3ZvbHVtZT48bnVtYmVyPjE8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</w:fldData>
        </w:fldChar>
      </w:r>
      <w:r w:rsidRPr="004F7B00">
        <w:rPr>
          <w:color w:val="000000" w:themeColor="text1"/>
        </w:rPr>
        <w:instrText xml:space="preserve"> ADDIN EN.CITE </w:instrText>
      </w:r>
      <w:r w:rsidRPr="004F7B00">
        <w:rPr>
          <w:color w:val="000000" w:themeColor="text1"/>
        </w:rPr>
        <w:fldChar w:fldCharType="begin">
          <w:fldData xml:space="preserve">PEVuZE5vdGU+PENpdGU+PEF1dGhvcj5ZYW5nPC9BdXRob3I+PFllYXI+MjAyMDwvWWVhcj48UmVj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0MzM8L3BhZ2VzPjx2b2x1bWU+MTE8L3ZvbHVtZT48bnVtYmVyPjE8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</w:fldData>
        </w:fldChar>
      </w:r>
      <w:r w:rsidRPr="004F7B00">
        <w:rPr>
          <w:color w:val="000000" w:themeColor="text1"/>
        </w:rPr>
        <w:instrText xml:space="preserve"> ADDIN EN.CITE.DATA </w:instrText>
      </w:r>
      <w:r w:rsidRPr="004F7B00">
        <w:rPr>
          <w:color w:val="000000" w:themeColor="text1"/>
        </w:rPr>
      </w:r>
      <w:r w:rsidRPr="004F7B00">
        <w:rPr>
          <w:color w:val="000000" w:themeColor="text1"/>
        </w:rPr>
        <w:fldChar w:fldCharType="end"/>
      </w:r>
      <w:r w:rsidRPr="004F7B00">
        <w:rPr>
          <w:color w:val="000000" w:themeColor="text1"/>
        </w:rPr>
      </w:r>
      <w:r w:rsidRPr="004F7B00">
        <w:rPr>
          <w:color w:val="000000" w:themeColor="text1"/>
        </w:rPr>
        <w:fldChar w:fldCharType="separate"/>
      </w:r>
      <w:r w:rsidRPr="004F7B00">
        <w:rPr>
          <w:rFonts w:hint="eastAsia"/>
          <w:color w:val="000000" w:themeColor="text1"/>
        </w:rPr>
        <w:t>[</w:t>
      </w:r>
      <w:r w:rsidRPr="004F7B00">
        <w:rPr>
          <w:color w:val="000000" w:themeColor="text1"/>
        </w:rPr>
        <w:t>45</w:t>
      </w:r>
      <w:r w:rsidRPr="004F7B00">
        <w:rPr>
          <w:color w:val="000000" w:themeColor="text1"/>
        </w:rPr>
        <w:fldChar w:fldCharType="end"/>
      </w:r>
      <w:bookmarkStart w:id="162" w:name="【paperrevise】186__However,_our_understan"/>
      <w:r w:rsidRPr="004F7B00">
        <w:rPr>
          <w:rFonts w:hint="eastAsia"/>
          <w:color w:val="000000" w:themeColor="text1"/>
        </w:rPr>
        <w:t>]</w:t>
      </w:r>
      <w:r w:rsidRPr="004F7B00">
        <w:rPr>
          <w:color w:val="000000" w:themeColor="text1"/>
        </w:rPr>
        <w:t>,</w:t>
      </w:r>
      <w:r w:rsidRPr="004F7B00">
        <w:rPr>
          <w:rFonts w:hint="eastAsia"/>
          <w:color w:val="000000" w:themeColor="text1"/>
        </w:rPr>
        <w:t xml:space="preserve"> our understanding of whether </w:t>
      </w:r>
      <w:r w:rsidRPr="004F7B00">
        <w:rPr>
          <w:color w:val="000000" w:themeColor="text1"/>
        </w:rPr>
        <w:t>ferroptosis</w:t>
      </w:r>
      <w:r w:rsidRPr="004F7B00">
        <w:rPr>
          <w:rFonts w:hint="eastAsia"/>
          <w:color w:val="000000" w:themeColor="text1"/>
        </w:rPr>
        <w:t xml:space="preserve"> in cancer cells inhibits or enhances tumors</w:t>
      </w:r>
      <w:r w:rsidRPr="004F7B00">
        <w:rPr>
          <w:color w:val="000000" w:themeColor="text1"/>
        </w:rPr>
        <w:t>,</w:t>
      </w:r>
      <w:r w:rsidRPr="004F7B00">
        <w:rPr>
          <w:rFonts w:hint="eastAsia"/>
          <w:color w:val="000000" w:themeColor="text1"/>
        </w:rPr>
        <w:t xml:space="preserve"> and the mechanisms of </w:t>
      </w:r>
      <w:r w:rsidRPr="004F7B00">
        <w:rPr>
          <w:color w:val="000000" w:themeColor="text1"/>
        </w:rPr>
        <w:t>ferroptosis</w:t>
      </w:r>
      <w:r w:rsidRPr="004F7B00">
        <w:rPr>
          <w:rFonts w:hint="eastAsia"/>
          <w:color w:val="000000" w:themeColor="text1"/>
        </w:rPr>
        <w:t xml:space="preserve"> are </w:t>
      </w:r>
      <w:r w:rsidRPr="004F7B00">
        <w:rPr>
          <w:color w:val="000000" w:themeColor="text1"/>
        </w:rPr>
        <w:t>yet to be elucidated</w:t>
      </w:r>
      <w:r w:rsidRPr="004F7B00">
        <w:rPr>
          <w:rFonts w:hint="eastAsia"/>
          <w:color w:val="000000" w:themeColor="text1"/>
        </w:rPr>
        <w:t>.</w:t>
      </w:r>
      <w:bookmarkEnd w:id="162"/>
    </w:p>
    <w:p w14:paraId="20FE9684" w14:textId="77777777" w:rsidR="00367E4E" w:rsidRPr="004F7B00" w:rsidRDefault="00000000" w:rsidP="004F7B00">
      <w:pPr>
        <w:rPr>
          <w:kern w:val="0"/>
          <w:lang w:val="en" w:eastAsia="en-US"/>
        </w:rPr>
      </w:pPr>
      <w:bookmarkStart w:id="163" w:name="OLE_LINK33"/>
      <w:bookmarkStart w:id="164" w:name="【paperrevise】187_In_recent_years,_more_a"/>
      <w:r w:rsidRPr="004F7B00">
        <w:rPr>
          <w:kern w:val="0"/>
          <w:lang w:val="en" w:eastAsia="en-US"/>
        </w:rPr>
        <w:t>Recently, there has been increased focus on the</w:t>
      </w:r>
      <w:r w:rsidRPr="004F7B00">
        <w:rPr>
          <w:rFonts w:hint="eastAsia"/>
          <w:kern w:val="0"/>
        </w:rPr>
        <w:t xml:space="preserve"> involvement</w:t>
      </w:r>
      <w:r w:rsidRPr="004F7B00">
        <w:rPr>
          <w:kern w:val="0"/>
          <w:lang w:val="en" w:eastAsia="en-US"/>
        </w:rPr>
        <w:t xml:space="preserve"> of ferroptosis in PCa</w:t>
      </w:r>
      <w:bookmarkEnd w:id="163"/>
      <w:r w:rsidRPr="004F7B00">
        <w:t>.</w:t>
      </w:r>
      <w:bookmarkEnd w:id="164"/>
      <w:r w:rsidRPr="004F7B00">
        <w:t xml:space="preserve"> Butler </w:t>
      </w:r>
      <w:r w:rsidRPr="004F7B00">
        <w:rPr>
          <w:i/>
        </w:rPr>
        <w:t>et al</w:t>
      </w:r>
      <w:r w:rsidRPr="004F7B00">
        <w:t>.</w:t>
      </w:r>
      <w:r w:rsidRPr="004F7B00">
        <w:fldChar w:fldCharType="begin">
          <w:fldData xml:space="preserve">PEVuZE5vdGU+PENpdGU+PEF1dGhvcj5OYXNzYXI8L0F1dGhvcj48WWVhcj4yMDIwPC9ZZWFyPjxS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</w:fldData>
        </w:fldChar>
      </w:r>
      <w:r w:rsidRPr="004F7B00">
        <w:instrText xml:space="preserve"> ADDIN EN.CITE </w:instrText>
      </w:r>
      <w:r w:rsidRPr="004F7B00">
        <w:fldChar w:fldCharType="begin">
          <w:fldData xml:space="preserve">PEVuZE5vdGU+PENpdGU+PEF1dGhvcj5OYXNzYXI8L0F1dGhvcj48WWVhcj4yMDIwPC9ZZWFyPjxS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46</w:t>
      </w:r>
      <w:r w:rsidRPr="004F7B00">
        <w:fldChar w:fldCharType="end"/>
      </w:r>
      <w:r w:rsidRPr="004F7B00">
        <w:rPr>
          <w:rFonts w:hint="eastAsia"/>
        </w:rPr>
        <w:t>]</w:t>
      </w:r>
      <w:r w:rsidRPr="004F7B00">
        <w:t xml:space="preserve"> demonstrated that </w:t>
      </w:r>
      <w:r w:rsidRPr="004F7B00">
        <w:rPr>
          <w:rFonts w:hint="eastAsia"/>
        </w:rPr>
        <w:t xml:space="preserve">downregulation of </w:t>
      </w:r>
      <w:bookmarkStart w:id="165" w:name="【paperrevise】188__thereby_enhancing_mito"/>
      <w:r w:rsidRPr="004F7B00">
        <w:t xml:space="preserve">the </w:t>
      </w:r>
      <w:r w:rsidRPr="004F7B00">
        <w:rPr>
          <w:rFonts w:hint="eastAsia"/>
        </w:rPr>
        <w:t xml:space="preserve">(2,4-dienoyl-CoA reductase 1) </w:t>
      </w:r>
      <w:r w:rsidRPr="004F7B00">
        <w:t>DECR1 gene promoted ferroptosis, which hindered tumor cell proliferation and migration by the accumulation of cellular polyunsaturated fatty acids (PUFA),</w:t>
      </w:r>
      <w:r w:rsidRPr="004F7B00">
        <w:rPr>
          <w:rFonts w:hint="eastAsia"/>
        </w:rPr>
        <w:t xml:space="preserve"> reinforcing mitochondrial oxidative stress and lipid peroxidation</w:t>
      </w:r>
      <w:r w:rsidRPr="004F7B00">
        <w:t>.</w:t>
      </w:r>
      <w:bookmarkEnd w:id="165"/>
      <w:r w:rsidRPr="004F7B00">
        <w:t xml:space="preserve"> Pannexin 2 (PANX2) </w:t>
      </w:r>
      <w:r w:rsidRPr="004F7B00">
        <w:rPr>
          <w:rFonts w:hint="eastAsia"/>
        </w:rPr>
        <w:t xml:space="preserve">is considered a novel marker for </w:t>
      </w:r>
      <w:r w:rsidRPr="004F7B00">
        <w:t xml:space="preserve">PCa, </w:t>
      </w:r>
      <w:r w:rsidRPr="004F7B00">
        <w:rPr>
          <w:rFonts w:hint="eastAsia"/>
        </w:rPr>
        <w:t xml:space="preserve">which facilitates </w:t>
      </w:r>
      <w:r w:rsidRPr="004F7B00">
        <w:t>PCa cell</w:t>
      </w:r>
      <w:r w:rsidRPr="004F7B00">
        <w:rPr>
          <w:rFonts w:hint="eastAsia"/>
        </w:rPr>
        <w:t xml:space="preserve"> proliferation and invasion</w:t>
      </w:r>
      <w:r w:rsidRPr="004F7B00">
        <w:t xml:space="preserve"> </w:t>
      </w:r>
      <w:r w:rsidRPr="004F7B00">
        <w:rPr>
          <w:rFonts w:hint="eastAsia"/>
        </w:rPr>
        <w:t xml:space="preserve">through </w:t>
      </w:r>
      <w:r w:rsidRPr="004F7B00">
        <w:t>ferroptosis</w:t>
      </w:r>
      <w:r w:rsidRPr="004F7B00">
        <w:rPr>
          <w:rFonts w:hint="eastAsia"/>
        </w:rPr>
        <w:t xml:space="preserve"> regulation</w:t>
      </w:r>
      <w:r w:rsidRPr="004F7B00">
        <w:fldChar w:fldCharType="begin">
          <w:fldData xml:space="preserve">PEVuZE5vdGU+PENpdGU+PEF1dGhvcj5MaWFvPC9BdXRob3I+PFllYXI+MjAyMDwvWWVhcj48UmVj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</w:fldData>
        </w:fldChar>
      </w:r>
      <w:r w:rsidRPr="004F7B00">
        <w:instrText xml:space="preserve"> ADDIN EN.CITE </w:instrText>
      </w:r>
      <w:r w:rsidRPr="004F7B00">
        <w:fldChar w:fldCharType="begin">
          <w:fldData xml:space="preserve">PEVuZE5vdGU+PENpdGU+PEF1dGhvcj5MaWFvPC9BdXRob3I+PFllYXI+MjAyMDwvWWVhcj48UmVj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47</w:t>
      </w:r>
      <w:r w:rsidRPr="004F7B00">
        <w:fldChar w:fldCharType="end"/>
      </w:r>
      <w:r w:rsidRPr="004F7B00">
        <w:rPr>
          <w:rFonts w:hint="eastAsia"/>
        </w:rPr>
        <w:t>]</w:t>
      </w:r>
      <w:r w:rsidRPr="004F7B00">
        <w:t xml:space="preserve">. Tousignant </w:t>
      </w:r>
      <w:r w:rsidRPr="004F7B00">
        <w:rPr>
          <w:i/>
        </w:rPr>
        <w:t>et al.</w:t>
      </w:r>
      <w:r w:rsidRPr="004F7B00">
        <w:fldChar w:fldCharType="begin">
          <w:fldData xml:space="preserve">PEVuZE5vdGU+PENpdGU+PEF1dGhvcj5Ub3VzaWduYW50PC9BdXRob3I+PFllYXI+MjAyMDwvWWVh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</w:fldData>
        </w:fldChar>
      </w:r>
      <w:r w:rsidRPr="004F7B00">
        <w:instrText xml:space="preserve"> ADDIN EN.CITE </w:instrText>
      </w:r>
      <w:r w:rsidRPr="004F7B00">
        <w:fldChar w:fldCharType="begin">
          <w:fldData xml:space="preserve">PEVuZE5vdGU+PENpdGU+PEF1dGhvcj5Ub3VzaWduYW50PC9BdXRob3I+PFllYXI+MjAyMDwvWWVh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</w:fldData>
        </w:fldChar>
      </w:r>
      <w:r w:rsidRPr="004F7B00">
        <w:instrText xml:space="preserve"> ADDIN EN.CITE.DATA </w:instrText>
      </w:r>
      <w:r w:rsidRPr="004F7B00">
        <w:fldChar w:fldCharType="end"/>
      </w:r>
      <w:r w:rsidRPr="004F7B00">
        <w:fldChar w:fldCharType="separate"/>
      </w:r>
      <w:r w:rsidRPr="004F7B00">
        <w:rPr>
          <w:rFonts w:hint="eastAsia"/>
        </w:rPr>
        <w:t>[</w:t>
      </w:r>
      <w:r w:rsidRPr="004F7B00">
        <w:t>21</w:t>
      </w:r>
      <w:r w:rsidRPr="004F7B00">
        <w:fldChar w:fldCharType="end"/>
      </w:r>
      <w:r w:rsidRPr="004F7B00">
        <w:rPr>
          <w:rFonts w:hint="eastAsia"/>
        </w:rPr>
        <w:t>]</w:t>
      </w:r>
      <w:r w:rsidRPr="004F7B00">
        <w:t xml:space="preserve"> reported that studies of ferroptosis provide novel strategies for inhibiting treatment tolerance status in advanced PCa, which may have a delayed and antagonistic effect on androgen receptor resistance. </w:t>
      </w:r>
      <w:r w:rsidRPr="004F7B00">
        <w:rPr>
          <w:rFonts w:hint="eastAsia"/>
        </w:rPr>
        <w:t xml:space="preserve">Though existing evidence has confirmed some markers related to </w:t>
      </w:r>
      <w:r w:rsidRPr="004F7B00">
        <w:t xml:space="preserve">PCa ferroptosis, </w:t>
      </w:r>
      <w:bookmarkStart w:id="166" w:name="【paperrevise】189__the_association_betwee"/>
      <w:r w:rsidRPr="004F7B00">
        <w:rPr>
          <w:rFonts w:hint="eastAsia"/>
        </w:rPr>
        <w:t xml:space="preserve">the correlation of </w:t>
      </w:r>
      <w:r w:rsidRPr="004F7B00">
        <w:t xml:space="preserve">other FRGs </w:t>
      </w:r>
      <w:r w:rsidRPr="004F7B00">
        <w:rPr>
          <w:rFonts w:hint="eastAsia"/>
        </w:rPr>
        <w:t>with</w:t>
      </w:r>
      <w:r w:rsidRPr="004F7B00">
        <w:t xml:space="preserve"> PCa prognosis </w:t>
      </w:r>
      <w:r w:rsidRPr="004F7B00">
        <w:rPr>
          <w:rFonts w:hint="eastAsia"/>
        </w:rPr>
        <w:t xml:space="preserve">is still unclear. </w:t>
      </w:r>
      <w:bookmarkStart w:id="167" w:name="OLE_LINK1"/>
      <w:bookmarkEnd w:id="166"/>
    </w:p>
    <w:p w14:paraId="61E11BE5" w14:textId="77777777" w:rsidR="00367E4E" w:rsidRPr="004F7B00" w:rsidRDefault="00367E4E" w:rsidP="004F7B00"/>
    <w:bookmarkEnd w:id="167"/>
    <w:p w14:paraId="13F80725" w14:textId="77777777" w:rsidR="00367E4E" w:rsidRPr="004F7B00" w:rsidRDefault="00000000" w:rsidP="004F7B00">
      <w:r w:rsidRPr="004F7B00">
        <w:rPr>
          <w:lang w:val="en"/>
        </w:rPr>
        <w:t xml:space="preserve">High-throughput gene sequencing in biological samples </w:t>
      </w:r>
      <w:r w:rsidRPr="004F7B00">
        <w:rPr>
          <w:rFonts w:eastAsia="宋体" w:cs="Times New Roman"/>
          <w:lang w:val="en" w:eastAsia="en-US"/>
        </w:rPr>
        <w:t>facilitates extensive</w:t>
      </w:r>
      <w:r w:rsidRPr="004F7B00">
        <w:rPr>
          <w:lang w:val="en"/>
        </w:rPr>
        <w:t xml:space="preserve"> omics research. </w:t>
      </w:r>
      <w:r w:rsidRPr="004F7B00">
        <w:rPr>
          <w:rFonts w:eastAsia="宋体" w:cs="Times New Roman"/>
          <w:lang w:val="en" w:eastAsia="en-US"/>
        </w:rPr>
        <w:t>This</w:t>
      </w:r>
      <w:r w:rsidRPr="004F7B00">
        <w:rPr>
          <w:lang w:val="en"/>
        </w:rPr>
        <w:t xml:space="preserve"> research dealt with identifying a ferroptosis-based genetic marker for </w:t>
      </w:r>
      <w:r w:rsidRPr="004F7B00">
        <w:rPr>
          <w:rFonts w:eastAsia="宋体" w:cs="Times New Roman"/>
          <w:lang w:val="en" w:eastAsia="en-US"/>
        </w:rPr>
        <w:t xml:space="preserve">predicting </w:t>
      </w:r>
      <w:r w:rsidRPr="004F7B00">
        <w:rPr>
          <w:lang w:val="en"/>
        </w:rPr>
        <w:t xml:space="preserve">BCR in PCa. </w:t>
      </w:r>
      <w:r w:rsidRPr="004F7B00">
        <w:rPr>
          <w:rFonts w:eastAsia="宋体" w:cs="Times New Roman" w:hint="eastAsia"/>
          <w:lang w:val="en" w:eastAsia="en-US"/>
        </w:rPr>
        <w:t>Initially, 52 ferroptosis-related genes (FRGs) potentially associated with biochemical recurrence (BCR) in prostate cancer (PCa) were identified through the analysis of differential expression between tumor and healthy tissues and univariate Cox regression analysis results. Protein interaction and gene expression correlation network analyses revealed significant functional and expression relationships among these genes. Subsequently, Lasso regression analysis was conducted using the 52 genes to develop a prognostic signature comprising four ferroptosis-related genes. The predictive ability of this signature for BCR in PCa was demonstrated through biochemical recurrence-free survival (bRFS) analysis</w:t>
      </w:r>
      <w:r w:rsidRPr="004F7B00">
        <w:rPr>
          <w:rFonts w:eastAsia="Minion Pro" w:cs="Times New Roman" w:hint="eastAsia"/>
          <w:color w:val="000000" w:themeColor="text1"/>
        </w:rPr>
        <w:t>.</w:t>
      </w:r>
    </w:p>
    <w:p w14:paraId="2D36DFF3" w14:textId="77777777" w:rsidR="00367E4E" w:rsidRPr="004F7B00" w:rsidRDefault="00000000" w:rsidP="004F7B00">
      <w:pPr>
        <w:rPr>
          <w:rFonts w:eastAsia="Minion Pro"/>
          <w:color w:val="000000" w:themeColor="text1"/>
        </w:rPr>
      </w:pPr>
      <w:r w:rsidRPr="004F7B00">
        <w:rPr>
          <w:rFonts w:hint="eastAsia"/>
          <w:lang w:val="en" w:eastAsia="en-US"/>
        </w:rPr>
        <w:t>Additionally, the computed risk scores were identified as independent risk factors for PCa BCR based on univariate and multivariate Cox regression analyses. Furthermore, a positive correlation was observed between the risk score and poor clinicopathological attributes, including BCR state, Gleason score (GS), and T-staging</w:t>
      </w:r>
      <w:r w:rsidRPr="004F7B00">
        <w:rPr>
          <w:rFonts w:eastAsia="Minion Pro"/>
          <w:color w:val="000000" w:themeColor="text1"/>
        </w:rPr>
        <w:t>.</w:t>
      </w:r>
      <w:bookmarkStart w:id="168" w:name="OLE_LINK22"/>
      <w:bookmarkStart w:id="169" w:name="OLE_LINK2"/>
      <w:r w:rsidRPr="004F7B00">
        <w:rPr>
          <w:rFonts w:eastAsia="Minion Pro"/>
          <w:color w:val="000000" w:themeColor="text1"/>
        </w:rPr>
        <w:t xml:space="preserve"> In general</w:t>
      </w:r>
      <w:r w:rsidRPr="004F7B00">
        <w:rPr>
          <w:rFonts w:hint="eastAsia"/>
          <w:color w:val="000000" w:themeColor="text1"/>
        </w:rPr>
        <w:t xml:space="preserve">, lower risk scores </w:t>
      </w:r>
      <w:r w:rsidRPr="004F7B00">
        <w:rPr>
          <w:color w:val="000000" w:themeColor="text1"/>
        </w:rPr>
        <w:t xml:space="preserve">denote elevated </w:t>
      </w:r>
      <w:bookmarkStart w:id="170" w:name="【paperrevise】191__the_higher_the_level_o"/>
      <w:r w:rsidRPr="004F7B00">
        <w:rPr>
          <w:rFonts w:eastAsia="Minion Pro"/>
          <w:color w:val="000000" w:themeColor="text1"/>
        </w:rPr>
        <w:t>levels of immune cell infiltration</w:t>
      </w:r>
      <w:bookmarkEnd w:id="170"/>
      <w:r w:rsidRPr="004F7B00">
        <w:rPr>
          <w:rFonts w:eastAsia="Minion Pro"/>
          <w:color w:val="000000" w:themeColor="text1"/>
        </w:rPr>
        <w:t xml:space="preserve"> and enhanced </w:t>
      </w:r>
      <w:r w:rsidRPr="004F7B00">
        <w:rPr>
          <w:rFonts w:hint="eastAsia"/>
          <w:color w:val="000000" w:themeColor="text1"/>
        </w:rPr>
        <w:t xml:space="preserve">activity of </w:t>
      </w:r>
      <w:r w:rsidRPr="004F7B00">
        <w:rPr>
          <w:rFonts w:eastAsia="Minion Pro"/>
          <w:color w:val="000000" w:themeColor="text1"/>
        </w:rPr>
        <w:t>immune-</w:t>
      </w:r>
      <w:r w:rsidRPr="004F7B00">
        <w:rPr>
          <w:rFonts w:hint="eastAsia"/>
          <w:color w:val="000000" w:themeColor="text1"/>
        </w:rPr>
        <w:t>associated</w:t>
      </w:r>
      <w:r w:rsidRPr="004F7B00">
        <w:rPr>
          <w:rFonts w:eastAsia="Minion Pro"/>
          <w:color w:val="000000" w:themeColor="text1"/>
        </w:rPr>
        <w:t xml:space="preserve"> processes. Particularly</w:t>
      </w:r>
      <w:r w:rsidRPr="004F7B00">
        <w:rPr>
          <w:rFonts w:eastAsia="Minion Pro" w:hint="eastAsia"/>
          <w:color w:val="000000" w:themeColor="text1"/>
        </w:rPr>
        <w:t>,</w:t>
      </w:r>
      <w:r w:rsidRPr="004F7B00">
        <w:rPr>
          <w:rFonts w:eastAsia="Minion Pro"/>
          <w:color w:val="000000" w:themeColor="text1"/>
        </w:rPr>
        <w:t xml:space="preserve"> </w:t>
      </w:r>
      <w:r w:rsidRPr="004F7B00">
        <w:rPr>
          <w:rFonts w:eastAsia="Minion Pro" w:hint="eastAsia"/>
          <w:color w:val="000000" w:themeColor="text1"/>
        </w:rPr>
        <w:t>t</w:t>
      </w:r>
      <w:r w:rsidRPr="004F7B00">
        <w:rPr>
          <w:rFonts w:eastAsia="Minion Pro"/>
          <w:color w:val="000000" w:themeColor="text1"/>
        </w:rPr>
        <w:t xml:space="preserve">he elevation in Type_II_IFN_Reponse indicates the activation of immune cells, which further indicates that </w:t>
      </w:r>
      <w:r w:rsidRPr="004F7B00">
        <w:rPr>
          <w:rFonts w:eastAsia="Minion Pro" w:hint="eastAsia"/>
          <w:color w:val="000000" w:themeColor="text1"/>
        </w:rPr>
        <w:t>it inhibits tumor formation and development</w:t>
      </w:r>
      <w:r w:rsidRPr="004F7B00">
        <w:rPr>
          <w:rFonts w:eastAsia="Minion Pro"/>
          <w:color w:val="000000" w:themeColor="text1"/>
        </w:rPr>
        <w:t xml:space="preserve">. Notably, </w:t>
      </w:r>
      <w:bookmarkStart w:id="171" w:name="【paperrevise】192__all_of_these_findings_"/>
      <w:r w:rsidRPr="004F7B00">
        <w:rPr>
          <w:rFonts w:eastAsia="Minion Pro"/>
          <w:color w:val="000000" w:themeColor="text1"/>
        </w:rPr>
        <w:t>two independent PCa queues (TCGA and GEO) verified all of these findings.</w:t>
      </w:r>
      <w:bookmarkEnd w:id="171"/>
    </w:p>
    <w:p w14:paraId="2D3A2806" w14:textId="77777777" w:rsidR="00367E4E" w:rsidRPr="004F7B00" w:rsidRDefault="00367E4E" w:rsidP="004F7B00"/>
    <w:p w14:paraId="2B1E313E" w14:textId="77777777" w:rsidR="00367E4E" w:rsidRPr="004F7B00" w:rsidRDefault="00000000" w:rsidP="004F7B00">
      <w:pPr>
        <w:rPr>
          <w:color w:val="000000" w:themeColor="text1"/>
        </w:rPr>
      </w:pPr>
      <w:r w:rsidRPr="004F7B00">
        <w:rPr>
          <w:rFonts w:hint="eastAsia"/>
          <w:color w:val="000000" w:themeColor="text1"/>
        </w:rPr>
        <w:lastRenderedPageBreak/>
        <w:t>As p</w:t>
      </w:r>
      <w:r w:rsidRPr="004F7B00">
        <w:rPr>
          <w:color w:val="000000" w:themeColor="text1"/>
        </w:rPr>
        <w:t xml:space="preserve">er </w:t>
      </w:r>
      <w:r w:rsidRPr="004F7B00">
        <w:rPr>
          <w:rFonts w:hint="eastAsia"/>
          <w:color w:val="000000" w:themeColor="text1"/>
        </w:rPr>
        <w:t xml:space="preserve">the analysis </w:t>
      </w:r>
      <w:r w:rsidRPr="004F7B00">
        <w:rPr>
          <w:color w:val="000000" w:themeColor="text1"/>
        </w:rPr>
        <w:t xml:space="preserve">of </w:t>
      </w:r>
      <w:r w:rsidRPr="004F7B00">
        <w:rPr>
          <w:rFonts w:eastAsia="Minion Pro"/>
          <w:color w:val="000000" w:themeColor="text1"/>
        </w:rPr>
        <w:t>the four-gene model,</w:t>
      </w:r>
      <w:r w:rsidRPr="004F7B00">
        <w:rPr>
          <w:lang w:val="en"/>
        </w:rPr>
        <w:t xml:space="preserve"> MAPK9 genes comprised a </w:t>
      </w:r>
      <w:r w:rsidRPr="004F7B00">
        <w:rPr>
          <w:lang w:val="en" w:eastAsia="en-US"/>
        </w:rPr>
        <w:t>significant proportion of the major predictors,</w:t>
      </w:r>
      <w:r w:rsidRPr="004F7B00">
        <w:rPr>
          <w:lang w:val="en"/>
        </w:rPr>
        <w:t xml:space="preserve"> primarily </w:t>
      </w:r>
      <w:r w:rsidRPr="004F7B00">
        <w:rPr>
          <w:lang w:val="en" w:eastAsia="en-US"/>
        </w:rPr>
        <w:t>influencing</w:t>
      </w:r>
      <w:r w:rsidRPr="004F7B00">
        <w:rPr>
          <w:lang w:val="en"/>
        </w:rPr>
        <w:t xml:space="preserve"> the risk </w:t>
      </w:r>
      <w:r w:rsidRPr="004F7B00">
        <w:rPr>
          <w:lang w:val="en" w:eastAsia="en-US"/>
        </w:rPr>
        <w:t>scores</w:t>
      </w:r>
      <w:r w:rsidRPr="004F7B00">
        <w:rPr>
          <w:lang w:val="en"/>
        </w:rPr>
        <w:t xml:space="preserve"> of </w:t>
      </w:r>
      <w:r w:rsidRPr="004F7B00">
        <w:rPr>
          <w:rFonts w:hint="eastAsia"/>
          <w:lang w:val="en"/>
        </w:rPr>
        <w:t>patients</w:t>
      </w:r>
      <w:r w:rsidRPr="004F7B00">
        <w:rPr>
          <w:lang w:val="en"/>
        </w:rPr>
        <w:t xml:space="preserve">. </w:t>
      </w:r>
      <w:r w:rsidRPr="004F7B00">
        <w:rPr>
          <w:rFonts w:hint="eastAsia"/>
          <w:lang w:val="en"/>
        </w:rPr>
        <w:t xml:space="preserve">We selected MAPK9 as a core target gene for tumors through bioinformatics methods and suppressed its expression using siRNA technology, thereby inhibiting the growth and migration of the tumor. Furthermore, a series of studies confirmed that MAPK9 serves as an inducer of ferroptosis, promoting the process of iron-dependent cell death. Although the results revealed inconsistent effects of MAPK9's oncogenic promotion and the increase in the process of ferroptosis, the current understanding of whether ferroptosis in cancer cells inhibits or enhances tumor progression, as well as the underlying mechanisms of ferroptosis, remains incomplete. </w:t>
      </w:r>
      <w:r w:rsidRPr="004F7B00">
        <w:rPr>
          <w:lang w:val="en"/>
        </w:rPr>
        <w:t>In a previous study, Jiang et al. delved into the subject of ferroptosis, highlighting the tumor-suppressive role of BAP1, which can facilitate ferroptosis. However, it remains unclear whether the ferroptotic activity of BAP1 contributes to its anti-cancer function</w:t>
      </w:r>
      <w:r w:rsidRPr="004F7B00">
        <w:rPr>
          <w:rFonts w:hint="eastAsia"/>
          <w:lang w:val="en"/>
        </w:rPr>
        <w:t>.</w:t>
      </w:r>
      <w:r w:rsidRPr="004F7B00">
        <w:rPr>
          <w:lang w:val="en"/>
        </w:rPr>
        <w:fldChar w:fldCharType="begin">
          <w:fldData xml:space="preserve">PEVuZE5vdGU+PENpdGU+PEF1dGhvcj5KaWFuZzwvQXV0aG9yPjxZZWFyPjIwMjE8L1llYXI+PFJl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</w:fldData>
        </w:fldChar>
      </w:r>
      <w:r w:rsidRPr="004F7B00">
        <w:rPr>
          <w:lang w:val="en"/>
        </w:rPr>
        <w:instrText xml:space="preserve"> ADDIN EN.CITE </w:instrText>
      </w:r>
      <w:r w:rsidRPr="004F7B00">
        <w:rPr>
          <w:lang w:val="en"/>
        </w:rPr>
        <w:fldChar w:fldCharType="begin">
          <w:fldData xml:space="preserve">PEVuZE5vdGU+PENpdGU+PEF1dGhvcj5KaWFuZzwvQXV0aG9yPjxZZWFyPjIwMjE8L1llYXI+PFJl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</w:fldData>
        </w:fldChar>
      </w:r>
      <w:r w:rsidRPr="004F7B00">
        <w:rPr>
          <w:lang w:val="en"/>
        </w:rPr>
        <w:instrText xml:space="preserve"> ADDIN EN.CITE.DATA </w:instrText>
      </w:r>
      <w:r w:rsidRPr="004F7B00">
        <w:rPr>
          <w:lang w:val="en"/>
        </w:rPr>
      </w:r>
      <w:r w:rsidRPr="004F7B00">
        <w:rPr>
          <w:lang w:val="en"/>
        </w:rPr>
        <w:fldChar w:fldCharType="end"/>
      </w:r>
      <w:r w:rsidRPr="004F7B00">
        <w:rPr>
          <w:lang w:val="en"/>
        </w:rPr>
      </w:r>
      <w:r w:rsidRPr="004F7B00">
        <w:rPr>
          <w:lang w:val="en"/>
        </w:rPr>
        <w:fldChar w:fldCharType="separate"/>
      </w:r>
      <w:r w:rsidRPr="004F7B00">
        <w:rPr>
          <w:rFonts w:hint="eastAsia"/>
        </w:rPr>
        <w:t>[</w:t>
      </w:r>
      <w:r w:rsidRPr="004F7B00">
        <w:rPr>
          <w:lang w:val="en"/>
        </w:rPr>
        <w:t>38</w:t>
      </w:r>
      <w:r w:rsidRPr="004F7B00">
        <w:rPr>
          <w:lang w:val="en"/>
        </w:rPr>
        <w:fldChar w:fldCharType="end"/>
      </w:r>
      <w:r w:rsidRPr="004F7B00">
        <w:rPr>
          <w:rFonts w:hint="eastAsia"/>
        </w:rPr>
        <w:t>]</w:t>
      </w:r>
      <w:r w:rsidRPr="004F7B00">
        <w:rPr>
          <w:rFonts w:hint="eastAsia"/>
          <w:lang w:val="en"/>
        </w:rPr>
        <w:t xml:space="preserve"> However, whether the ferroptotic activity of BAP1 contributes to its anti-cancer function is still unclear. Therefore, our next step in research will focus on investigating the impact of MAPK9's promotion of ferroptosis on the progression of prostate cancer.</w:t>
      </w:r>
      <w:r w:rsidRPr="004F7B00">
        <w:rPr>
          <w:rFonts w:hint="eastAsia"/>
        </w:rPr>
        <w:t xml:space="preserve"> </w:t>
      </w:r>
      <w:r w:rsidRPr="004F7B00">
        <w:rPr>
          <w:rFonts w:hint="eastAsia"/>
          <w:lang w:val="en"/>
        </w:rPr>
        <w:t>In our review of previous studies, it was discovered that MAPK9 phosphorylates multiple transcription factors, thereby regulating cell proliferation, migration, and programmed cell death</w:t>
      </w:r>
      <w:bookmarkStart w:id="172" w:name="【paperrevise】195__migration,_and_program"/>
      <w:r w:rsidRPr="004F7B00">
        <w:rPr>
          <w:color w:val="000000" w:themeColor="text1"/>
        </w:rPr>
        <w:t>.</w:t>
      </w:r>
      <w:bookmarkEnd w:id="172"/>
      <w:r w:rsidRPr="004F7B00">
        <w:rPr>
          <w:color w:val="000000" w:themeColor="text1"/>
        </w:rPr>
        <w:t xml:space="preserve"> </w:t>
      </w:r>
      <w:bookmarkStart w:id="173" w:name="OLE_LINK34"/>
      <w:r w:rsidRPr="004F7B00">
        <w:rPr>
          <w:color w:val="000000" w:themeColor="text1"/>
        </w:rPr>
        <w:t xml:space="preserve">Li </w:t>
      </w:r>
      <w:r w:rsidRPr="004F7B00">
        <w:rPr>
          <w:i/>
          <w:color w:val="000000" w:themeColor="text1"/>
        </w:rPr>
        <w:t>et al.</w:t>
      </w:r>
      <w:r w:rsidRPr="004F7B00">
        <w:rPr>
          <w:color w:val="000000" w:themeColor="text1"/>
        </w:rPr>
        <w:fldChar w:fldCharType="begin"/>
      </w:r>
      <w:r w:rsidRPr="004F7B00">
        <w:rPr>
          <w:color w:val="000000" w:themeColor="text1"/>
        </w:rPr>
        <w:instrText xml:space="preserve"> ADDIN EN.CITE &lt;EndNote&gt;&lt;Cite&gt;&lt;Author&gt;Li&lt;/Author&gt;&lt;Year&gt;2016&lt;/Year&gt;&lt;RecNum&gt;60&lt;/RecNum&gt;&lt;DisplayText&gt;(48)&lt;/DisplayText&gt;&lt;record&gt;&lt;rec-number&gt;60&lt;/rec-number&gt;&lt;foreign-keys&gt;&lt;key app="EN" db-id="0xp0t2vehztszjes5rw5t90s55e2rp059p9a" timestamp="1643094129"&gt;60&lt;/key&gt;&lt;/foreign-keys&gt;&lt;ref-type name="Journal Article"&gt;17&lt;/ref-type&gt;&lt;contributors&gt;&lt;authors&gt;&lt;author&gt;Li, D. S.&lt;/author&gt;&lt;author&gt;Ainiwaer, J. L.&lt;/author&gt;&lt;author&gt;Sheyhiding, I.&lt;/author&gt;&lt;author&gt;Zhang, Z.&lt;/author&gt;&lt;author&gt;Zhang, L. W.&lt;/author&gt;&lt;/authors&gt;&lt;/contributors&gt;&lt;auth-address&gt;Department of Thoracic Surgery, The First Affiliated Hospital of Xinjiang Medical University, Urumqi, Xinjiang, People&amp;apos;s Republic of China.weililee@outlook.com.&lt;/auth-address&gt;&lt;titles&gt;&lt;title&gt;Identification of key long non-coding RNAs as competing endogenous RNAs for miRNA-mRNA in lung adenocarcinoma&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2285-95&lt;/pages&gt;&lt;volume&gt;20&lt;/volume&gt;&lt;number&gt;11&lt;/number&gt;&lt;edition&gt;2016/06/25&lt;/edition&gt;&lt;keywords&gt;&lt;keyword&gt;Adenocarcinoma/genetics/*metabolism&lt;/keyword&gt;&lt;keyword&gt;Adenocarcinoma of Lung&lt;/keyword&gt;&lt;keyword&gt;Humans&lt;/keyword&gt;&lt;keyword&gt;Lung Neoplasms/*metabolism&lt;/keyword&gt;&lt;keyword&gt;MicroRNAs/*genetics&lt;/keyword&gt;&lt;keyword&gt;RNA, Long Noncoding/*genetics&lt;/keyword&gt;&lt;keyword&gt;RNA, Messenger/genetics&lt;/keyword&gt;&lt;/keywords&gt;&lt;dates&gt;&lt;year&gt;2016&lt;/year&gt;&lt;pub-dates&gt;&lt;date&gt;Jun&lt;/date&gt;&lt;/pub-dates&gt;&lt;/dates&gt;&lt;isbn&gt;1128-3602&lt;/isbn&gt;&lt;accession-num&gt;27338053&lt;/accession-num&gt;&lt;urls&gt;&lt;/urls&gt;&lt;remote-database-provider&gt;NLM&lt;/remote-database-provider&gt;&lt;language&gt;eng&lt;/language&gt;&lt;/record&gt;&lt;/Cite&gt;&lt;/EndNote&gt;</w:instrText>
      </w:r>
      <w:r w:rsidRPr="004F7B00">
        <w:rPr>
          <w:color w:val="000000" w:themeColor="text1"/>
        </w:rPr>
        <w:fldChar w:fldCharType="separate"/>
      </w:r>
      <w:r w:rsidRPr="004F7B00">
        <w:rPr>
          <w:rFonts w:hint="eastAsia"/>
          <w:color w:val="000000" w:themeColor="text1"/>
        </w:rPr>
        <w:t>[</w:t>
      </w:r>
      <w:r w:rsidRPr="004F7B00">
        <w:rPr>
          <w:color w:val="000000" w:themeColor="text1"/>
        </w:rPr>
        <w:t>48</w:t>
      </w:r>
      <w:r w:rsidRPr="004F7B00">
        <w:rPr>
          <w:color w:val="000000" w:themeColor="text1"/>
        </w:rPr>
        <w:fldChar w:fldCharType="end"/>
      </w:r>
      <w:r w:rsidRPr="004F7B00">
        <w:rPr>
          <w:rFonts w:hint="eastAsia"/>
          <w:color w:val="000000" w:themeColor="text1"/>
        </w:rPr>
        <w:t>]</w:t>
      </w:r>
      <w:r w:rsidRPr="004F7B00">
        <w:rPr>
          <w:color w:val="000000" w:themeColor="text1"/>
        </w:rPr>
        <w:t xml:space="preserve"> </w:t>
      </w:r>
      <w:r w:rsidRPr="004F7B00">
        <w:rPr>
          <w:rFonts w:hint="eastAsia"/>
          <w:color w:val="000000" w:themeColor="text1"/>
        </w:rPr>
        <w:t>reported the potential role of maternally expressed 3 (MEG3) and myocardial infarction associated transcript (MIAT) in promoting lung adenocarcinoma progression by interacting with miR-106, thereby modulating the involvement of MAPK9 in the MAPK signal transduction pathway. Furthermore, MAPK9, identified as a gene associated with ferroptosis, serves as a potential biomarker for predicting overall survival in esophageal squamous-cell carcinoma (ESCC)</w:t>
      </w:r>
      <w:bookmarkEnd w:id="168"/>
      <w:bookmarkEnd w:id="173"/>
      <w:r w:rsidRPr="004F7B00">
        <w:rPr>
          <w:color w:val="000000" w:themeColor="text1"/>
        </w:rPr>
        <w:fldChar w:fldCharType="begin">
          <w:fldData xml:space="preserve">PEVuZE5vdGU+PENpdGU+PEF1dGhvcj5Tb25nPC9BdXRob3I+PFllYXI+MjAyMTwvWWVhcj48UmVj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</w:fldData>
        </w:fldChar>
      </w:r>
      <w:r w:rsidRPr="004F7B00">
        <w:rPr>
          <w:color w:val="000000" w:themeColor="text1"/>
        </w:rPr>
        <w:instrText xml:space="preserve"> ADDIN EN.CITE </w:instrText>
      </w:r>
      <w:r w:rsidRPr="004F7B00">
        <w:rPr>
          <w:color w:val="000000" w:themeColor="text1"/>
        </w:rPr>
        <w:fldChar w:fldCharType="begin">
          <w:fldData xml:space="preserve">PEVuZE5vdGU+PENpdGU+PEF1dGhvcj5Tb25nPC9BdXRob3I+PFllYXI+MjAyMTwvWWVhcj48UmVj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</w:fldData>
        </w:fldChar>
      </w:r>
      <w:r w:rsidRPr="004F7B00">
        <w:rPr>
          <w:color w:val="000000" w:themeColor="text1"/>
        </w:rPr>
        <w:instrText xml:space="preserve"> ADDIN EN.CITE.DATA </w:instrText>
      </w:r>
      <w:r w:rsidRPr="004F7B00">
        <w:rPr>
          <w:color w:val="000000" w:themeColor="text1"/>
        </w:rPr>
      </w:r>
      <w:r w:rsidRPr="004F7B00">
        <w:rPr>
          <w:color w:val="000000" w:themeColor="text1"/>
        </w:rPr>
        <w:fldChar w:fldCharType="end"/>
      </w:r>
      <w:r w:rsidRPr="004F7B00">
        <w:rPr>
          <w:color w:val="000000" w:themeColor="text1"/>
        </w:rPr>
      </w:r>
      <w:r w:rsidRPr="004F7B00">
        <w:rPr>
          <w:color w:val="000000" w:themeColor="text1"/>
        </w:rPr>
        <w:fldChar w:fldCharType="separate"/>
      </w:r>
      <w:r w:rsidRPr="004F7B00">
        <w:rPr>
          <w:rFonts w:hint="eastAsia"/>
          <w:color w:val="000000" w:themeColor="text1"/>
        </w:rPr>
        <w:t>[</w:t>
      </w:r>
      <w:r w:rsidRPr="004F7B00">
        <w:rPr>
          <w:color w:val="000000" w:themeColor="text1"/>
        </w:rPr>
        <w:t>49</w:t>
      </w:r>
      <w:r w:rsidRPr="004F7B00">
        <w:rPr>
          <w:color w:val="000000" w:themeColor="text1"/>
        </w:rPr>
        <w:fldChar w:fldCharType="end"/>
      </w:r>
      <w:r w:rsidRPr="004F7B00">
        <w:rPr>
          <w:rFonts w:hint="eastAsia"/>
          <w:color w:val="000000" w:themeColor="text1"/>
        </w:rPr>
        <w:t>]</w:t>
      </w:r>
      <w:r w:rsidRPr="004F7B00">
        <w:rPr>
          <w:color w:val="000000" w:themeColor="text1"/>
        </w:rPr>
        <w:t xml:space="preserve">. </w:t>
      </w:r>
      <w:r w:rsidRPr="004F7B00">
        <w:rPr>
          <w:rFonts w:hint="eastAsia"/>
          <w:color w:val="000000" w:themeColor="text1"/>
        </w:rPr>
        <w:t>According to the findings of our study, most Type II IFN Responses were associated with the low-risk group, suggesting an increase in immune cell activation and reinforcement of the immune response with an elevation in Type II IFN Responses. This further confirms the reliability of the signature in assessing patient prognosis. Importantly, some signature genes are also implicated in immune responses. MAPK9, also known as JNK2, has been shown to regulate B7.1 (CD80), which interacts with cytotoxic T-lymphocyte associated protein 4 (CTLA-4) to facilitate the initiation of immune responses</w:t>
      </w:r>
      <w:r w:rsidRPr="004F7B00">
        <w:rPr>
          <w:color w:val="000000" w:themeColor="text1"/>
        </w:rPr>
        <w:t xml:space="preserve">. Lim </w:t>
      </w:r>
      <w:r w:rsidRPr="004F7B00">
        <w:rPr>
          <w:i/>
          <w:color w:val="000000" w:themeColor="text1"/>
        </w:rPr>
        <w:t>et al</w:t>
      </w:r>
      <w:r w:rsidRPr="004F7B00">
        <w:rPr>
          <w:color w:val="000000" w:themeColor="text1"/>
        </w:rPr>
        <w:t>.</w:t>
      </w:r>
      <w:r w:rsidRPr="004F7B00">
        <w:rPr>
          <w:color w:val="000000" w:themeColor="text1"/>
        </w:rPr>
        <w:fldChar w:fldCharType="begin">
          <w:fldData xml:space="preserve">PEVuZE5vdGU+PENpdGU+PEF1dGhvcj5MaW08L0F1dGhvcj48WWVhcj4yMDA1PC9ZZWFyPjxSZWNO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</w:fldData>
        </w:fldChar>
      </w:r>
      <w:r w:rsidRPr="004F7B00">
        <w:rPr>
          <w:color w:val="000000" w:themeColor="text1"/>
        </w:rPr>
        <w:instrText xml:space="preserve"> ADDIN EN.CITE </w:instrText>
      </w:r>
      <w:r w:rsidRPr="004F7B00">
        <w:rPr>
          <w:color w:val="000000" w:themeColor="text1"/>
        </w:rPr>
        <w:fldChar w:fldCharType="begin">
          <w:fldData xml:space="preserve">PEVuZE5vdGU+PENpdGU+PEF1dGhvcj5MaW08L0F1dGhvcj48WWVhcj4yMDA1PC9ZZWFyPjxSZWNO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</w:fldData>
        </w:fldChar>
      </w:r>
      <w:r w:rsidRPr="004F7B00">
        <w:rPr>
          <w:color w:val="000000" w:themeColor="text1"/>
        </w:rPr>
        <w:instrText xml:space="preserve"> ADDIN EN.CITE.DATA </w:instrText>
      </w:r>
      <w:r w:rsidRPr="004F7B00">
        <w:rPr>
          <w:color w:val="000000" w:themeColor="text1"/>
        </w:rPr>
      </w:r>
      <w:r w:rsidRPr="004F7B00">
        <w:rPr>
          <w:color w:val="000000" w:themeColor="text1"/>
        </w:rPr>
        <w:fldChar w:fldCharType="end"/>
      </w:r>
      <w:r w:rsidRPr="004F7B00">
        <w:rPr>
          <w:color w:val="000000" w:themeColor="text1"/>
        </w:rPr>
      </w:r>
      <w:r w:rsidRPr="004F7B00">
        <w:rPr>
          <w:color w:val="000000" w:themeColor="text1"/>
        </w:rPr>
        <w:fldChar w:fldCharType="separate"/>
      </w:r>
      <w:r w:rsidRPr="004F7B00">
        <w:rPr>
          <w:rFonts w:hint="eastAsia"/>
          <w:color w:val="000000" w:themeColor="text1"/>
        </w:rPr>
        <w:t>[</w:t>
      </w:r>
      <w:r w:rsidRPr="004F7B00">
        <w:rPr>
          <w:color w:val="000000" w:themeColor="text1"/>
        </w:rPr>
        <w:t>50</w:t>
      </w:r>
      <w:r w:rsidRPr="004F7B00">
        <w:rPr>
          <w:color w:val="000000" w:themeColor="text1"/>
        </w:rPr>
        <w:fldChar w:fldCharType="end"/>
      </w:r>
      <w:r w:rsidRPr="004F7B00">
        <w:rPr>
          <w:rFonts w:hint="eastAsia"/>
          <w:color w:val="000000" w:themeColor="text1"/>
        </w:rPr>
        <w:t>]</w:t>
      </w:r>
      <w:r w:rsidRPr="004F7B00">
        <w:rPr>
          <w:color w:val="000000" w:themeColor="text1"/>
        </w:rPr>
        <w:t xml:space="preserve"> </w:t>
      </w:r>
      <w:r w:rsidRPr="004F7B00">
        <w:rPr>
          <w:rFonts w:hint="eastAsia"/>
          <w:color w:val="000000" w:themeColor="text1"/>
        </w:rPr>
        <w:t>found that Lipopolysaccharide (LPS)-induced B7.1 expression was significantly inhibited by si-JNK2 RNAs, suggesting that reduced MAPK9 expression in ESCC potentially promotes carcinogenesis by inhibiting B7.1-mediated immune response activation</w:t>
      </w:r>
      <w:r w:rsidRPr="004F7B00">
        <w:rPr>
          <w:color w:val="000000" w:themeColor="text1"/>
        </w:rPr>
        <w:t xml:space="preserve">. </w:t>
      </w:r>
      <w:r w:rsidRPr="004F7B00">
        <w:rPr>
          <w:rFonts w:eastAsia="Minion Pro"/>
          <w:color w:val="000000" w:themeColor="text1"/>
        </w:rPr>
        <w:t xml:space="preserve">Besides </w:t>
      </w:r>
      <w:r w:rsidRPr="004F7B00">
        <w:rPr>
          <w:rFonts w:hint="eastAsia"/>
          <w:color w:val="000000" w:themeColor="text1"/>
        </w:rPr>
        <w:t>MAPK9</w:t>
      </w:r>
      <w:r w:rsidRPr="004F7B00">
        <w:rPr>
          <w:rFonts w:eastAsia="Minion Pro"/>
          <w:color w:val="000000" w:themeColor="text1"/>
        </w:rPr>
        <w:t xml:space="preserve">, the three other signature genes are also related to ferroptosis and cancer, </w:t>
      </w:r>
      <w:r w:rsidRPr="004F7B00">
        <w:rPr>
          <w:rFonts w:hint="eastAsia"/>
          <w:color w:val="000000" w:themeColor="text1"/>
        </w:rPr>
        <w:t xml:space="preserve">according to basic and </w:t>
      </w:r>
      <w:r w:rsidRPr="004F7B00">
        <w:rPr>
          <w:rFonts w:eastAsia="Minion Pro"/>
          <w:color w:val="000000" w:themeColor="text1"/>
        </w:rPr>
        <w:t xml:space="preserve">clinical </w:t>
      </w:r>
      <w:r w:rsidRPr="004F7B00">
        <w:rPr>
          <w:rFonts w:hint="eastAsia"/>
          <w:color w:val="000000" w:themeColor="text1"/>
        </w:rPr>
        <w:t>studies</w:t>
      </w:r>
      <w:r w:rsidRPr="004F7B00">
        <w:rPr>
          <w:rFonts w:eastAsia="Minion Pro"/>
          <w:color w:val="000000" w:themeColor="text1"/>
        </w:rPr>
        <w:t xml:space="preserve">. </w:t>
      </w:r>
      <w:bookmarkStart w:id="174" w:name="【paperrevise】199__MAP1LC3B_plays_an_impo"/>
      <w:r w:rsidRPr="004F7B00">
        <w:rPr>
          <w:color w:val="000000" w:themeColor="text1"/>
        </w:rPr>
        <w:t>MAP1LC3B</w:t>
      </w:r>
      <w:r w:rsidRPr="004F7B00">
        <w:rPr>
          <w:rFonts w:eastAsia="MinionPro-It"/>
          <w:color w:val="000000" w:themeColor="text1"/>
        </w:rPr>
        <w:t xml:space="preserve"> is critically involved </w:t>
      </w:r>
      <w:r w:rsidRPr="004F7B00">
        <w:rPr>
          <w:rFonts w:eastAsia="Minion Pro"/>
          <w:color w:val="000000" w:themeColor="text1"/>
        </w:rPr>
        <w:t xml:space="preserve">in </w:t>
      </w:r>
      <w:r w:rsidRPr="004F7B00">
        <w:rPr>
          <w:color w:val="000000" w:themeColor="text1"/>
        </w:rPr>
        <w:t>ovarian cancer.</w:t>
      </w:r>
      <w:bookmarkEnd w:id="174"/>
      <w:r w:rsidRPr="004F7B00">
        <w:rPr>
          <w:color w:val="000000" w:themeColor="text1"/>
        </w:rPr>
        <w:t xml:space="preserve"> </w:t>
      </w:r>
      <w:bookmarkStart w:id="175" w:name="【paperrevise】200__We_observed_that_a_hig"/>
      <w:r w:rsidRPr="004F7B00">
        <w:rPr>
          <w:rFonts w:hint="eastAsia"/>
          <w:color w:val="000000" w:themeColor="text1"/>
        </w:rPr>
        <w:t>The</w:t>
      </w:r>
      <w:r w:rsidRPr="004F7B00">
        <w:rPr>
          <w:color w:val="000000" w:themeColor="text1"/>
        </w:rPr>
        <w:t xml:space="preserve"> high expression of MAP1LC3B-II exhibits </w:t>
      </w:r>
      <w:r w:rsidRPr="004F7B00">
        <w:rPr>
          <w:rFonts w:hint="eastAsia"/>
          <w:color w:val="000000" w:themeColor="text1"/>
        </w:rPr>
        <w:t xml:space="preserve">a positive </w:t>
      </w:r>
      <w:r w:rsidRPr="004F7B00">
        <w:rPr>
          <w:color w:val="000000" w:themeColor="text1"/>
        </w:rPr>
        <w:t xml:space="preserve">association </w:t>
      </w:r>
      <w:r w:rsidRPr="004F7B00">
        <w:rPr>
          <w:rFonts w:hint="eastAsia"/>
          <w:color w:val="000000" w:themeColor="text1"/>
        </w:rPr>
        <w:t xml:space="preserve">with </w:t>
      </w:r>
      <w:r w:rsidRPr="004F7B00">
        <w:rPr>
          <w:color w:val="000000" w:themeColor="text1"/>
        </w:rPr>
        <w:t>ferroptosis sensitivity in 10 ovarian cancer cell lines</w:t>
      </w:r>
      <w:bookmarkEnd w:id="175"/>
      <w:r w:rsidRPr="004F7B00">
        <w:rPr>
          <w:color w:val="000000" w:themeColor="text1"/>
        </w:rPr>
        <w:t>.</w:t>
      </w:r>
    </w:p>
    <w:p w14:paraId="4053E0CE" w14:textId="77777777" w:rsidR="00367E4E" w:rsidRPr="004F7B00" w:rsidRDefault="00367E4E" w:rsidP="004F7B00"/>
    <w:p w14:paraId="6CE40B09" w14:textId="77777777" w:rsidR="00367E4E" w:rsidRPr="004F7B00" w:rsidRDefault="00000000" w:rsidP="004F7B00">
      <w:pPr>
        <w:rPr>
          <w:rFonts w:eastAsia="Minion Pro" w:cs="Times New Roman"/>
          <w:color w:val="000000" w:themeColor="text1"/>
        </w:rPr>
      </w:pPr>
      <w:r w:rsidRPr="004F7B00">
        <w:rPr>
          <w:rFonts w:eastAsia="宋体" w:cs="Times New Roman"/>
          <w:lang w:val="en" w:eastAsia="en-US"/>
        </w:rPr>
        <w:t>Moreover</w:t>
      </w:r>
      <w:r w:rsidRPr="004F7B00">
        <w:rPr>
          <w:lang w:val="en"/>
        </w:rPr>
        <w:t xml:space="preserve">, the </w:t>
      </w:r>
      <w:r w:rsidRPr="004F7B00">
        <w:rPr>
          <w:rFonts w:eastAsia="宋体" w:cs="Times New Roman"/>
          <w:lang w:val="en" w:eastAsia="en-US"/>
        </w:rPr>
        <w:t>baseline</w:t>
      </w:r>
      <w:r w:rsidRPr="004F7B00">
        <w:rPr>
          <w:lang w:val="en"/>
        </w:rPr>
        <w:t xml:space="preserve"> expression levels </w:t>
      </w:r>
      <w:r w:rsidRPr="004F7B00">
        <w:rPr>
          <w:rFonts w:eastAsia="宋体" w:cs="Times New Roman"/>
          <w:lang w:val="en" w:eastAsia="en-US"/>
        </w:rPr>
        <w:t>of</w:t>
      </w:r>
      <w:r w:rsidRPr="004F7B00">
        <w:rPr>
          <w:lang w:val="en"/>
        </w:rPr>
        <w:t xml:space="preserve"> MAP1LC3B </w:t>
      </w:r>
      <w:r w:rsidRPr="004F7B00">
        <w:rPr>
          <w:rFonts w:eastAsia="宋体" w:cs="Times New Roman"/>
          <w:lang w:val="en" w:eastAsia="en-US"/>
        </w:rPr>
        <w:t xml:space="preserve">are </w:t>
      </w:r>
      <w:r w:rsidRPr="004F7B00">
        <w:rPr>
          <w:lang w:val="en"/>
        </w:rPr>
        <w:t xml:space="preserve">generally </w:t>
      </w:r>
      <w:r w:rsidRPr="004F7B00">
        <w:rPr>
          <w:rFonts w:eastAsia="宋体" w:cs="Times New Roman"/>
          <w:lang w:val="en" w:eastAsia="en-US"/>
        </w:rPr>
        <w:t>distributed</w:t>
      </w:r>
      <w:r w:rsidRPr="004F7B00">
        <w:rPr>
          <w:lang w:val="en"/>
        </w:rPr>
        <w:t xml:space="preserve"> in 60 human cancer cell lines </w:t>
      </w:r>
      <w:r w:rsidRPr="004F7B00">
        <w:rPr>
          <w:rFonts w:eastAsia="宋体" w:cs="Times New Roman"/>
          <w:lang w:val="en" w:eastAsia="en-US"/>
        </w:rPr>
        <w:t>across</w:t>
      </w:r>
      <w:r w:rsidRPr="004F7B00">
        <w:rPr>
          <w:lang w:val="en"/>
        </w:rPr>
        <w:t xml:space="preserve"> 15 tissues, </w:t>
      </w:r>
      <w:r w:rsidRPr="004F7B00">
        <w:rPr>
          <w:rFonts w:eastAsia="宋体" w:cs="Times New Roman"/>
          <w:lang w:val="en" w:eastAsia="en-US"/>
        </w:rPr>
        <w:t xml:space="preserve">especially </w:t>
      </w:r>
      <w:r w:rsidRPr="004F7B00">
        <w:rPr>
          <w:lang w:val="en"/>
        </w:rPr>
        <w:t xml:space="preserve">after treatment </w:t>
      </w:r>
      <w:r w:rsidRPr="004F7B00">
        <w:rPr>
          <w:rFonts w:eastAsia="宋体" w:cs="Times New Roman"/>
          <w:lang w:val="en" w:eastAsia="en-US"/>
        </w:rPr>
        <w:t>with</w:t>
      </w:r>
      <w:r w:rsidRPr="004F7B00">
        <w:rPr>
          <w:lang w:val="en"/>
        </w:rPr>
        <w:t xml:space="preserve"> classical ferroptosis </w:t>
      </w:r>
      <w:bookmarkStart w:id="176" w:name="【paperrevise】201__following_treatment_wi"/>
      <w:r w:rsidRPr="004F7B00">
        <w:rPr>
          <w:rFonts w:eastAsia="Minion Pro" w:cs="Times New Roman"/>
          <w:color w:val="000000" w:themeColor="text1"/>
        </w:rPr>
        <w:t>activators</w:t>
      </w:r>
      <w:r w:rsidRPr="004F7B00">
        <w:rPr>
          <w:rFonts w:eastAsia="Minion Pro" w:cs="Times New Roman"/>
          <w:color w:val="000000" w:themeColor="text1"/>
        </w:rPr>
        <w:fldChar w:fldCharType="begin">
          <w:fldData xml:space="preserve">PEVuZE5vdGU+PENpdGU+PEF1dGhvcj5MaTwvQXV0aG9yPjxZZWFyPjIwMjE8L1llYXI+PFJlY051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</w:fldData>
        </w:fldChar>
      </w:r>
      <w:r w:rsidRPr="004F7B00">
        <w:rPr>
          <w:rFonts w:eastAsia="Minion Pro" w:cs="Times New Roman"/>
          <w:color w:val="000000" w:themeColor="text1"/>
        </w:rPr>
        <w:instrText xml:space="preserve"> ADDIN EN.CITE </w:instrText>
      </w:r>
      <w:r w:rsidRPr="004F7B00">
        <w:rPr>
          <w:rFonts w:eastAsia="Minion Pro" w:cs="Times New Roman"/>
          <w:color w:val="000000" w:themeColor="text1"/>
        </w:rPr>
        <w:fldChar w:fldCharType="begin">
          <w:fldData xml:space="preserve">PEVuZE5vdGU+PENpdGU+PEF1dGhvcj5MaTwvQXV0aG9yPjxZZWFyPjIwMjE8L1llYXI+PFJlY051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</w:fldData>
        </w:fldChar>
      </w:r>
      <w:r w:rsidRPr="004F7B00">
        <w:rPr>
          <w:rFonts w:eastAsia="Minion Pro" w:cs="Times New Roman"/>
          <w:color w:val="000000" w:themeColor="text1"/>
        </w:rPr>
        <w:instrText xml:space="preserve"> ADDIN EN.CITE.DATA </w:instrText>
      </w:r>
      <w:r w:rsidRPr="004F7B00">
        <w:rPr>
          <w:rFonts w:eastAsia="Minion Pro" w:cs="Times New Roman"/>
          <w:color w:val="000000" w:themeColor="text1"/>
        </w:rPr>
      </w:r>
      <w:r w:rsidRPr="004F7B00">
        <w:rPr>
          <w:rFonts w:eastAsia="Minion Pro" w:cs="Times New Roman"/>
          <w:color w:val="000000" w:themeColor="text1"/>
        </w:rPr>
        <w:fldChar w:fldCharType="end"/>
      </w:r>
      <w:r w:rsidRPr="004F7B00">
        <w:rPr>
          <w:rFonts w:eastAsia="Minion Pro" w:cs="Times New Roman"/>
          <w:color w:val="000000" w:themeColor="text1"/>
        </w:rPr>
      </w:r>
      <w:r w:rsidRPr="004F7B00">
        <w:rPr>
          <w:rFonts w:eastAsia="Minion Pro" w:cs="Times New Roman"/>
          <w:color w:val="000000" w:themeColor="text1"/>
        </w:rPr>
        <w:fldChar w:fldCharType="separate"/>
      </w:r>
      <w:r w:rsidRPr="004F7B00">
        <w:rPr>
          <w:rFonts w:eastAsia="宋体" w:cs="Times New Roman" w:hint="eastAsia"/>
          <w:color w:val="000000" w:themeColor="text1"/>
        </w:rPr>
        <w:t>[</w:t>
      </w:r>
      <w:r w:rsidRPr="004F7B00">
        <w:rPr>
          <w:rFonts w:eastAsia="Minion Pro" w:cs="Times New Roman"/>
          <w:color w:val="000000" w:themeColor="text1"/>
        </w:rPr>
        <w:t>51</w:t>
      </w:r>
      <w:r w:rsidRPr="004F7B00">
        <w:rPr>
          <w:rFonts w:eastAsia="Minion Pro" w:cs="Times New Roman"/>
          <w:color w:val="000000" w:themeColor="text1"/>
        </w:rPr>
        <w:fldChar w:fldCharType="end"/>
      </w:r>
      <w:r w:rsidRPr="004F7B00">
        <w:rPr>
          <w:rFonts w:eastAsia="宋体" w:cs="Times New Roman" w:hint="eastAsia"/>
          <w:color w:val="000000" w:themeColor="text1"/>
        </w:rPr>
        <w:t>]</w:t>
      </w:r>
      <w:r w:rsidRPr="004F7B00">
        <w:rPr>
          <w:rFonts w:eastAsia="Minion Pro" w:cs="Times New Roman"/>
          <w:color w:val="000000" w:themeColor="text1"/>
        </w:rPr>
        <w:t>.</w:t>
      </w:r>
      <w:bookmarkEnd w:id="176"/>
      <w:r w:rsidRPr="004F7B00">
        <w:rPr>
          <w:rFonts w:eastAsia="Minion Pro" w:cs="Times New Roman"/>
          <w:color w:val="000000" w:themeColor="text1"/>
        </w:rPr>
        <w:t xml:space="preserve"> </w:t>
      </w:r>
      <w:r w:rsidRPr="004F7B00">
        <w:rPr>
          <w:rFonts w:eastAsia="宋体" w:cs="Times New Roman"/>
          <w:color w:val="000000" w:themeColor="text1"/>
        </w:rPr>
        <w:t>RPL8 plays a novel role as a ferroptosis regulator in driving hepatic ischemia-reperfusion injury</w:t>
      </w:r>
      <w:r w:rsidRPr="004F7B00">
        <w:rPr>
          <w:rFonts w:eastAsia="宋体" w:cs="Times New Roman"/>
          <w:color w:val="000000" w:themeColor="text1"/>
        </w:rPr>
        <w:fldChar w:fldCharType="begin">
          <w:fldData xml:space="preserve">PEVuZE5vdGU+PENpdGU+PEF1dGhvcj5OYXp6YWw8L0F1dGhvcj48WWVhcj4yMDIxPC9ZZWFyPjxS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</w:fldData>
        </w:fldChar>
      </w:r>
      <w:r w:rsidRPr="004F7B00">
        <w:rPr>
          <w:rFonts w:eastAsia="宋体" w:cs="Times New Roman"/>
          <w:color w:val="000000" w:themeColor="text1"/>
        </w:rPr>
        <w:instrText xml:space="preserve"> ADDIN EN.CITE </w:instrText>
      </w:r>
      <w:r w:rsidRPr="004F7B00">
        <w:rPr>
          <w:rFonts w:eastAsia="宋体" w:cs="Times New Roman"/>
          <w:color w:val="000000" w:themeColor="text1"/>
        </w:rPr>
        <w:fldChar w:fldCharType="begin">
          <w:fldData xml:space="preserve">PEVuZE5vdGU+PENpdGU+PEF1dGhvcj5OYXp6YWw8L0F1dGhvcj48WWVhcj4yMDIxPC9ZZWFyPjxS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</w:fldData>
        </w:fldChar>
      </w:r>
      <w:r w:rsidRPr="004F7B00">
        <w:rPr>
          <w:rFonts w:eastAsia="宋体" w:cs="Times New Roman"/>
          <w:color w:val="000000" w:themeColor="text1"/>
        </w:rPr>
        <w:instrText xml:space="preserve"> ADDIN EN.CITE.DATA </w:instrText>
      </w:r>
      <w:r w:rsidRPr="004F7B00">
        <w:rPr>
          <w:rFonts w:eastAsia="宋体" w:cs="Times New Roman"/>
          <w:color w:val="000000" w:themeColor="text1"/>
        </w:rPr>
      </w:r>
      <w:r w:rsidRPr="004F7B00">
        <w:rPr>
          <w:rFonts w:eastAsia="宋体" w:cs="Times New Roman"/>
          <w:color w:val="000000" w:themeColor="text1"/>
        </w:rPr>
        <w:fldChar w:fldCharType="end"/>
      </w:r>
      <w:r w:rsidRPr="004F7B00">
        <w:rPr>
          <w:rFonts w:eastAsia="宋体" w:cs="Times New Roman"/>
          <w:color w:val="000000" w:themeColor="text1"/>
        </w:rPr>
      </w:r>
      <w:r w:rsidRPr="004F7B00">
        <w:rPr>
          <w:rFonts w:eastAsia="宋体" w:cs="Times New Roman"/>
          <w:color w:val="000000" w:themeColor="text1"/>
        </w:rPr>
        <w:fldChar w:fldCharType="separate"/>
      </w:r>
      <w:r w:rsidRPr="004F7B00">
        <w:rPr>
          <w:rFonts w:eastAsia="宋体" w:cs="Times New Roman" w:hint="eastAsia"/>
          <w:color w:val="000000" w:themeColor="text1"/>
        </w:rPr>
        <w:t>[</w:t>
      </w:r>
      <w:r w:rsidRPr="004F7B00">
        <w:rPr>
          <w:rFonts w:eastAsia="宋体" w:cs="Times New Roman"/>
          <w:color w:val="000000" w:themeColor="text1"/>
        </w:rPr>
        <w:t>52</w:t>
      </w:r>
      <w:r w:rsidRPr="004F7B00">
        <w:rPr>
          <w:rFonts w:eastAsia="宋体" w:cs="Times New Roman"/>
          <w:color w:val="000000" w:themeColor="text1"/>
        </w:rPr>
        <w:fldChar w:fldCharType="end"/>
      </w:r>
      <w:r w:rsidRPr="004F7B00">
        <w:rPr>
          <w:rFonts w:eastAsia="宋体" w:cs="Times New Roman" w:hint="eastAsia"/>
          <w:color w:val="000000" w:themeColor="text1"/>
        </w:rPr>
        <w:t>]</w:t>
      </w:r>
      <w:r w:rsidRPr="004F7B00">
        <w:rPr>
          <w:rFonts w:eastAsia="宋体" w:cs="Times New Roman"/>
          <w:color w:val="000000" w:themeColor="text1"/>
        </w:rPr>
        <w:t>, and its amplification may be involved in the pathogenesis of osteosarcoma</w:t>
      </w:r>
      <w:r w:rsidRPr="004F7B00">
        <w:rPr>
          <w:rFonts w:eastAsia="宋体" w:cs="Times New Roman"/>
          <w:color w:val="000000" w:themeColor="text1"/>
        </w:rPr>
        <w:fldChar w:fldCharType="begin"/>
      </w:r>
      <w:r w:rsidRPr="004F7B00">
        <w:rPr>
          <w:rFonts w:eastAsia="宋体" w:cs="Times New Roman"/>
          <w:color w:val="000000" w:themeColor="text1"/>
        </w:rPr>
        <w:instrText xml:space="preserve"> ADDIN EN.CITE &lt;EndNote&gt;&lt;Cite&gt;&lt;Author&gt;Yang&lt;/Author&gt;&lt;Year&gt;2013&lt;/Year&gt;&lt;RecNum&gt;65&lt;/RecNum&gt;&lt;DisplayText&gt;(53)&lt;/DisplayText&gt;&lt;record&gt;&lt;rec-number&gt;65&lt;/rec-number&gt;&lt;foreign-keys&gt;&lt;key app="EN" db-id="0xp0t2vehztszjes5rw5t90s55e2rp059p9a" timestamp="1643094281"&gt;65&lt;/key&gt;&lt;/foreign-keys&gt;&lt;ref-type name="Journal Article"&gt;17&lt;/ref-type&gt;&lt;contributors&gt;&lt;authors&gt;&lt;author&gt;Yang, J.&lt;/author&gt;&lt;author&gt;Zhang, W.&lt;/author&gt;&lt;/authors&gt;&lt;/contributors&gt;&lt;auth-address&gt;Department of Bone and Soft Tissue Tumors, Tianjin Medical University, Cancer Hospital and Institute, Tianjin, China. yangjilong@tjmuch.com&lt;/auth-address&gt;&lt;titles&gt;&lt;title&gt;New molecular insights into osteosarcoma targeted therapy&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398-406&lt;/pages&gt;&lt;volume&gt;25&lt;/volume&gt;&lt;number&gt;4&lt;/number&gt;&lt;edition&gt;2013/05/15&lt;/edition&gt;&lt;keywords&gt;&lt;keyword&gt;Animals&lt;/keyword&gt;&lt;keyword&gt;Antineoplastic Agents/*pharmacology/therapeutic use&lt;/keyword&gt;&lt;keyword&gt;Bone Neoplasms/*drug therapy/genetics/metabolism&lt;/keyword&gt;&lt;keyword&gt;Humans&lt;/keyword&gt;&lt;keyword&gt;Molecular Targeted Therapy&lt;/keyword&gt;&lt;keyword&gt;Osteosarcoma/*drug therapy/genetics/metabolism&lt;/keyword&gt;&lt;keyword&gt;Proto-Oncogene Mas&lt;/keyword&gt;&lt;/keywords&gt;&lt;dates&gt;&lt;year&gt;2013&lt;/year&gt;&lt;pub-dates&gt;&lt;date&gt;Jul&lt;/date&gt;&lt;/pub-dates&gt;&lt;/dates&gt;&lt;isbn&gt;1040-8746&lt;/isbn&gt;&lt;accession-num&gt;23666471&lt;/accession-num&gt;&lt;urls&gt;&lt;/urls&gt;&lt;electronic-resource-num&gt;10.1097/CCO.0b013e3283622c1b&lt;/electronic-resource-num&gt;&lt;remote-database-provider&gt;NLM&lt;/remote-database-provider&gt;&lt;language&gt;eng&lt;/language&gt;&lt;/record&gt;&lt;/Cite&gt;&lt;/EndNote&gt;</w:instrText>
      </w:r>
      <w:r w:rsidRPr="004F7B00">
        <w:rPr>
          <w:rFonts w:eastAsia="宋体" w:cs="Times New Roman"/>
          <w:color w:val="000000" w:themeColor="text1"/>
        </w:rPr>
        <w:fldChar w:fldCharType="separate"/>
      </w:r>
      <w:r w:rsidRPr="004F7B00">
        <w:rPr>
          <w:rFonts w:eastAsia="宋体" w:cs="Times New Roman" w:hint="eastAsia"/>
          <w:color w:val="000000" w:themeColor="text1"/>
        </w:rPr>
        <w:t>[</w:t>
      </w:r>
      <w:r w:rsidRPr="004F7B00">
        <w:rPr>
          <w:rFonts w:eastAsia="宋体" w:cs="Times New Roman"/>
          <w:color w:val="000000" w:themeColor="text1"/>
        </w:rPr>
        <w:t>53</w:t>
      </w:r>
      <w:r w:rsidRPr="004F7B00">
        <w:rPr>
          <w:rFonts w:eastAsia="宋体" w:cs="Times New Roman"/>
          <w:color w:val="000000" w:themeColor="text1"/>
        </w:rPr>
        <w:fldChar w:fldCharType="end"/>
      </w:r>
      <w:r w:rsidRPr="004F7B00">
        <w:rPr>
          <w:rFonts w:eastAsia="宋体" w:cs="Times New Roman" w:hint="eastAsia"/>
          <w:color w:val="000000" w:themeColor="text1"/>
        </w:rPr>
        <w:t>]</w:t>
      </w:r>
      <w:r w:rsidRPr="004F7B00">
        <w:rPr>
          <w:rFonts w:eastAsia="宋体" w:cs="Times New Roman"/>
          <w:color w:val="000000" w:themeColor="text1"/>
        </w:rPr>
        <w:t xml:space="preserve">. </w:t>
      </w:r>
      <w:bookmarkStart w:id="177" w:name="【paperrevise】202__FOXM1_overexpression_h"/>
      <w:r w:rsidRPr="004F7B00">
        <w:rPr>
          <w:rFonts w:eastAsia="宋体" w:cs="Times New Roman" w:hint="eastAsia"/>
          <w:color w:val="000000" w:themeColor="text1"/>
        </w:rPr>
        <w:t>FOXM1 overexpression has been found in many cancer types,</w:t>
      </w:r>
      <w:bookmarkEnd w:id="177"/>
      <w:r w:rsidRPr="004F7B00">
        <w:rPr>
          <w:rFonts w:eastAsia="宋体" w:cs="Times New Roman" w:hint="eastAsia"/>
          <w:color w:val="000000" w:themeColor="text1"/>
        </w:rPr>
        <w:t xml:space="preserve"> suggesting that FOXM1 </w:t>
      </w:r>
      <w:r w:rsidRPr="004F7B00">
        <w:rPr>
          <w:rFonts w:eastAsia="宋体" w:cs="Times New Roman"/>
          <w:color w:val="000000" w:themeColor="text1"/>
        </w:rPr>
        <w:t xml:space="preserve">is critically involved </w:t>
      </w:r>
      <w:r w:rsidRPr="004F7B00">
        <w:rPr>
          <w:rFonts w:eastAsia="宋体" w:cs="Times New Roman" w:hint="eastAsia"/>
          <w:color w:val="000000" w:themeColor="text1"/>
        </w:rPr>
        <w:t>in tumor development</w:t>
      </w:r>
      <w:r w:rsidRPr="004F7B00">
        <w:rPr>
          <w:rFonts w:eastAsia="宋体" w:cs="Times New Roman"/>
          <w:color w:val="000000" w:themeColor="text1"/>
        </w:rPr>
        <w:fldChar w:fldCharType="begin">
          <w:fldData xml:space="preserve">PEVuZE5vdGU+PENpdGU+PEF1dGhvcj5MYW91a2lsaTwvQXV0aG9yPjxZZWFyPjIwMDc8L1llYXI+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I0NS01NDwv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</w:fldData>
        </w:fldChar>
      </w:r>
      <w:r w:rsidRPr="004F7B00">
        <w:rPr>
          <w:rFonts w:eastAsia="宋体" w:cs="Times New Roman"/>
          <w:color w:val="000000" w:themeColor="text1"/>
        </w:rPr>
        <w:instrText xml:space="preserve"> ADDIN EN.CITE </w:instrText>
      </w:r>
      <w:r w:rsidRPr="004F7B00">
        <w:rPr>
          <w:rFonts w:eastAsia="宋体" w:cs="Times New Roman"/>
          <w:color w:val="000000" w:themeColor="text1"/>
        </w:rPr>
        <w:fldChar w:fldCharType="begin">
          <w:fldData xml:space="preserve">PEVuZE5vdGU+PENpdGU+PEF1dGhvcj5MYW91a2lsaTwvQXV0aG9yPjxZZWFyPjIwMDc8L1llYXI+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I0NS01NDwv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</w:fldData>
        </w:fldChar>
      </w:r>
      <w:r w:rsidRPr="004F7B00">
        <w:rPr>
          <w:rFonts w:eastAsia="宋体" w:cs="Times New Roman"/>
          <w:color w:val="000000" w:themeColor="text1"/>
        </w:rPr>
        <w:instrText xml:space="preserve"> ADDIN EN.CITE.DATA </w:instrText>
      </w:r>
      <w:r w:rsidRPr="004F7B00">
        <w:rPr>
          <w:rFonts w:eastAsia="宋体" w:cs="Times New Roman"/>
          <w:color w:val="000000" w:themeColor="text1"/>
        </w:rPr>
      </w:r>
      <w:r w:rsidRPr="004F7B00">
        <w:rPr>
          <w:rFonts w:eastAsia="宋体" w:cs="Times New Roman"/>
          <w:color w:val="000000" w:themeColor="text1"/>
        </w:rPr>
        <w:fldChar w:fldCharType="end"/>
      </w:r>
      <w:r w:rsidRPr="004F7B00">
        <w:rPr>
          <w:rFonts w:eastAsia="宋体" w:cs="Times New Roman"/>
          <w:color w:val="000000" w:themeColor="text1"/>
        </w:rPr>
      </w:r>
      <w:r w:rsidRPr="004F7B00">
        <w:rPr>
          <w:rFonts w:eastAsia="宋体" w:cs="Times New Roman"/>
          <w:color w:val="000000" w:themeColor="text1"/>
        </w:rPr>
        <w:fldChar w:fldCharType="separate"/>
      </w:r>
      <w:r w:rsidRPr="004F7B00">
        <w:rPr>
          <w:rFonts w:eastAsia="宋体" w:cs="Times New Roman" w:hint="eastAsia"/>
          <w:color w:val="000000" w:themeColor="text1"/>
        </w:rPr>
        <w:t>[</w:t>
      </w:r>
      <w:r w:rsidRPr="004F7B00">
        <w:rPr>
          <w:rFonts w:eastAsia="宋体" w:cs="Times New Roman"/>
          <w:color w:val="000000" w:themeColor="text1"/>
        </w:rPr>
        <w:t>54-56</w:t>
      </w:r>
      <w:r w:rsidRPr="004F7B00">
        <w:rPr>
          <w:rFonts w:eastAsia="宋体" w:cs="Times New Roman"/>
          <w:color w:val="000000" w:themeColor="text1"/>
        </w:rPr>
        <w:fldChar w:fldCharType="end"/>
      </w:r>
      <w:r w:rsidRPr="004F7B00">
        <w:rPr>
          <w:rFonts w:eastAsia="宋体" w:cs="Times New Roman" w:hint="eastAsia"/>
          <w:color w:val="000000" w:themeColor="text1"/>
        </w:rPr>
        <w:t>]</w:t>
      </w:r>
      <w:r w:rsidRPr="004F7B00">
        <w:rPr>
          <w:rFonts w:eastAsia="宋体" w:cs="Times New Roman"/>
          <w:color w:val="000000" w:themeColor="text1"/>
        </w:rPr>
        <w:t xml:space="preserve">. Moreover, recent studies have shown that </w:t>
      </w:r>
      <w:bookmarkStart w:id="178" w:name="OLE_LINK29"/>
      <w:r w:rsidRPr="004F7B00">
        <w:rPr>
          <w:rFonts w:eastAsia="宋体" w:cs="Times New Roman"/>
          <w:color w:val="000000" w:themeColor="text1"/>
        </w:rPr>
        <w:t>dihydroartemisinin</w:t>
      </w:r>
      <w:bookmarkEnd w:id="178"/>
      <w:r w:rsidRPr="004F7B00">
        <w:rPr>
          <w:rFonts w:eastAsia="宋体" w:cs="Times New Roman"/>
          <w:color w:val="000000" w:themeColor="text1"/>
        </w:rPr>
        <w:t xml:space="preserve"> </w:t>
      </w:r>
      <w:r w:rsidRPr="004F7B00">
        <w:rPr>
          <w:rFonts w:cs="Times New Roman"/>
          <w:color w:val="000000" w:themeColor="text1"/>
        </w:rPr>
        <w:t>(</w:t>
      </w:r>
      <w:r w:rsidRPr="004F7B00">
        <w:rPr>
          <w:rFonts w:eastAsia="宋体" w:cs="Times New Roman"/>
          <w:color w:val="000000" w:themeColor="text1"/>
        </w:rPr>
        <w:t>DHA</w:t>
      </w:r>
      <w:r w:rsidRPr="004F7B00">
        <w:rPr>
          <w:rFonts w:cs="Times New Roman"/>
          <w:color w:val="000000" w:themeColor="text1"/>
        </w:rPr>
        <w:t>)</w:t>
      </w:r>
      <w:r w:rsidRPr="004F7B00">
        <w:rPr>
          <w:rFonts w:eastAsia="宋体" w:cs="Times New Roman"/>
          <w:color w:val="000000" w:themeColor="text1"/>
        </w:rPr>
        <w:t xml:space="preserve"> causes cell arrest in an iron-dependent manner by modulating FOXM1 levels </w:t>
      </w:r>
      <w:r w:rsidRPr="004F7B00">
        <w:rPr>
          <w:rFonts w:eastAsia="宋体" w:cs="Times New Roman" w:hint="eastAsia"/>
          <w:color w:val="000000" w:themeColor="text1"/>
        </w:rPr>
        <w:t>of</w:t>
      </w:r>
      <w:r w:rsidRPr="004F7B00">
        <w:rPr>
          <w:rFonts w:eastAsia="宋体" w:cs="Times New Roman"/>
          <w:color w:val="000000" w:themeColor="text1"/>
        </w:rPr>
        <w:t xml:space="preserve"> head and neck squamous cell carcinoma (HNSCC).</w:t>
      </w:r>
      <w:bookmarkEnd w:id="169"/>
    </w:p>
    <w:p w14:paraId="03884E10" w14:textId="77777777" w:rsidR="00367E4E" w:rsidRPr="004F7B00" w:rsidRDefault="00367E4E" w:rsidP="004F7B00"/>
    <w:p w14:paraId="1F275D9C" w14:textId="77777777" w:rsidR="00367E4E" w:rsidRPr="004F7B00" w:rsidRDefault="00000000" w:rsidP="004F7B00">
      <w:pPr>
        <w:rPr>
          <w:lang w:val="en"/>
        </w:rPr>
      </w:pPr>
      <w:bookmarkStart w:id="179" w:name="【paperrevise】203_This_study_had_some_lim"/>
      <w:r w:rsidRPr="004F7B00">
        <w:rPr>
          <w:lang w:val="en"/>
        </w:rPr>
        <w:t xml:space="preserve">This research </w:t>
      </w:r>
      <w:r w:rsidRPr="004F7B00">
        <w:rPr>
          <w:lang w:val="en" w:eastAsia="en-US"/>
        </w:rPr>
        <w:t>has certain limitations.</w:t>
      </w:r>
      <w:r w:rsidRPr="004F7B00">
        <w:rPr>
          <w:lang w:val="en"/>
        </w:rPr>
        <w:t xml:space="preserve"> Firstly, the </w:t>
      </w:r>
      <w:r w:rsidRPr="004F7B00">
        <w:rPr>
          <w:lang w:val="en" w:eastAsia="en-US"/>
        </w:rPr>
        <w:t>findings rely</w:t>
      </w:r>
      <w:r w:rsidRPr="004F7B00">
        <w:rPr>
          <w:lang w:val="en"/>
        </w:rPr>
        <w:t xml:space="preserve"> on a retrospective public dataset</w:t>
      </w:r>
      <w:r w:rsidRPr="004F7B00">
        <w:rPr>
          <w:lang w:val="en" w:eastAsia="en-US"/>
        </w:rPr>
        <w:t xml:space="preserve">, necessitating further </w:t>
      </w:r>
      <w:r w:rsidRPr="004F7B00">
        <w:rPr>
          <w:lang w:val="en"/>
        </w:rPr>
        <w:t xml:space="preserve">validation in prospective cohorts. </w:t>
      </w:r>
      <w:r w:rsidRPr="004F7B00">
        <w:rPr>
          <w:rFonts w:hint="eastAsia"/>
          <w:lang w:val="en" w:eastAsia="en-US"/>
        </w:rPr>
        <w:t>Moreover, addressing the inherent tumor heterogeneity and technical noise associated with cross-platform sequencing presents a challenge in effectively managing expression data for the application of the four-gene signature. The simplicity of the validation set underscores the need for further investigation into the model's accuracy in real-world scenarios. Therefore, future efforts should prioritize data preprocessing, including scaling and normalization, when handling RNA-seq data from patients in both research and clinical settings. The development of a standardized and commercially available genetic test kit featuring the four genes for automated risk score calculation could enhance its practical utility</w:t>
      </w:r>
      <w:r w:rsidRPr="004F7B00">
        <w:rPr>
          <w:lang w:val="en" w:eastAsia="en-US"/>
        </w:rPr>
        <w:t>. Lastly, the underlying</w:t>
      </w:r>
      <w:r w:rsidRPr="004F7B00">
        <w:rPr>
          <w:lang w:val="en"/>
        </w:rPr>
        <w:t xml:space="preserve"> biological mechanism</w:t>
      </w:r>
      <w:r w:rsidRPr="004F7B00">
        <w:rPr>
          <w:lang w:val="en" w:eastAsia="en-US"/>
        </w:rPr>
        <w:t>, particularly</w:t>
      </w:r>
      <w:r w:rsidRPr="004F7B00">
        <w:rPr>
          <w:lang w:val="en"/>
        </w:rPr>
        <w:t xml:space="preserve"> how MAPK9 </w:t>
      </w:r>
      <w:r w:rsidRPr="004F7B00">
        <w:rPr>
          <w:rFonts w:hint="eastAsia"/>
          <w:color w:val="000000" w:themeColor="text1"/>
        </w:rPr>
        <w:t>affects</w:t>
      </w:r>
      <w:r w:rsidRPr="004F7B00">
        <w:rPr>
          <w:lang w:val="en"/>
        </w:rPr>
        <w:t xml:space="preserve"> the iron</w:t>
      </w:r>
      <w:r w:rsidRPr="004F7B00">
        <w:rPr>
          <w:lang w:val="en" w:eastAsia="en-US"/>
        </w:rPr>
        <w:t>-</w:t>
      </w:r>
      <w:r w:rsidRPr="004F7B00">
        <w:rPr>
          <w:lang w:val="en"/>
        </w:rPr>
        <w:t xml:space="preserve">drooping process in PCa, </w:t>
      </w:r>
      <w:r w:rsidRPr="004F7B00">
        <w:rPr>
          <w:lang w:val="en" w:eastAsia="en-US"/>
        </w:rPr>
        <w:t>remains</w:t>
      </w:r>
      <w:r w:rsidRPr="004F7B00">
        <w:rPr>
          <w:lang w:val="en"/>
        </w:rPr>
        <w:t xml:space="preserve"> unknown </w:t>
      </w:r>
      <w:bookmarkStart w:id="180" w:name="【paperrevise】204__and_the_pathological_m"/>
      <w:r w:rsidRPr="004F7B00">
        <w:rPr>
          <w:lang w:val="en"/>
        </w:rPr>
        <w:t xml:space="preserve">and </w:t>
      </w:r>
      <w:bookmarkEnd w:id="180"/>
      <w:r w:rsidRPr="004F7B00">
        <w:rPr>
          <w:lang w:val="en" w:eastAsia="en-US"/>
        </w:rPr>
        <w:t>requires comprehensive investigation in future studies.</w:t>
      </w:r>
      <w:r w:rsidRPr="004F7B00">
        <w:rPr>
          <w:lang w:val="en"/>
        </w:rPr>
        <w:t xml:space="preserve"> The gene is </w:t>
      </w:r>
      <w:r w:rsidRPr="004F7B00">
        <w:rPr>
          <w:lang w:val="en" w:eastAsia="en-US"/>
        </w:rPr>
        <w:t>currently</w:t>
      </w:r>
      <w:r w:rsidRPr="004F7B00">
        <w:rPr>
          <w:lang w:val="en"/>
        </w:rPr>
        <w:t xml:space="preserve"> in the </w:t>
      </w:r>
      <w:r w:rsidRPr="004F7B00">
        <w:rPr>
          <w:lang w:val="en" w:eastAsia="en-US"/>
        </w:rPr>
        <w:t>early stages</w:t>
      </w:r>
      <w:r w:rsidRPr="004F7B00">
        <w:rPr>
          <w:lang w:val="en"/>
        </w:rPr>
        <w:t xml:space="preserve"> of development</w:t>
      </w:r>
      <w:r w:rsidRPr="004F7B00">
        <w:rPr>
          <w:lang w:val="en" w:eastAsia="en-US"/>
        </w:rPr>
        <w:t>, necessitating extensive research by the scientific community</w:t>
      </w:r>
      <w:r w:rsidRPr="004F7B00">
        <w:rPr>
          <w:lang w:val="en"/>
        </w:rPr>
        <w:t>.</w:t>
      </w:r>
    </w:p>
    <w:bookmarkEnd w:id="179"/>
    <w:p w14:paraId="443EDA13" w14:textId="77777777" w:rsidR="00367E4E" w:rsidRPr="004F7B00" w:rsidRDefault="00367E4E" w:rsidP="004F7B00"/>
    <w:p w14:paraId="3A40F1C8" w14:textId="77777777" w:rsidR="00367E4E" w:rsidRPr="004F7B00" w:rsidRDefault="00000000" w:rsidP="004F7B00">
      <w:r w:rsidRPr="004F7B00">
        <w:t>Conclusion</w:t>
      </w:r>
    </w:p>
    <w:p w14:paraId="68884831" w14:textId="77777777" w:rsidR="00367E4E" w:rsidRPr="004F7B00" w:rsidRDefault="00367E4E" w:rsidP="004F7B00"/>
    <w:p w14:paraId="4F466507" w14:textId="77777777" w:rsidR="00367E4E" w:rsidRPr="004F7B00" w:rsidRDefault="00000000" w:rsidP="004F7B00">
      <w:pPr>
        <w:rPr>
          <w:lang w:val="en"/>
        </w:rPr>
      </w:pPr>
      <w:r w:rsidRPr="004F7B00">
        <w:rPr>
          <w:rFonts w:hint="eastAsia"/>
        </w:rPr>
        <w:t>This study developed a four-gene signature linked to ferroptosis, showcasing accurate predictive abilities for biochemical recurrence (BCR) in prostate cancer (PCa). Elevated risk scores were indicative of increased BCR likelihood and poorer clinicopathological characteristics. This signature provides a valuable means to distinguish between high-risk and low-risk PCa patients, enriching our understanding of the role of cellular ferroptosis in PCa onset and advancement</w:t>
      </w:r>
      <w:r w:rsidRPr="004F7B00">
        <w:t>. Ultimately</w:t>
      </w:r>
      <w:r w:rsidRPr="004F7B00">
        <w:rPr>
          <w:rFonts w:hint="eastAsia"/>
        </w:rPr>
        <w:t xml:space="preserve">, </w:t>
      </w:r>
      <w:r w:rsidRPr="004F7B00">
        <w:t>i</w:t>
      </w:r>
      <w:r w:rsidRPr="004F7B00">
        <w:rPr>
          <w:rFonts w:hint="eastAsia"/>
        </w:rPr>
        <w:t xml:space="preserve">t was proved that MAPK9, which accounts for </w:t>
      </w:r>
      <w:r w:rsidRPr="004F7B00">
        <w:t xml:space="preserve">a significant </w:t>
      </w:r>
      <w:r w:rsidRPr="004F7B00">
        <w:rPr>
          <w:rFonts w:hint="eastAsia"/>
        </w:rPr>
        <w:t xml:space="preserve">proportion </w:t>
      </w:r>
      <w:r w:rsidRPr="004F7B00">
        <w:t>of</w:t>
      </w:r>
      <w:r w:rsidRPr="004F7B00">
        <w:rPr>
          <w:rFonts w:hint="eastAsia"/>
        </w:rPr>
        <w:t xml:space="preserve"> the </w:t>
      </w:r>
      <w:r w:rsidRPr="004F7B00">
        <w:t>signature</w:t>
      </w:r>
      <w:r w:rsidRPr="004F7B00">
        <w:rPr>
          <w:rFonts w:hint="eastAsia"/>
        </w:rPr>
        <w:t xml:space="preserve">, plays a positive role in promoting tumor progression by relevant basic experiments. However, </w:t>
      </w:r>
      <w:r w:rsidRPr="004F7B00">
        <w:t>t</w:t>
      </w:r>
      <w:r w:rsidRPr="004F7B00">
        <w:rPr>
          <w:rFonts w:hint="eastAsia"/>
        </w:rPr>
        <w:t xml:space="preserve">he relationship between the carcinogenic effect of MAPK9 and the </w:t>
      </w:r>
      <w:r w:rsidRPr="004F7B00">
        <w:t>ferroptosis</w:t>
      </w:r>
      <w:r w:rsidRPr="004F7B00">
        <w:rPr>
          <w:rFonts w:hint="eastAsia"/>
        </w:rPr>
        <w:t xml:space="preserve"> process </w:t>
      </w:r>
      <w:r w:rsidRPr="004F7B00">
        <w:t>it induces remains elusive</w:t>
      </w:r>
      <w:r w:rsidRPr="004F7B00">
        <w:rPr>
          <w:rFonts w:hint="eastAsia"/>
        </w:rPr>
        <w:t xml:space="preserve">, </w:t>
      </w:r>
      <w:r w:rsidRPr="004F7B00">
        <w:t xml:space="preserve">necessitating </w:t>
      </w:r>
      <w:r w:rsidRPr="004F7B00">
        <w:rPr>
          <w:rFonts w:hint="eastAsia"/>
        </w:rPr>
        <w:t xml:space="preserve">further </w:t>
      </w:r>
      <w:r w:rsidRPr="004F7B00">
        <w:t>in-depth investigation</w:t>
      </w:r>
      <w:r w:rsidRPr="004F7B00">
        <w:rPr>
          <w:rFonts w:hint="eastAsia"/>
        </w:rPr>
        <w:t>.</w:t>
      </w:r>
    </w:p>
    <w:p w14:paraId="5A9EA697" w14:textId="77777777" w:rsidR="00367E4E" w:rsidRPr="004F7B00" w:rsidRDefault="00000000" w:rsidP="004F7B00">
      <w:r w:rsidRPr="004F7B00">
        <w:t>Acknowledgment</w:t>
      </w:r>
    </w:p>
    <w:p w14:paraId="1369E206" w14:textId="77777777" w:rsidR="00367E4E" w:rsidRPr="004F7B00" w:rsidRDefault="00000000" w:rsidP="004F7B00">
      <w:r w:rsidRPr="004F7B00">
        <w:t>None.</w:t>
      </w:r>
    </w:p>
    <w:p w14:paraId="6010BA9F" w14:textId="77777777" w:rsidR="00367E4E" w:rsidRPr="004F7B00" w:rsidRDefault="00367E4E" w:rsidP="004F7B00"/>
    <w:p w14:paraId="7CD459AC" w14:textId="77777777" w:rsidR="00367E4E" w:rsidRPr="004F7B00" w:rsidRDefault="00000000" w:rsidP="004F7B00">
      <w:r w:rsidRPr="004F7B00">
        <w:t xml:space="preserve"> </w:t>
      </w:r>
    </w:p>
    <w:p w14:paraId="79811B9C" w14:textId="77777777" w:rsidR="00367E4E" w:rsidRPr="004F7B00" w:rsidRDefault="00367E4E" w:rsidP="004F7B00"/>
    <w:p w14:paraId="690D20E3" w14:textId="77777777" w:rsidR="00367E4E" w:rsidRPr="004F7B00" w:rsidRDefault="00000000" w:rsidP="004F7B00">
      <w:r w:rsidRPr="004F7B00">
        <w:t>Funding Statement</w:t>
      </w:r>
    </w:p>
    <w:p w14:paraId="37B38FFD" w14:textId="77777777" w:rsidR="00367E4E" w:rsidRPr="004F7B00" w:rsidRDefault="00000000" w:rsidP="004F7B00">
      <w:r w:rsidRPr="004F7B00">
        <w:rPr>
          <w:rFonts w:hint="eastAsia"/>
        </w:rPr>
        <w:t>The author(s) received no specific funding for this study.</w:t>
      </w:r>
    </w:p>
    <w:p w14:paraId="7EA7A97C" w14:textId="77777777" w:rsidR="00367E4E" w:rsidRPr="004F7B00" w:rsidRDefault="00367E4E" w:rsidP="004F7B00"/>
    <w:p w14:paraId="011DEC51" w14:textId="77777777" w:rsidR="00367E4E" w:rsidRPr="004F7B00" w:rsidRDefault="00000000" w:rsidP="004F7B00">
      <w:r w:rsidRPr="004F7B00">
        <w:t xml:space="preserve">Author Contributions </w:t>
      </w:r>
    </w:p>
    <w:p w14:paraId="73FF930C" w14:textId="77777777" w:rsidR="00367E4E" w:rsidRPr="004F7B00" w:rsidRDefault="00000000" w:rsidP="004F7B00">
      <w:r w:rsidRPr="004F7B00">
        <w:lastRenderedPageBreak/>
        <w:t>Bin Xu, Ye Tian, Wei Chen and Cheng Gong Luo: Conceptualization, Methodology, Software and experimental design. Bin Xu, Jiao Zhang, Yun-Zhao An, Xuan Liu, Shuai-Jie Li: Data curation and performed the experiments. Wei Zhang, Kai Li, Xu Zhao, Dong-Bo Yuan and Ling-Yue An: Visualization, Investigation. Cheng Gong Luo, Ye Tian and Wei Chen: Writing - Original draft preparation. All authors read and approved the final manuscript.</w:t>
      </w:r>
    </w:p>
    <w:p w14:paraId="2EB93955" w14:textId="77777777" w:rsidR="00367E4E" w:rsidRPr="004F7B00" w:rsidRDefault="00367E4E" w:rsidP="004F7B00"/>
    <w:p w14:paraId="12D94E91" w14:textId="77777777" w:rsidR="00367E4E" w:rsidRPr="004F7B00" w:rsidRDefault="00000000" w:rsidP="004F7B00">
      <w:r w:rsidRPr="004F7B00">
        <w:t xml:space="preserve">Availability of Data and Materials </w:t>
      </w:r>
    </w:p>
    <w:p w14:paraId="35A7DE9A" w14:textId="77777777" w:rsidR="00367E4E" w:rsidRPr="004F7B00" w:rsidRDefault="00000000" w:rsidP="004F7B00">
      <w:r w:rsidRPr="004F7B00">
        <w:t>The datasets generated and analyzed during the current study are available in TCGA and GEO official website repository (https://portal.gdc.cancer.gov/; https://www.ncbi.nlm.nih.gov/geo/). We analyzed the functional protein association network with STRING database (https://string-db.org/).</w:t>
      </w:r>
    </w:p>
    <w:p w14:paraId="04139031" w14:textId="77777777" w:rsidR="00367E4E" w:rsidRPr="004F7B00" w:rsidRDefault="00000000" w:rsidP="004F7B00">
      <w:r w:rsidRPr="004F7B00">
        <w:rPr>
          <w:rFonts w:hint="eastAsia"/>
        </w:rPr>
        <w:t>E</w:t>
      </w:r>
      <w:r w:rsidRPr="004F7B00">
        <w:t>thics Approval</w:t>
      </w:r>
    </w:p>
    <w:p w14:paraId="7D8F5DE5" w14:textId="77777777" w:rsidR="00367E4E" w:rsidRPr="004F7B00" w:rsidRDefault="00000000" w:rsidP="004F7B00">
      <w:r w:rsidRPr="004F7B00">
        <w:rPr>
          <w:rFonts w:hint="eastAsia"/>
        </w:rPr>
        <w:t>This study was approved by the Ethics Committee of the First Affiliated Hospital of Sun Yat-sen University and the Institutional Animal Care and Use Committee of Sun Yat-sen University. In addition, all methods were executed in accordance with the relevant guidelines and regulations (Approval number: 2021-039).</w:t>
      </w:r>
    </w:p>
    <w:p w14:paraId="00121FF1" w14:textId="77777777" w:rsidR="00367E4E" w:rsidRPr="004F7B00" w:rsidRDefault="00000000" w:rsidP="004F7B00">
      <w:r w:rsidRPr="004F7B00">
        <w:t xml:space="preserve">Conflict of Interests </w:t>
      </w:r>
    </w:p>
    <w:p w14:paraId="52601CDE" w14:textId="77777777" w:rsidR="00367E4E" w:rsidRPr="004F7B00" w:rsidRDefault="00000000" w:rsidP="004F7B00">
      <w:r w:rsidRPr="004F7B00">
        <w:t>The authors declare no potential conflicts of interest.</w:t>
      </w:r>
    </w:p>
    <w:p w14:paraId="4C4052F5" w14:textId="77777777" w:rsidR="00367E4E" w:rsidRPr="004F7B00" w:rsidRDefault="00367E4E" w:rsidP="004F7B00"/>
    <w:p w14:paraId="5ABB4E1B" w14:textId="77777777" w:rsidR="00367E4E" w:rsidRPr="004F7B00" w:rsidRDefault="00367E4E" w:rsidP="004F7B00"/>
    <w:p w14:paraId="5EB03820" w14:textId="77777777" w:rsidR="00367E4E" w:rsidRPr="004F7B00" w:rsidRDefault="00000000" w:rsidP="004F7B00">
      <w:r w:rsidRPr="004F7B00">
        <w:t>Supplementary Materials</w:t>
      </w:r>
    </w:p>
    <w:p w14:paraId="2966070E" w14:textId="1555DF9B" w:rsidR="00367E4E" w:rsidRPr="004F7B00" w:rsidRDefault="00000000" w:rsidP="004F7B00">
      <w:r w:rsidRPr="004F7B00">
        <w:t xml:space="preserve">The supplementary material is available online at </w:t>
      </w:r>
      <w:r w:rsidR="002D489A" w:rsidRPr="002D489A">
        <w:t>https://doi.org/</w:t>
      </w:r>
      <w:r w:rsidRPr="004F7B00">
        <w:t>10.32604/biocell.2024.048878</w:t>
      </w:r>
    </w:p>
    <w:p w14:paraId="4A297F59" w14:textId="77777777" w:rsidR="00367E4E" w:rsidRPr="004F7B00" w:rsidRDefault="00367E4E" w:rsidP="004F7B00"/>
    <w:p w14:paraId="35075C50" w14:textId="77777777" w:rsidR="00367E4E" w:rsidRPr="004F7B00" w:rsidRDefault="00000000" w:rsidP="004F7B00">
      <w:r w:rsidRPr="004F7B00">
        <w:rPr>
          <w:rFonts w:eastAsia="Minion Pro"/>
          <w:kern w:val="0"/>
        </w:rPr>
        <w:t>Refe</w:t>
      </w:r>
      <w:r w:rsidRPr="004F7B00">
        <w:t>rences</w:t>
      </w:r>
    </w:p>
    <w:p w14:paraId="766D40E0" w14:textId="77777777" w:rsidR="00367E4E" w:rsidRPr="004F7B00" w:rsidRDefault="00367E4E" w:rsidP="004F7B00"/>
    <w:p w14:paraId="585ECD15" w14:textId="77777777" w:rsidR="00367E4E" w:rsidRPr="004F7B00" w:rsidRDefault="00000000" w:rsidP="004F7B00">
      <w:pPr>
        <w:pStyle w:val="EndNoteBibliography"/>
      </w:pPr>
      <w:r w:rsidRPr="004F7B00">
        <w:rPr>
          <w:rFonts w:ascii="Times New Roman" w:eastAsia="宋体" w:hAnsi="Times New Roman" w:cs="Times New Roman"/>
          <w:color w:val="000000" w:themeColor="text1"/>
          <w:sz w:val="24"/>
        </w:rPr>
        <w:fldChar w:fldCharType="begin"/>
      </w:r>
      <w:r w:rsidRPr="004F7B00">
        <w:rPr>
          <w:rFonts w:ascii="Times New Roman" w:eastAsia="宋体" w:hAnsi="Times New Roman" w:cs="Times New Roman"/>
          <w:color w:val="000000" w:themeColor="text1"/>
          <w:sz w:val="24"/>
        </w:rPr>
        <w:instrText xml:space="preserve"> ADDIN EN.REFLIST </w:instrText>
      </w:r>
      <w:r w:rsidRPr="004F7B00">
        <w:rPr>
          <w:rFonts w:ascii="Times New Roman" w:eastAsia="宋体" w:hAnsi="Times New Roman" w:cs="Times New Roman"/>
          <w:color w:val="000000" w:themeColor="text1"/>
          <w:sz w:val="24"/>
        </w:rPr>
        <w:fldChar w:fldCharType="separate"/>
      </w:r>
      <w:r w:rsidRPr="004F7B00">
        <w:t>1.</w:t>
      </w:r>
      <w:r w:rsidRPr="004F7B00">
        <w:tab/>
        <w:t>Caggiano C, Pieraccioli M, Panzeri V, Sette C, Bielli P. c-MYC empowers transcription and productive splicing of the oncogenic splicing factor Sam68 in cancer. Nucleic Acids Res. 2019;47(12):6160-71. doi: 10.1093/nar/gkz344.</w:t>
      </w:r>
    </w:p>
    <w:p w14:paraId="47EE7446" w14:textId="77777777" w:rsidR="00367E4E" w:rsidRPr="004F7B00" w:rsidRDefault="00000000" w:rsidP="004F7B00">
      <w:pPr>
        <w:pStyle w:val="EndNoteBibliography"/>
      </w:pPr>
      <w:r w:rsidRPr="004F7B00">
        <w:t>2.</w:t>
      </w:r>
      <w:r w:rsidRPr="004F7B00">
        <w:tab/>
        <w:t>Siegel RL, Miller KD, Jemal A. Cancer statistics, 2020. CA Cancer J Clin. 2020;70(1):7-30. doi: 10.3322/caac.21590.</w:t>
      </w:r>
    </w:p>
    <w:p w14:paraId="21EF6C83" w14:textId="77777777" w:rsidR="00367E4E" w:rsidRPr="004F7B00" w:rsidRDefault="00000000" w:rsidP="004F7B00">
      <w:pPr>
        <w:pStyle w:val="EndNoteBibliography"/>
      </w:pPr>
      <w:r w:rsidRPr="004F7B00">
        <w:t>3.</w:t>
      </w:r>
      <w:r w:rsidRPr="004F7B00">
        <w:tab/>
        <w:t>Han M, Partin AW, Pound CR, Epstein JI, Walsh PC. Long-term biochemical disease-free and cancer-specific survival following anatomic radical retropubic prostatectomy. The 15-year Johns Hopkins experience. Urol Clin North Am. 2001;28(3):555-65. doi: 10.1016/s0094-0143(05)70163-4.</w:t>
      </w:r>
    </w:p>
    <w:p w14:paraId="79229136" w14:textId="77777777" w:rsidR="00367E4E" w:rsidRPr="004F7B00" w:rsidRDefault="00000000" w:rsidP="004F7B00">
      <w:pPr>
        <w:pStyle w:val="EndNoteBibliography"/>
      </w:pPr>
      <w:r w:rsidRPr="004F7B00">
        <w:lastRenderedPageBreak/>
        <w:t>4.</w:t>
      </w:r>
      <w:r w:rsidRPr="004F7B00">
        <w:tab/>
        <w:t>Roehl KA, Han M, Ramos CG, Antenor JA, Catalona WJ. Cancer progression and survival rates following anatomical radical retropubic prostatectomy in 3,478 consecutive patients: long-term results. J Urol. 2004;172(3):910-4. doi: 10.1097/01.ju.0000134888.22332.bb.</w:t>
      </w:r>
    </w:p>
    <w:p w14:paraId="3E29CA97" w14:textId="77777777" w:rsidR="00367E4E" w:rsidRPr="004F7B00" w:rsidRDefault="00000000" w:rsidP="004F7B00">
      <w:pPr>
        <w:pStyle w:val="EndNoteBibliography"/>
      </w:pPr>
      <w:r w:rsidRPr="004F7B00">
        <w:t>5.</w:t>
      </w:r>
      <w:r w:rsidRPr="004F7B00">
        <w:tab/>
        <w:t>Hull GW, Rabbani F, Abbas F, Wheeler TM, Kattan MW, Scardino PT. Cancer control with radical prostatectomy alone in 1,000 consecutive patients. J Urol. 2002;167(2 Pt 1):528-34. doi: 10.1097/00005392-200202000-00018.</w:t>
      </w:r>
    </w:p>
    <w:p w14:paraId="644DD400" w14:textId="77777777" w:rsidR="00367E4E" w:rsidRPr="004F7B00" w:rsidRDefault="00000000" w:rsidP="004F7B00">
      <w:pPr>
        <w:pStyle w:val="EndNoteBibliography"/>
      </w:pPr>
      <w:r w:rsidRPr="004F7B00">
        <w:t>6.</w:t>
      </w:r>
      <w:r w:rsidRPr="004F7B00">
        <w:tab/>
        <w:t>Amling CL, Blute ML, Bergstralh EJ, Seay TM, Slezak J, Zincke H. Long-term hazard of progression after radical prostatectomy for clinically localized prostate cancer: continued risk of biochemical failure after 5 years. J Urol. 2000;164(1):101-5. doi: 10.1016/s0022-5347(05)67380-7.</w:t>
      </w:r>
    </w:p>
    <w:p w14:paraId="18CAF957" w14:textId="77777777" w:rsidR="00367E4E" w:rsidRPr="004F7B00" w:rsidRDefault="00000000" w:rsidP="004F7B00">
      <w:pPr>
        <w:pStyle w:val="EndNoteBibliography"/>
      </w:pPr>
      <w:r w:rsidRPr="004F7B00">
        <w:t>7.</w:t>
      </w:r>
      <w:r w:rsidRPr="004F7B00">
        <w:tab/>
        <w:t>Brockman JA, Alanee S, Vickers AJ, Scardino PT, Wood DP, Kibel AS, et al. Nomogram Predicting Prostate Cancer-specific Mortality for Men with Biochemical Recurrence After Radical Prostatectomy. Eur Urol. 2015;67(6):1160-7. doi: 10.1016/j.eururo.2014.09.019.</w:t>
      </w:r>
    </w:p>
    <w:p w14:paraId="3DCC4351" w14:textId="77777777" w:rsidR="00367E4E" w:rsidRPr="004F7B00" w:rsidRDefault="00000000" w:rsidP="004F7B00">
      <w:pPr>
        <w:pStyle w:val="EndNoteBibliography"/>
      </w:pPr>
      <w:r w:rsidRPr="004F7B00">
        <w:t>8.</w:t>
      </w:r>
      <w:r w:rsidRPr="004F7B00">
        <w:tab/>
        <w:t>Farolfi A, Ceci F, Castellucci P, Graziani T, Siepe G, Lambertini A, et al. (68)Ga-PSMA-11 PET/CT in prostate cancer patients with biochemical recurrence after radical prostatectomy and PSA &lt;0.5 ng/ml. Efficacy and impact on treatment strategy. Eur J Nucl Med Mol Imaging. 2019;46(1):11-9. doi: 10.1007/s00259-018-4066-4.</w:t>
      </w:r>
    </w:p>
    <w:p w14:paraId="603F438E" w14:textId="77777777" w:rsidR="00367E4E" w:rsidRPr="004F7B00" w:rsidRDefault="00000000" w:rsidP="004F7B00">
      <w:pPr>
        <w:pStyle w:val="EndNoteBibliography"/>
      </w:pPr>
      <w:r w:rsidRPr="004F7B00">
        <w:t>9.</w:t>
      </w:r>
      <w:r w:rsidRPr="004F7B00">
        <w:tab/>
        <w:t>WANG Z, LI Y, WANG D, SHEN Y. Ferroptosis molecular inducers: A future direction for malignant tumor chemotherapy. BioCell. 2022;46(7):1599-611. doi:10.32604/biocell.2022.018530.</w:t>
      </w:r>
    </w:p>
    <w:p w14:paraId="760F8336" w14:textId="77777777" w:rsidR="00367E4E" w:rsidRPr="004F7B00" w:rsidRDefault="00000000" w:rsidP="004F7B00">
      <w:pPr>
        <w:pStyle w:val="EndNoteBibliography"/>
      </w:pPr>
      <w:r w:rsidRPr="004F7B00">
        <w:t>10.</w:t>
      </w:r>
      <w:r w:rsidRPr="004F7B00">
        <w:tab/>
        <w:t>Stockwell BR, Friedmann Angeli JP, Bayir H, Bush AI, Conrad M, Dixon SJ, et al. Ferroptosis: A Regulated Cell Death Nexus Linking Metabolism, Redox Biology, and Disease. Cell. 2017;171(2):273-85. doi: 10.1016/j.cell.2017.09.021.</w:t>
      </w:r>
    </w:p>
    <w:p w14:paraId="4C29ACA5" w14:textId="77777777" w:rsidR="00367E4E" w:rsidRPr="004F7B00" w:rsidRDefault="00000000" w:rsidP="004F7B00">
      <w:pPr>
        <w:pStyle w:val="EndNoteBibliography"/>
      </w:pPr>
      <w:r w:rsidRPr="004F7B00">
        <w:t>11.</w:t>
      </w:r>
      <w:r w:rsidRPr="004F7B00">
        <w:tab/>
        <w:t>Dixon SJ, Lemberg KM, Lamprecht MR, Skouta R, Zaitsev EM, Gleason CE, et al. Ferroptosis: an iron-dependent form of nonapoptotic cell death. Cell. 2012;149(5):1060-72. doi: 10.1016/j.cell.2012.03.042.</w:t>
      </w:r>
    </w:p>
    <w:p w14:paraId="75D123DC" w14:textId="77777777" w:rsidR="00367E4E" w:rsidRPr="004F7B00" w:rsidRDefault="00000000" w:rsidP="004F7B00">
      <w:pPr>
        <w:pStyle w:val="EndNoteBibliography"/>
      </w:pPr>
      <w:r w:rsidRPr="004F7B00">
        <w:t>12.</w:t>
      </w:r>
      <w:r w:rsidRPr="004F7B00">
        <w:tab/>
        <w:t>Hassannia B, Vandenabeele P, Vanden Berghe T. Targeting Ferroptosis to Iron Out Cancer. Cancer Cell. 2019;35(6):830-49. doi: 10.1016/j.ccell.2019.04.002.</w:t>
      </w:r>
    </w:p>
    <w:p w14:paraId="73599AAA" w14:textId="77777777" w:rsidR="00367E4E" w:rsidRPr="004F7B00" w:rsidRDefault="00000000" w:rsidP="004F7B00">
      <w:pPr>
        <w:pStyle w:val="EndNoteBibliography"/>
      </w:pPr>
      <w:r w:rsidRPr="004F7B00">
        <w:t>13.</w:t>
      </w:r>
      <w:r w:rsidRPr="004F7B00">
        <w:tab/>
        <w:t>Zhang Y, Shi J, Liu X, Feng L, Gong Z, Koppula P, et al. BAP1 links metabolic regulation of ferroptosis to tumour suppression. Nat Cell Biol. 2018;20(10):1181-92. doi: 10.1038/s41556-018-0178-0.</w:t>
      </w:r>
    </w:p>
    <w:p w14:paraId="4F8F73C1" w14:textId="77777777" w:rsidR="00367E4E" w:rsidRPr="004F7B00" w:rsidRDefault="00000000" w:rsidP="004F7B00">
      <w:pPr>
        <w:pStyle w:val="EndNoteBibliography"/>
      </w:pPr>
      <w:r w:rsidRPr="004F7B00">
        <w:t>14.</w:t>
      </w:r>
      <w:r w:rsidRPr="004F7B00">
        <w:tab/>
        <w:t>Jiang L, Kon N, Li T, Wang SJ, Su T, Hibshoosh H, et al. Ferroptosis as a p53-mediated activity during tumour suppression. Nature. 2015;520(7545):57-62. doi: 10.1038/nature14344.</w:t>
      </w:r>
    </w:p>
    <w:p w14:paraId="4D5880AA" w14:textId="77777777" w:rsidR="00367E4E" w:rsidRPr="004F7B00" w:rsidRDefault="00000000" w:rsidP="004F7B00">
      <w:pPr>
        <w:pStyle w:val="EndNoteBibliography"/>
      </w:pPr>
      <w:r w:rsidRPr="004F7B00">
        <w:t>15.</w:t>
      </w:r>
      <w:r w:rsidRPr="004F7B00">
        <w:tab/>
        <w:t>Tarangelo A, Magtanong L, Bieging-Rolett KT, Li Y, Ye J, Attardi LD, et al. p53 Suppresses Metabolic Stress-Induced Ferroptosis in Cancer Cells. Cell Rep. 2018;22(3):569-75. doi: 10.1016/j.celrep.2017.12.077.</w:t>
      </w:r>
    </w:p>
    <w:p w14:paraId="574CD385" w14:textId="77777777" w:rsidR="00367E4E" w:rsidRPr="004F7B00" w:rsidRDefault="00000000" w:rsidP="004F7B00">
      <w:pPr>
        <w:pStyle w:val="EndNoteBibliography"/>
      </w:pPr>
      <w:r w:rsidRPr="004F7B00">
        <w:t>16.</w:t>
      </w:r>
      <w:r w:rsidRPr="004F7B00">
        <w:tab/>
        <w:t>Xie Y, Zhu S, Song X, Sun X, Fan Y, Liu J, et al. The Tumor Suppressor p53 Limits Ferroptosis by Blocking DPP4 Activity. Cell Rep. 2017;20(7):1692-704. doi: 10.1016/j.celrep.2017.07.055.</w:t>
      </w:r>
    </w:p>
    <w:p w14:paraId="395B8662" w14:textId="77777777" w:rsidR="00367E4E" w:rsidRPr="004F7B00" w:rsidRDefault="00000000" w:rsidP="004F7B00">
      <w:pPr>
        <w:pStyle w:val="EndNoteBibliography"/>
      </w:pPr>
      <w:r w:rsidRPr="004F7B00">
        <w:lastRenderedPageBreak/>
        <w:t>17.</w:t>
      </w:r>
      <w:r w:rsidRPr="004F7B00">
        <w:tab/>
        <w:t>Zhang M, Qin X, Zhao Z, Du Q, Li Q, Jiang Y, et al. A self-amplifying nanodrug to manipulate the Janus-faced nature of ferroptosis for tumor therapy. Nanoscale Horiz. 2022;7(2):198-210. doi: 10.1039/d1nh00506e.</w:t>
      </w:r>
    </w:p>
    <w:p w14:paraId="073F3B1E" w14:textId="77777777" w:rsidR="00367E4E" w:rsidRPr="004F7B00" w:rsidRDefault="00000000" w:rsidP="004F7B00">
      <w:pPr>
        <w:pStyle w:val="EndNoteBibliography"/>
      </w:pPr>
      <w:r w:rsidRPr="004F7B00">
        <w:t>18.</w:t>
      </w:r>
      <w:r w:rsidRPr="004F7B00">
        <w:tab/>
        <w:t>Chen X, Kang R, Kroemer G, Tang D. Broadening horizons: the role of ferroptosis in cancer. Nat Rev Clin Oncol. 2021;18(5):280-96. doi: 10.1038/s41571-020-00462-0.</w:t>
      </w:r>
    </w:p>
    <w:p w14:paraId="1FCB9563" w14:textId="77777777" w:rsidR="00367E4E" w:rsidRPr="004F7B00" w:rsidRDefault="00000000" w:rsidP="004F7B00">
      <w:pPr>
        <w:pStyle w:val="EndNoteBibliography"/>
      </w:pPr>
      <w:r w:rsidRPr="004F7B00">
        <w:t>19.</w:t>
      </w:r>
      <w:r w:rsidRPr="004F7B00">
        <w:tab/>
        <w:t>Liang C, Zhang X, Yang M, Dong X. Recent Progress in Ferroptosis Inducers for Cancer Therapy. Adv Mater. 2019;31(51):e1904197. doi: 10.1002/adma.201904197.</w:t>
      </w:r>
    </w:p>
    <w:p w14:paraId="602EC63D" w14:textId="77777777" w:rsidR="00367E4E" w:rsidRPr="004F7B00" w:rsidRDefault="00000000" w:rsidP="004F7B00">
      <w:pPr>
        <w:pStyle w:val="EndNoteBibliography"/>
      </w:pPr>
      <w:r w:rsidRPr="004F7B00">
        <w:t>20.</w:t>
      </w:r>
      <w:r w:rsidRPr="004F7B00">
        <w:tab/>
        <w:t>Ghoochani A, Hsu EC, Aslan M, Rice MA, Nguyen HM, Brooks JD, et al. Ferroptosis Inducers Are a Novel Therapeutic Approach for Advanced Prostate Cancer. Cancer Res. 2022;82(6):1495-508. doi: 10.1158/0008-5472.CAN-21-2883.</w:t>
      </w:r>
    </w:p>
    <w:p w14:paraId="7D77F2BD" w14:textId="77777777" w:rsidR="00367E4E" w:rsidRPr="004F7B00" w:rsidRDefault="00000000" w:rsidP="004F7B00">
      <w:pPr>
        <w:pStyle w:val="EndNoteBibliography"/>
      </w:pPr>
      <w:r w:rsidRPr="004F7B00">
        <w:t>21.</w:t>
      </w:r>
      <w:r w:rsidRPr="004F7B00">
        <w:tab/>
        <w:t>Tousignant KD, Rockstroh A, Poad BLJ, Talebi A, Young RSE, Taherian Fard A, et al. Therapy-induced lipid uptake and remodeling underpin ferroptosis hypersensitivity in prostate cancer. Cancer Metab. 2020;8:11. doi: 10.1186/s40170-020-00217-6.</w:t>
      </w:r>
    </w:p>
    <w:p w14:paraId="7DA84207" w14:textId="77777777" w:rsidR="00367E4E" w:rsidRPr="004F7B00" w:rsidRDefault="00000000" w:rsidP="004F7B00">
      <w:pPr>
        <w:pStyle w:val="EndNoteBibliography"/>
      </w:pPr>
      <w:r w:rsidRPr="004F7B00">
        <w:t>22.</w:t>
      </w:r>
      <w:r w:rsidRPr="004F7B00">
        <w:tab/>
        <w:t>Yang Y, Liu T, Hu C, Xia H, Liu W, Chen J, et al. Ferroptosis inducer erastin downregulates androgen receptor and its splice variants in castration</w:t>
      </w:r>
      <w:r w:rsidRPr="004F7B00">
        <w:rPr>
          <w:rFonts w:ascii="MS Gothic" w:eastAsia="MS Gothic" w:hAnsi="MS Gothic" w:cs="MS Gothic" w:hint="eastAsia"/>
        </w:rPr>
        <w:t>‑</w:t>
      </w:r>
      <w:r w:rsidRPr="004F7B00">
        <w:t>resistant prostate cancer. Oncol Rep. 2021;45(4). doi: 10.3892/or.2021.7976.</w:t>
      </w:r>
    </w:p>
    <w:p w14:paraId="3AFA1309" w14:textId="77777777" w:rsidR="00367E4E" w:rsidRPr="004F7B00" w:rsidRDefault="00000000" w:rsidP="004F7B00">
      <w:pPr>
        <w:pStyle w:val="EndNoteBibliography"/>
      </w:pPr>
      <w:r w:rsidRPr="004F7B00">
        <w:t>23.</w:t>
      </w:r>
      <w:r w:rsidRPr="004F7B00">
        <w:tab/>
        <w:t>Qin Z, Ou S, Xu L, Sorensen K, Zhang Y, Hu DP, et al. Design and synthesis of isothiocyanate-containing hybrid androgen receptor (AR) antagonist to downregulate AR and induce ferroptosis in GSH-Deficient prostate cancer cells. Chem Biol Drug Des. 2021;97(5):1059-78. doi: 10.1111/cbdd.13826.</w:t>
      </w:r>
    </w:p>
    <w:p w14:paraId="26B909ED" w14:textId="77777777" w:rsidR="00367E4E" w:rsidRPr="004F7B00" w:rsidRDefault="00000000" w:rsidP="004F7B00">
      <w:pPr>
        <w:pStyle w:val="EndNoteBibliography"/>
      </w:pPr>
      <w:r w:rsidRPr="004F7B00">
        <w:t>24.</w:t>
      </w:r>
      <w:r w:rsidRPr="004F7B00">
        <w:tab/>
        <w:t>Liang JY, Wang DS, Lin HC, Chen XX, Yang H, Zheng Y, et al. A Novel Ferroptosis-related Gene Signature for Overall Survival Prediction in Patients with Hepatocellular Carcinoma. Int J Biol Sci. 2020;16(13):2430-41. doi: 10.7150/ijbs.45050.</w:t>
      </w:r>
    </w:p>
    <w:p w14:paraId="23BE91C8" w14:textId="77777777" w:rsidR="00367E4E" w:rsidRPr="004F7B00" w:rsidRDefault="00000000" w:rsidP="004F7B00">
      <w:pPr>
        <w:pStyle w:val="EndNoteBibliography"/>
      </w:pPr>
      <w:r w:rsidRPr="004F7B00">
        <w:t>25.</w:t>
      </w:r>
      <w:r w:rsidRPr="004F7B00">
        <w:tab/>
        <w:t>Rooney MS, Shukla SA, Wu CJ, Getz G, Hacohen N. Molecular and genetic properties of tumors associated with local immune cytolytic activity. Cell. 2015;160(1-2):48-61. doi: 10.1016/j.cell.2014.12.033.</w:t>
      </w:r>
    </w:p>
    <w:p w14:paraId="60EB6079" w14:textId="77777777" w:rsidR="00367E4E" w:rsidRPr="004F7B00" w:rsidRDefault="00000000" w:rsidP="004F7B00">
      <w:pPr>
        <w:pStyle w:val="EndNoteBibliography"/>
      </w:pPr>
      <w:r w:rsidRPr="004F7B00">
        <w:t>26.</w:t>
      </w:r>
      <w:r w:rsidRPr="004F7B00">
        <w:tab/>
        <w:t>Hou W, Xie Y, Song X, Sun X, Lotze MT, Zeh HJ, 3rd, et al. Autophagy promotes ferroptosis by degradation of ferritin. Autophagy. 2016;12(8):1425-8. doi: 10.1080/15548627.2016.1187366.</w:t>
      </w:r>
    </w:p>
    <w:p w14:paraId="40E0F25A" w14:textId="77777777" w:rsidR="00367E4E" w:rsidRPr="004F7B00" w:rsidRDefault="00000000" w:rsidP="004F7B00">
      <w:pPr>
        <w:pStyle w:val="EndNoteBibliography"/>
      </w:pPr>
      <w:r w:rsidRPr="004F7B00">
        <w:t>27.</w:t>
      </w:r>
      <w:r w:rsidRPr="004F7B00">
        <w:tab/>
        <w:t>Gao M, Monian P, Pan Q, Zhang W, Xiang J, Jiang X. Ferroptosis is an autophagic cell death process. Cell Res. 2016;26(9):1021-32. doi: 10.1038/cr.2016.95.</w:t>
      </w:r>
    </w:p>
    <w:p w14:paraId="10BE2BDB" w14:textId="77777777" w:rsidR="00367E4E" w:rsidRPr="004F7B00" w:rsidRDefault="00000000" w:rsidP="004F7B00">
      <w:pPr>
        <w:pStyle w:val="EndNoteBibliography"/>
      </w:pPr>
      <w:r w:rsidRPr="004F7B00">
        <w:t>28.</w:t>
      </w:r>
      <w:r w:rsidRPr="004F7B00">
        <w:tab/>
        <w:t>Kim R, Taylor D, Vonderheide RH, Gabrilovich DI. Ferroptosis of immune cells in the tumor microenvironment. Trends Pharmacol Sci. 2023;44(8):542-52. doi: 10.1016/j.tips.2023.06.005.</w:t>
      </w:r>
    </w:p>
    <w:p w14:paraId="6AA53D22" w14:textId="77777777" w:rsidR="00367E4E" w:rsidRPr="004F7B00" w:rsidRDefault="00000000" w:rsidP="004F7B00">
      <w:pPr>
        <w:pStyle w:val="EndNoteBibliography"/>
      </w:pPr>
      <w:r w:rsidRPr="004F7B00">
        <w:t>29.</w:t>
      </w:r>
      <w:r w:rsidRPr="004F7B00">
        <w:tab/>
        <w:t>Liao P, Wang W, Wang W, Kryczek I, Li X, Bian Y, et al. CD8(+) T cells and fatty acids orchestrate tumor ferroptosis and immunity via ACSL4. Cancer Cell. 2022;40(4):365-78.e6. doi: 10.1016/j.ccell.2022.02.003.</w:t>
      </w:r>
    </w:p>
    <w:p w14:paraId="6027339E" w14:textId="77777777" w:rsidR="00367E4E" w:rsidRPr="004F7B00" w:rsidRDefault="00000000" w:rsidP="004F7B00">
      <w:pPr>
        <w:pStyle w:val="EndNoteBibliography"/>
      </w:pPr>
      <w:r w:rsidRPr="004F7B00">
        <w:lastRenderedPageBreak/>
        <w:t>30.</w:t>
      </w:r>
      <w:r w:rsidRPr="004F7B00">
        <w:tab/>
        <w:t>Wang W, Green M, Choi JE, Gijón M, Kennedy PD, Johnson JK, et al. CD8(+) T cells regulate tumour ferroptosis during cancer immunotherapy. Nature. 2019;569(7755):270-4. doi: 10.1038/s41586-019-1170-y.</w:t>
      </w:r>
    </w:p>
    <w:p w14:paraId="5AF40E50" w14:textId="77777777" w:rsidR="00367E4E" w:rsidRPr="004F7B00" w:rsidRDefault="00000000" w:rsidP="004F7B00">
      <w:pPr>
        <w:pStyle w:val="EndNoteBibliography"/>
      </w:pPr>
      <w:r w:rsidRPr="004F7B00">
        <w:t>31.</w:t>
      </w:r>
      <w:r w:rsidRPr="004F7B00">
        <w:tab/>
        <w:t>Tian Y, Lu J, Hao X, Li H, Zhang G, Liu X, et al. FTH1 Inhibits Ferroptosis Through Ferritinophagy in the 6-OHDA Model of Parkinson's Disease. Neurotherapeutics. 2020;17(4):1796-812. doi: 10.1007/s13311-020-00929-z.</w:t>
      </w:r>
    </w:p>
    <w:p w14:paraId="5FD5EBB3" w14:textId="77777777" w:rsidR="00367E4E" w:rsidRPr="004F7B00" w:rsidRDefault="00000000" w:rsidP="004F7B00">
      <w:pPr>
        <w:pStyle w:val="EndNoteBibliography"/>
      </w:pPr>
      <w:r w:rsidRPr="004F7B00">
        <w:t>32.</w:t>
      </w:r>
      <w:r w:rsidRPr="004F7B00">
        <w:tab/>
        <w:t>Connor MJ, Shah TT, Horan G, Bevan CL, Winkler M, Ahmed HU. Cytoreductive treatment strategies for de novo metastatic prostate cancer. Nat Rev Clin Oncol. 2020;17(3):168-82. doi: 10.1038/s41571-019-0284-3.</w:t>
      </w:r>
    </w:p>
    <w:p w14:paraId="2CC02DA9" w14:textId="77777777" w:rsidR="00367E4E" w:rsidRPr="004F7B00" w:rsidRDefault="00000000" w:rsidP="004F7B00">
      <w:pPr>
        <w:pStyle w:val="EndNoteBibliography"/>
      </w:pPr>
      <w:r w:rsidRPr="004F7B00">
        <w:t>33.</w:t>
      </w:r>
      <w:r w:rsidRPr="004F7B00">
        <w:tab/>
        <w:t>Farashi S, Kryza T, Clements J, Batra J. Post-GWAS in prostate cancer: from genetic association to biological contribution. Nat Rev Cancer. 2019;19(1):46-59. doi: 10.1038/s41568-018-0087-3.</w:t>
      </w:r>
    </w:p>
    <w:p w14:paraId="63A47AFE" w14:textId="77777777" w:rsidR="00367E4E" w:rsidRPr="004F7B00" w:rsidRDefault="00000000" w:rsidP="004F7B00">
      <w:pPr>
        <w:pStyle w:val="EndNoteBibliography"/>
      </w:pPr>
      <w:r w:rsidRPr="004F7B00">
        <w:t>34.</w:t>
      </w:r>
      <w:r w:rsidRPr="004F7B00">
        <w:tab/>
        <w:t>Yuan P, Ling L, Fan Q, Gao X, Sun T, Miao J, et al. A four-gene signature associated with clinical features can better predict prognosis in prostate cancer. Cancer Med. 2020;9(21):8202-15. doi: 10.1002/cam4.3453.</w:t>
      </w:r>
    </w:p>
    <w:p w14:paraId="380F50DE" w14:textId="77777777" w:rsidR="00367E4E" w:rsidRPr="004F7B00" w:rsidRDefault="00000000" w:rsidP="004F7B00">
      <w:pPr>
        <w:pStyle w:val="EndNoteBibliography"/>
      </w:pPr>
      <w:r w:rsidRPr="004F7B00">
        <w:t>35.</w:t>
      </w:r>
      <w:r w:rsidRPr="004F7B00">
        <w:tab/>
        <w:t>Van den Broeck T, van den Bergh RCN, Arfi N, Gross T, Moris L, Briers E, et al. Prognostic Value of Biochemical Recurrence Following Treatment with Curative Intent for Prostate Cancer: A Systematic Review. Eur Urol. 2019;75(6):967-87. doi: 10.1016/j.eururo.2018.10.011.</w:t>
      </w:r>
    </w:p>
    <w:p w14:paraId="3E9E3262" w14:textId="77777777" w:rsidR="00367E4E" w:rsidRPr="004F7B00" w:rsidRDefault="00000000" w:rsidP="004F7B00">
      <w:pPr>
        <w:pStyle w:val="EndNoteBibliography"/>
      </w:pPr>
      <w:r w:rsidRPr="004F7B00">
        <w:t>36.</w:t>
      </w:r>
      <w:r w:rsidRPr="004F7B00">
        <w:tab/>
        <w:t>Meng J, Lu X, Zhou Y, Zhang M, Gao L, Gao S, et al. Characterization of the prognostic values and response to immunotherapy/chemotherapy of Krüppel-like factors in prostate cancer. J Cell Mol Med. 2020;24(10):5797-810. doi: 10.1111/jcmm.15242.</w:t>
      </w:r>
    </w:p>
    <w:p w14:paraId="55FFBC5B" w14:textId="77777777" w:rsidR="00367E4E" w:rsidRPr="004F7B00" w:rsidRDefault="00000000" w:rsidP="004F7B00">
      <w:pPr>
        <w:pStyle w:val="EndNoteBibliography"/>
      </w:pPr>
      <w:r w:rsidRPr="004F7B00">
        <w:t>37.</w:t>
      </w:r>
      <w:r w:rsidRPr="004F7B00">
        <w:tab/>
        <w:t>Stockwell BR, Jiang X, Gu W. Emerging Mechanisms and Disease Relevance of Ferroptosis. Trends Cell Biol. 2020;30(6):478-90. doi: 10.1016/j.tcb.2020.02.009.</w:t>
      </w:r>
    </w:p>
    <w:p w14:paraId="4EE9D855" w14:textId="77777777" w:rsidR="00367E4E" w:rsidRPr="004F7B00" w:rsidRDefault="00000000" w:rsidP="004F7B00">
      <w:pPr>
        <w:pStyle w:val="EndNoteBibliography"/>
      </w:pPr>
      <w:r w:rsidRPr="004F7B00">
        <w:t>38.</w:t>
      </w:r>
      <w:r w:rsidRPr="004F7B00">
        <w:tab/>
        <w:t>Jiang X, Stockwell BR, Conrad M. Ferroptosis: mechanisms, biology and role in disease. Nat Rev Mol Cell Biol. 2021;22(4):266-82. doi: 10.1038/s41580-020-00324-8.</w:t>
      </w:r>
    </w:p>
    <w:p w14:paraId="7C1D1695" w14:textId="77777777" w:rsidR="00367E4E" w:rsidRPr="004F7B00" w:rsidRDefault="00000000" w:rsidP="004F7B00">
      <w:pPr>
        <w:pStyle w:val="EndNoteBibliography"/>
      </w:pPr>
      <w:r w:rsidRPr="004F7B00">
        <w:t>39.</w:t>
      </w:r>
      <w:r w:rsidRPr="004F7B00">
        <w:tab/>
        <w:t>Radtke F, Raj K. The role of Notch in tumorigenesis: oncogene or tumour suppressor? Nat Rev Cancer. 2003;3(10):756-67. doi: 10.1038/nrc1186.</w:t>
      </w:r>
    </w:p>
    <w:p w14:paraId="02F84CF1" w14:textId="77777777" w:rsidR="00367E4E" w:rsidRPr="004F7B00" w:rsidRDefault="00000000" w:rsidP="004F7B00">
      <w:pPr>
        <w:pStyle w:val="EndNoteBibliography"/>
      </w:pPr>
      <w:r w:rsidRPr="004F7B00">
        <w:t>40.</w:t>
      </w:r>
      <w:r w:rsidRPr="004F7B00">
        <w:tab/>
        <w:t>Su Y, Zhao B, Zhou L, Zhang Z, Shen Y, Lv H, et al. Ferroptosis, a novel pharmacological mechanism of anti-cancer drugs. Cancer Lett. 2020;483:127-36. doi: 10.1016/j.canlet.2020.02.015.</w:t>
      </w:r>
    </w:p>
    <w:p w14:paraId="0AAC61F1" w14:textId="77777777" w:rsidR="00367E4E" w:rsidRPr="004F7B00" w:rsidRDefault="00000000" w:rsidP="004F7B00">
      <w:pPr>
        <w:pStyle w:val="EndNoteBibliography"/>
      </w:pPr>
      <w:r w:rsidRPr="004F7B00">
        <w:t>41.</w:t>
      </w:r>
      <w:r w:rsidRPr="004F7B00">
        <w:tab/>
        <w:t>Wang Y, Wei Z, Pan K, Li J, Chen Q. The function and mechanism of ferroptosis in cancer. Apoptosis. 2020;25(11-12):786-98. doi: 10.1007/s10495-020-01638-w.</w:t>
      </w:r>
    </w:p>
    <w:p w14:paraId="12360A5C" w14:textId="77777777" w:rsidR="00367E4E" w:rsidRPr="004F7B00" w:rsidRDefault="00000000" w:rsidP="004F7B00">
      <w:pPr>
        <w:pStyle w:val="EndNoteBibliography"/>
      </w:pPr>
      <w:r w:rsidRPr="004F7B00">
        <w:t>42.</w:t>
      </w:r>
      <w:r w:rsidRPr="004F7B00">
        <w:tab/>
        <w:t>Gai C, Yu M, Li Z, Wang Y, Ding D, Zheng J, et al. Acetaminophen sensitizing erastin-induced ferroptosis via modulation of Nrf2/heme oxygenase-1 signaling pathway in non-small-cell lung cancer. J Cell Physiol. 2020;235(4):3329-39. doi: 10.1002/jcp.29221.</w:t>
      </w:r>
    </w:p>
    <w:p w14:paraId="3E38318C" w14:textId="77777777" w:rsidR="00367E4E" w:rsidRPr="004F7B00" w:rsidRDefault="00000000" w:rsidP="004F7B00">
      <w:pPr>
        <w:pStyle w:val="EndNoteBibliography"/>
      </w:pPr>
      <w:r w:rsidRPr="004F7B00">
        <w:t>43.</w:t>
      </w:r>
      <w:r w:rsidRPr="004F7B00">
        <w:tab/>
        <w:t>Sun X, Niu X, Chen R, He W, Chen D, Kang R, et al. Metallothionein-1G facilitates sorafenib resistance through inhibition of ferroptosis. Hepatology. 2016;64(2):488-500. doi: 10.1002/hep.28574.</w:t>
      </w:r>
    </w:p>
    <w:p w14:paraId="0CD1930E" w14:textId="77777777" w:rsidR="00367E4E" w:rsidRPr="004F7B00" w:rsidRDefault="00000000" w:rsidP="004F7B00">
      <w:pPr>
        <w:pStyle w:val="EndNoteBibliography"/>
      </w:pPr>
      <w:r w:rsidRPr="004F7B00">
        <w:lastRenderedPageBreak/>
        <w:t>44.</w:t>
      </w:r>
      <w:r w:rsidRPr="004F7B00">
        <w:tab/>
        <w:t>Hao S, Yu J, He W, Huang Q, Zhao Y, Liang B, et al. Cysteine Dioxygenase 1 Mediates Erastin-Induced Ferroptosis in Human Gastric Cancer Cells. Neoplasia (New York, NY). 2017;19(12):1022-32. doi: 10.1016/j.neo.2017.10.005.</w:t>
      </w:r>
    </w:p>
    <w:p w14:paraId="5F032AF1" w14:textId="77777777" w:rsidR="00367E4E" w:rsidRPr="004F7B00" w:rsidRDefault="00000000" w:rsidP="004F7B00">
      <w:pPr>
        <w:pStyle w:val="EndNoteBibliography"/>
      </w:pPr>
      <w:r w:rsidRPr="004F7B00">
        <w:t>45.</w:t>
      </w:r>
      <w:r w:rsidRPr="004F7B00">
        <w:tab/>
        <w:t>Yang Y, Luo M, Zhang K, Zhang J, Gao T, Connell DO, et al. Nedd4 ubiquitylates VDAC2/3 to suppress erastin-induced ferroptosis in melanoma. Nat Commun. 2020;11(1):433. doi: 10.1038/s41467-020-14324-x.</w:t>
      </w:r>
    </w:p>
    <w:p w14:paraId="17935BDC" w14:textId="77777777" w:rsidR="00367E4E" w:rsidRPr="004F7B00" w:rsidRDefault="00000000" w:rsidP="004F7B00">
      <w:pPr>
        <w:pStyle w:val="EndNoteBibliography"/>
      </w:pPr>
      <w:r w:rsidRPr="004F7B00">
        <w:t>46.</w:t>
      </w:r>
      <w:r w:rsidRPr="004F7B00">
        <w:tab/>
        <w:t>Nassar ZD, Mah CY, Dehairs J, Burvenich IJ, Irani S, Centenera MM, et al. Human DECR1 is an androgen-repressed survival factor that regulates PUFA oxidation to protect prostate tumor cells from ferroptosis. eLife. 2020;9. doi: 10.7554/eLife.54166.</w:t>
      </w:r>
    </w:p>
    <w:p w14:paraId="0B37C783" w14:textId="77777777" w:rsidR="00367E4E" w:rsidRPr="004F7B00" w:rsidRDefault="00000000" w:rsidP="004F7B00">
      <w:pPr>
        <w:pStyle w:val="EndNoteBibliography"/>
      </w:pPr>
      <w:r w:rsidRPr="004F7B00">
        <w:t>47.</w:t>
      </w:r>
      <w:r w:rsidRPr="004F7B00">
        <w:tab/>
        <w:t>Liao D, Yang G, Yang Y, Tang X, Huang H, Shao J, et al. Identification of Pannexin 2 as a Novel Marker Correlating with Ferroptosis and Malignant Phenotypes of Prostate Cancer Cells. Onco Targets Ther. 2020;13:4411-21. doi: 10.2147/ott.s249752.</w:t>
      </w:r>
    </w:p>
    <w:p w14:paraId="75EDB617" w14:textId="77777777" w:rsidR="00367E4E" w:rsidRPr="004F7B00" w:rsidRDefault="00000000" w:rsidP="004F7B00">
      <w:pPr>
        <w:pStyle w:val="EndNoteBibliography"/>
      </w:pPr>
      <w:r w:rsidRPr="004F7B00">
        <w:t>48.</w:t>
      </w:r>
      <w:r w:rsidRPr="004F7B00">
        <w:tab/>
        <w:t>Li DS, Ainiwaer JL, Sheyhiding I, Zhang Z, Zhang LW. Identification of key long non-coding RNAs as competing endogenous RNAs for miRNA-mRNA in lung adenocarcinoma. Eur Rev Med Pharmacol Sci. 2016;20(11):2285-95. doi: 10.3892/or.2021.7976.</w:t>
      </w:r>
    </w:p>
    <w:p w14:paraId="3B6F97D4" w14:textId="77777777" w:rsidR="00367E4E" w:rsidRPr="004F7B00" w:rsidRDefault="00000000" w:rsidP="004F7B00">
      <w:pPr>
        <w:pStyle w:val="EndNoteBibliography"/>
      </w:pPr>
      <w:r w:rsidRPr="004F7B00">
        <w:t>49.</w:t>
      </w:r>
      <w:r w:rsidRPr="004F7B00">
        <w:tab/>
        <w:t>Song J, Liu Y, Guan X, Zhang X, Yu W, Li Q. A Novel Ferroptosis-Related Biomarker Signature to Predict Overall Survival of Esophageal Squamous Cell Carcinoma. Front Mol Biosci. 2021;8:675193. doi: 10.3389/fmolb.2021.675193.</w:t>
      </w:r>
    </w:p>
    <w:p w14:paraId="43206314" w14:textId="77777777" w:rsidR="00367E4E" w:rsidRPr="004F7B00" w:rsidRDefault="00000000" w:rsidP="004F7B00">
      <w:pPr>
        <w:pStyle w:val="EndNoteBibliography"/>
      </w:pPr>
      <w:r w:rsidRPr="004F7B00">
        <w:t>50.</w:t>
      </w:r>
      <w:r w:rsidRPr="004F7B00">
        <w:tab/>
        <w:t>Lim W, Gee K, Mishra S, Kumar A. Regulation of B7.1 costimulatory molecule is mediated by the IFN regulatory factor-7 through the activation of JNK in lipopolysaccharide-stimulated human monocytic cells. J Immunol. 2005;175(9):5690-700. doi: 10.4049/jimmunol.175.9.5690.</w:t>
      </w:r>
    </w:p>
    <w:p w14:paraId="4C85BF8C" w14:textId="77777777" w:rsidR="00367E4E" w:rsidRPr="004F7B00" w:rsidRDefault="00000000" w:rsidP="004F7B00">
      <w:pPr>
        <w:pStyle w:val="EndNoteBibliography"/>
      </w:pPr>
      <w:r w:rsidRPr="004F7B00">
        <w:t>51.</w:t>
      </w:r>
      <w:r w:rsidRPr="004F7B00">
        <w:tab/>
        <w:t>Li J, Liu J, Xu Y, Wu R, Chen X, Song X, et al. Tumor heterogeneity in autophagy-dependent ferroptosis. Autophagy. 2021;17(11):3361-74. doi: 10.1080/15548627.2021.1872241.</w:t>
      </w:r>
    </w:p>
    <w:p w14:paraId="42122A10" w14:textId="77777777" w:rsidR="00367E4E" w:rsidRPr="004F7B00" w:rsidRDefault="00000000" w:rsidP="004F7B00">
      <w:pPr>
        <w:pStyle w:val="EndNoteBibliography"/>
      </w:pPr>
      <w:r w:rsidRPr="004F7B00">
        <w:t>52.</w:t>
      </w:r>
      <w:r w:rsidRPr="004F7B00">
        <w:tab/>
        <w:t>Nazzal M, Madsen EC, Armstrong A, van Nispen J, Murali V, Song E, et al. Novel NMP split liver model recapitulates human IRI and demonstrates ferroptosis modulators as a new therapeutic strategy. Pediatr Transplant. 2021:e14164. doi: 10.1111/petr.14164.</w:t>
      </w:r>
    </w:p>
    <w:p w14:paraId="4DE4773C" w14:textId="77777777" w:rsidR="00367E4E" w:rsidRPr="004F7B00" w:rsidRDefault="00000000" w:rsidP="004F7B00">
      <w:pPr>
        <w:pStyle w:val="EndNoteBibliography"/>
      </w:pPr>
      <w:r w:rsidRPr="004F7B00">
        <w:t>53.</w:t>
      </w:r>
      <w:r w:rsidRPr="004F7B00">
        <w:tab/>
        <w:t>Yang J, Zhang W. New molecular insights into osteosarcoma targeted therapy. Curr Opin Oncol. 2013;25(4):398-406. doi: 10.1097/CCO.0b013e3283622c1b.</w:t>
      </w:r>
    </w:p>
    <w:p w14:paraId="50BF2751" w14:textId="77777777" w:rsidR="00367E4E" w:rsidRPr="004F7B00" w:rsidRDefault="00000000" w:rsidP="004F7B00">
      <w:pPr>
        <w:pStyle w:val="EndNoteBibliography"/>
      </w:pPr>
      <w:r w:rsidRPr="004F7B00">
        <w:t>54.</w:t>
      </w:r>
      <w:r w:rsidRPr="004F7B00">
        <w:tab/>
        <w:t>Laoukili J, Stahl M, Medema RH. FoxM1: at the crossroads of ageing and cancer. Biochim Biophys Acta. 2007;1775(1):92-102. doi: 10.1016/j.bbcan.2006.08.006.</w:t>
      </w:r>
    </w:p>
    <w:p w14:paraId="50542531" w14:textId="77777777" w:rsidR="00367E4E" w:rsidRPr="004F7B00" w:rsidRDefault="00000000" w:rsidP="004F7B00">
      <w:pPr>
        <w:pStyle w:val="EndNoteBibliography"/>
      </w:pPr>
      <w:r w:rsidRPr="004F7B00">
        <w:t>55.</w:t>
      </w:r>
      <w:r w:rsidRPr="004F7B00">
        <w:tab/>
        <w:t>Pilarsky C, Wenzig M, Specht T, Saeger HD, Grützmann R. Identification and validation of commonly overexpressed genes in solid tumors by comparison of microarray data. Neoplasia. 2004;6(6):744-50. doi: 10.1593/neo.04277.</w:t>
      </w:r>
    </w:p>
    <w:p w14:paraId="4723AFAD" w14:textId="77777777" w:rsidR="00367E4E" w:rsidRPr="004F7B00" w:rsidRDefault="00000000" w:rsidP="004F7B00">
      <w:pPr>
        <w:pStyle w:val="EndNoteBibliography"/>
      </w:pPr>
      <w:r w:rsidRPr="004F7B00">
        <w:t>56.</w:t>
      </w:r>
      <w:r w:rsidRPr="004F7B00">
        <w:tab/>
        <w:t>Halasi M, Gartel AL. FOX(M1) news--it is cancer. Mol Cancer Ther. 2013;12(3):245-54. doi: 10.1158/1535-7163.mct-12-0712.</w:t>
      </w:r>
    </w:p>
    <w:p w14:paraId="3F1768BF" w14:textId="77777777" w:rsidR="00367E4E" w:rsidRPr="004F7B00" w:rsidRDefault="00367E4E" w:rsidP="004F7B00">
      <w:pPr>
        <w:pStyle w:val="EndNoteBibliography"/>
      </w:pPr>
    </w:p>
    <w:p w14:paraId="4B1A74F3" w14:textId="04B3ACC0" w:rsidR="00367E4E" w:rsidRDefault="00000000" w:rsidP="002D489A">
      <w:r w:rsidRPr="004F7B00">
        <w:lastRenderedPageBreak/>
        <w:fldChar w:fldCharType="end"/>
      </w:r>
    </w:p>
    <w:p w14:paraId="51056053" w14:textId="77777777" w:rsidR="00367E4E" w:rsidRDefault="00367E4E" w:rsidP="004F7B00"/>
    <w:sectPr w:rsidR="00367E4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1695F" w14:textId="77777777" w:rsidR="00600AF8" w:rsidRDefault="00600AF8" w:rsidP="004F7B00">
      <w:r>
        <w:separator/>
      </w:r>
    </w:p>
  </w:endnote>
  <w:endnote w:type="continuationSeparator" w:id="0">
    <w:p w14:paraId="634AEA06" w14:textId="77777777" w:rsidR="00600AF8" w:rsidRDefault="00600AF8" w:rsidP="004F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arnockPro-Regular">
    <w:altName w:val="Segoe Print"/>
    <w:charset w:val="00"/>
    <w:family w:val="auto"/>
    <w:pitch w:val="default"/>
  </w:font>
  <w:font w:name="Berkeley-Medium">
    <w:altName w:val="Segoe Print"/>
    <w:charset w:val="00"/>
    <w:family w:val="auto"/>
    <w:pitch w:val="default"/>
  </w:font>
  <w:font w:name="Minion Pro">
    <w:altName w:val="Cambria Math"/>
    <w:panose1 w:val="02040503050201020203"/>
    <w:charset w:val="00"/>
    <w:family w:val="roman"/>
    <w:notTrueType/>
    <w:pitch w:val="variable"/>
    <w:sig w:usb0="E00002AF" w:usb1="5000E07B" w:usb2="00000000" w:usb3="00000000" w:csb0="0000019F" w:csb1="00000000"/>
  </w:font>
  <w:font w:name="MTSYN">
    <w:altName w:val="Segoe Print"/>
    <w:charset w:val="00"/>
    <w:family w:val="auto"/>
    <w:pitch w:val="default"/>
  </w:font>
  <w:font w:name="MTMI">
    <w:altName w:val="Segoe Print"/>
    <w:charset w:val="00"/>
    <w:family w:val="auto"/>
    <w:pitch w:val="default"/>
  </w:font>
  <w:font w:name="WmtkmbAdvTT3713a231">
    <w:altName w:val="Segoe Print"/>
    <w:charset w:val="00"/>
    <w:family w:val="auto"/>
    <w:pitch w:val="default"/>
  </w:font>
  <w:font w:name="MyriadPro-Bold">
    <w:altName w:val="Segoe Print"/>
    <w:charset w:val="00"/>
    <w:family w:val="auto"/>
    <w:pitch w:val="default"/>
  </w:font>
  <w:font w:name="AdvTT86d47313">
    <w:altName w:val="Segoe Print"/>
    <w:charset w:val="00"/>
    <w:family w:val="auto"/>
    <w:pitch w:val="default"/>
  </w:font>
  <w:font w:name="AdvTT8861b38f . I">
    <w:altName w:val="Segoe Print"/>
    <w:charset w:val="00"/>
    <w:family w:val="auto"/>
    <w:pitch w:val="default"/>
  </w:font>
  <w:font w:name="Myriad Pro Light">
    <w:charset w:val="00"/>
    <w:family w:val="swiss"/>
    <w:pitch w:val="default"/>
    <w:sig w:usb0="20000287" w:usb1="00000001" w:usb2="00000000" w:usb3="00000000" w:csb0="2000019F" w:csb1="00000000"/>
  </w:font>
  <w:font w:name="MinionPro-Bold">
    <w:altName w:val="Segoe Print"/>
    <w:charset w:val="00"/>
    <w:family w:val="auto"/>
    <w:pitch w:val="default"/>
  </w:font>
  <w:font w:name="MinionPro-It">
    <w:altName w:val="Segoe Print"/>
    <w:charset w:val="00"/>
    <w:family w:val="auto"/>
    <w:pitch w:val="default"/>
  </w:font>
  <w:font w:name="RBLMI">
    <w:altName w:val="Segoe Print"/>
    <w:charset w:val="00"/>
    <w:family w:val="auto"/>
    <w:pitch w:val="default"/>
  </w:font>
  <w:font w:name="HelveticaNeueLTStd-Bd">
    <w:altName w:val="Segoe Print"/>
    <w:charset w:val="00"/>
    <w:family w:val="auto"/>
    <w:pitch w:val="default"/>
  </w:font>
  <w:font w:name="MinionPro-Regular">
    <w:altName w:val="微软雅黑"/>
    <w:panose1 w:val="02040503050201020203"/>
    <w:charset w:val="00"/>
    <w:family w:val="auto"/>
    <w:pitch w:val="default"/>
  </w:font>
  <w:font w:name="HelveticaNeueLTStd-BdIt">
    <w:altName w:val="Segoe Print"/>
    <w:charset w:val="00"/>
    <w:family w:val="auto"/>
    <w:pitch w:val="default"/>
  </w:font>
  <w:font w:name="AdvTT99c4c969">
    <w:altName w:val="Segoe Print"/>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96A58" w14:textId="77777777" w:rsidR="00600AF8" w:rsidRDefault="00600AF8" w:rsidP="004F7B00">
      <w:r>
        <w:separator/>
      </w:r>
    </w:p>
  </w:footnote>
  <w:footnote w:type="continuationSeparator" w:id="0">
    <w:p w14:paraId="120852FA" w14:textId="77777777" w:rsidR="00600AF8" w:rsidRDefault="00600AF8" w:rsidP="004F7B0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defaultTabStop w:val="420"/>
  <w:hyphenationZone w:val="425"/>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TAxMbM0MzW3NDE1MbVU0lEKTi0uzszPAykwrwUAkheDPiwAAAA="/>
    <w:docVar w:name="commondata" w:val="eyJoZGlkIjoiZjk4YTAyODIzNjVmOGU4ZWE4Y2VmNzI0MzA4MmExYzQifQ=="/>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xx029s8sxet3er52b5xp5kzwxzfwp2290d&quot;&gt;我的EndNote库&lt;record-ids&gt;&lt;item&gt;3&lt;/item&gt;&lt;item&gt;6&lt;/item&gt;&lt;item&gt;7&lt;/item&gt;&lt;item&gt;8&lt;/item&gt;&lt;item&gt;9&lt;/item&gt;&lt;item&gt;10&lt;/item&gt;&lt;item&gt;11&lt;/item&gt;&lt;/record-ids&gt;&lt;/item&gt;&lt;/Libraries&gt;"/>
    <w:docVar w:name="KSO_WPS_MARK_KEY" w:val="2556f732-1db3-47e8-bf99-3dc509d3a3ae"/>
  </w:docVars>
  <w:rsids>
    <w:rsidRoot w:val="37DB0B81"/>
    <w:rsid w:val="000000CA"/>
    <w:rsid w:val="00001C91"/>
    <w:rsid w:val="00014AEC"/>
    <w:rsid w:val="0002177A"/>
    <w:rsid w:val="00025A8B"/>
    <w:rsid w:val="00027065"/>
    <w:rsid w:val="00042499"/>
    <w:rsid w:val="000561D0"/>
    <w:rsid w:val="00071389"/>
    <w:rsid w:val="00086E6E"/>
    <w:rsid w:val="00094230"/>
    <w:rsid w:val="000A0D9B"/>
    <w:rsid w:val="000A5AF4"/>
    <w:rsid w:val="000B7D94"/>
    <w:rsid w:val="000C1D7B"/>
    <w:rsid w:val="000C5C8D"/>
    <w:rsid w:val="000C5F51"/>
    <w:rsid w:val="000C6B75"/>
    <w:rsid w:val="000C7C66"/>
    <w:rsid w:val="000D0FD5"/>
    <w:rsid w:val="000D596E"/>
    <w:rsid w:val="000D7D7D"/>
    <w:rsid w:val="000E2A96"/>
    <w:rsid w:val="000E2D5F"/>
    <w:rsid w:val="000E55CB"/>
    <w:rsid w:val="000E6AE8"/>
    <w:rsid w:val="000F0F08"/>
    <w:rsid w:val="000F2D77"/>
    <w:rsid w:val="001051EC"/>
    <w:rsid w:val="00106E57"/>
    <w:rsid w:val="00110BF7"/>
    <w:rsid w:val="00115B9A"/>
    <w:rsid w:val="00116F49"/>
    <w:rsid w:val="001174BF"/>
    <w:rsid w:val="00117640"/>
    <w:rsid w:val="00124070"/>
    <w:rsid w:val="001273E5"/>
    <w:rsid w:val="00133F74"/>
    <w:rsid w:val="001349C7"/>
    <w:rsid w:val="001373E1"/>
    <w:rsid w:val="001456DE"/>
    <w:rsid w:val="00147372"/>
    <w:rsid w:val="00150A7C"/>
    <w:rsid w:val="00150E0D"/>
    <w:rsid w:val="00164C26"/>
    <w:rsid w:val="001708C7"/>
    <w:rsid w:val="00174994"/>
    <w:rsid w:val="001946D2"/>
    <w:rsid w:val="00196C87"/>
    <w:rsid w:val="001A23A9"/>
    <w:rsid w:val="001B14B4"/>
    <w:rsid w:val="001B4329"/>
    <w:rsid w:val="001B6033"/>
    <w:rsid w:val="001B6528"/>
    <w:rsid w:val="001D1327"/>
    <w:rsid w:val="001D1C17"/>
    <w:rsid w:val="001E7929"/>
    <w:rsid w:val="001F560D"/>
    <w:rsid w:val="001F79F6"/>
    <w:rsid w:val="001F7F28"/>
    <w:rsid w:val="00202A50"/>
    <w:rsid w:val="002068A3"/>
    <w:rsid w:val="00211913"/>
    <w:rsid w:val="002276DE"/>
    <w:rsid w:val="00230DC8"/>
    <w:rsid w:val="002507E1"/>
    <w:rsid w:val="00252B67"/>
    <w:rsid w:val="00254697"/>
    <w:rsid w:val="0026376F"/>
    <w:rsid w:val="00267DB5"/>
    <w:rsid w:val="002755B4"/>
    <w:rsid w:val="00280239"/>
    <w:rsid w:val="00281688"/>
    <w:rsid w:val="00283656"/>
    <w:rsid w:val="00287367"/>
    <w:rsid w:val="00294006"/>
    <w:rsid w:val="00294FDD"/>
    <w:rsid w:val="002A0699"/>
    <w:rsid w:val="002A11C8"/>
    <w:rsid w:val="002B282F"/>
    <w:rsid w:val="002B3F17"/>
    <w:rsid w:val="002B7178"/>
    <w:rsid w:val="002C0427"/>
    <w:rsid w:val="002D1B8B"/>
    <w:rsid w:val="002D489A"/>
    <w:rsid w:val="002E36D0"/>
    <w:rsid w:val="002E4097"/>
    <w:rsid w:val="002F27DE"/>
    <w:rsid w:val="0031114A"/>
    <w:rsid w:val="0032075F"/>
    <w:rsid w:val="00321923"/>
    <w:rsid w:val="0032652B"/>
    <w:rsid w:val="003417F9"/>
    <w:rsid w:val="00344CA7"/>
    <w:rsid w:val="00351F9A"/>
    <w:rsid w:val="00362ACA"/>
    <w:rsid w:val="003642E8"/>
    <w:rsid w:val="00367E4E"/>
    <w:rsid w:val="00375E7D"/>
    <w:rsid w:val="00380807"/>
    <w:rsid w:val="003839A2"/>
    <w:rsid w:val="00391A59"/>
    <w:rsid w:val="0039251E"/>
    <w:rsid w:val="00392D4C"/>
    <w:rsid w:val="003A3FEF"/>
    <w:rsid w:val="003B1018"/>
    <w:rsid w:val="003B27D0"/>
    <w:rsid w:val="003B48F3"/>
    <w:rsid w:val="003C2EA9"/>
    <w:rsid w:val="003D0B93"/>
    <w:rsid w:val="003D7DD4"/>
    <w:rsid w:val="003E083F"/>
    <w:rsid w:val="003F595F"/>
    <w:rsid w:val="0040740D"/>
    <w:rsid w:val="00416200"/>
    <w:rsid w:val="00417B0F"/>
    <w:rsid w:val="0042395F"/>
    <w:rsid w:val="00424A8B"/>
    <w:rsid w:val="00431A40"/>
    <w:rsid w:val="00432E6C"/>
    <w:rsid w:val="004372AE"/>
    <w:rsid w:val="00441868"/>
    <w:rsid w:val="00442A03"/>
    <w:rsid w:val="004442EB"/>
    <w:rsid w:val="00444CBC"/>
    <w:rsid w:val="00445A8A"/>
    <w:rsid w:val="00451393"/>
    <w:rsid w:val="0045192E"/>
    <w:rsid w:val="0045526A"/>
    <w:rsid w:val="00455453"/>
    <w:rsid w:val="004619AA"/>
    <w:rsid w:val="00462DAC"/>
    <w:rsid w:val="00465CD0"/>
    <w:rsid w:val="00475110"/>
    <w:rsid w:val="004800D4"/>
    <w:rsid w:val="0048221B"/>
    <w:rsid w:val="00482D5C"/>
    <w:rsid w:val="00483A4E"/>
    <w:rsid w:val="00483B42"/>
    <w:rsid w:val="00484F8A"/>
    <w:rsid w:val="00486368"/>
    <w:rsid w:val="00491B70"/>
    <w:rsid w:val="004B6CAA"/>
    <w:rsid w:val="004C694B"/>
    <w:rsid w:val="004D1402"/>
    <w:rsid w:val="004D279C"/>
    <w:rsid w:val="004D50BE"/>
    <w:rsid w:val="004D55CB"/>
    <w:rsid w:val="004E5960"/>
    <w:rsid w:val="004E7BA8"/>
    <w:rsid w:val="004E7E2D"/>
    <w:rsid w:val="004F28E8"/>
    <w:rsid w:val="004F6240"/>
    <w:rsid w:val="004F65AC"/>
    <w:rsid w:val="004F7B00"/>
    <w:rsid w:val="005018E0"/>
    <w:rsid w:val="00504369"/>
    <w:rsid w:val="00505CBF"/>
    <w:rsid w:val="00507FE6"/>
    <w:rsid w:val="00513ECE"/>
    <w:rsid w:val="00516139"/>
    <w:rsid w:val="00517CDB"/>
    <w:rsid w:val="00520E66"/>
    <w:rsid w:val="0052161E"/>
    <w:rsid w:val="0054392C"/>
    <w:rsid w:val="0054614C"/>
    <w:rsid w:val="00560169"/>
    <w:rsid w:val="00560A32"/>
    <w:rsid w:val="0056544A"/>
    <w:rsid w:val="0058077C"/>
    <w:rsid w:val="005813FE"/>
    <w:rsid w:val="005838B9"/>
    <w:rsid w:val="00584605"/>
    <w:rsid w:val="00595F3D"/>
    <w:rsid w:val="0059607F"/>
    <w:rsid w:val="005A14E4"/>
    <w:rsid w:val="005A5D73"/>
    <w:rsid w:val="005B46C8"/>
    <w:rsid w:val="005C0666"/>
    <w:rsid w:val="005C1602"/>
    <w:rsid w:val="005C1BF2"/>
    <w:rsid w:val="005C3089"/>
    <w:rsid w:val="005D06AC"/>
    <w:rsid w:val="005D3D7F"/>
    <w:rsid w:val="005D43B9"/>
    <w:rsid w:val="005D61DA"/>
    <w:rsid w:val="005E2C32"/>
    <w:rsid w:val="005F6404"/>
    <w:rsid w:val="00600AF8"/>
    <w:rsid w:val="00610FCC"/>
    <w:rsid w:val="006144DB"/>
    <w:rsid w:val="00616FFD"/>
    <w:rsid w:val="00620C02"/>
    <w:rsid w:val="00624D5F"/>
    <w:rsid w:val="00631AC3"/>
    <w:rsid w:val="00634A81"/>
    <w:rsid w:val="00645269"/>
    <w:rsid w:val="00651B42"/>
    <w:rsid w:val="00653DD7"/>
    <w:rsid w:val="00656ABD"/>
    <w:rsid w:val="00662BA6"/>
    <w:rsid w:val="006640CE"/>
    <w:rsid w:val="00670F09"/>
    <w:rsid w:val="00671D59"/>
    <w:rsid w:val="006A1472"/>
    <w:rsid w:val="006A3FBB"/>
    <w:rsid w:val="006B1E8F"/>
    <w:rsid w:val="006B313B"/>
    <w:rsid w:val="006B3F07"/>
    <w:rsid w:val="006C101C"/>
    <w:rsid w:val="006C11D5"/>
    <w:rsid w:val="006C2F33"/>
    <w:rsid w:val="006D2ECF"/>
    <w:rsid w:val="006D2F2B"/>
    <w:rsid w:val="006D4E8C"/>
    <w:rsid w:val="006D79B9"/>
    <w:rsid w:val="006E3D93"/>
    <w:rsid w:val="006F2E4A"/>
    <w:rsid w:val="006F3B2F"/>
    <w:rsid w:val="006F3C75"/>
    <w:rsid w:val="006F4F62"/>
    <w:rsid w:val="006F6081"/>
    <w:rsid w:val="00704978"/>
    <w:rsid w:val="00712F85"/>
    <w:rsid w:val="00721FC2"/>
    <w:rsid w:val="00740CE0"/>
    <w:rsid w:val="007438EF"/>
    <w:rsid w:val="00743B1E"/>
    <w:rsid w:val="007476AA"/>
    <w:rsid w:val="007626B7"/>
    <w:rsid w:val="007639BA"/>
    <w:rsid w:val="007678C8"/>
    <w:rsid w:val="00784D91"/>
    <w:rsid w:val="00784F9E"/>
    <w:rsid w:val="00787DB1"/>
    <w:rsid w:val="00795938"/>
    <w:rsid w:val="007962A0"/>
    <w:rsid w:val="007967DD"/>
    <w:rsid w:val="007B247C"/>
    <w:rsid w:val="007B58C3"/>
    <w:rsid w:val="007D71A9"/>
    <w:rsid w:val="007E1BD7"/>
    <w:rsid w:val="007F2975"/>
    <w:rsid w:val="007F6990"/>
    <w:rsid w:val="0080138A"/>
    <w:rsid w:val="00802EBB"/>
    <w:rsid w:val="00811B28"/>
    <w:rsid w:val="00812886"/>
    <w:rsid w:val="00815F5F"/>
    <w:rsid w:val="008266C5"/>
    <w:rsid w:val="00831894"/>
    <w:rsid w:val="00835EDF"/>
    <w:rsid w:val="008372F7"/>
    <w:rsid w:val="00842AF0"/>
    <w:rsid w:val="00852E3D"/>
    <w:rsid w:val="00855448"/>
    <w:rsid w:val="00870C92"/>
    <w:rsid w:val="008742B2"/>
    <w:rsid w:val="00875183"/>
    <w:rsid w:val="00880EBE"/>
    <w:rsid w:val="008818EA"/>
    <w:rsid w:val="00881ED2"/>
    <w:rsid w:val="00883E5A"/>
    <w:rsid w:val="00887F14"/>
    <w:rsid w:val="008910C4"/>
    <w:rsid w:val="00893AB6"/>
    <w:rsid w:val="008A0BD2"/>
    <w:rsid w:val="008B1EBC"/>
    <w:rsid w:val="008C4253"/>
    <w:rsid w:val="008F1476"/>
    <w:rsid w:val="008F2750"/>
    <w:rsid w:val="009025E8"/>
    <w:rsid w:val="00907FD4"/>
    <w:rsid w:val="00910AB1"/>
    <w:rsid w:val="00911DAC"/>
    <w:rsid w:val="00922FA7"/>
    <w:rsid w:val="00925C7A"/>
    <w:rsid w:val="00931409"/>
    <w:rsid w:val="00932B59"/>
    <w:rsid w:val="00940827"/>
    <w:rsid w:val="00945906"/>
    <w:rsid w:val="00952769"/>
    <w:rsid w:val="00953E61"/>
    <w:rsid w:val="00956F1A"/>
    <w:rsid w:val="00966342"/>
    <w:rsid w:val="00975316"/>
    <w:rsid w:val="00982A4C"/>
    <w:rsid w:val="00986831"/>
    <w:rsid w:val="00996FF4"/>
    <w:rsid w:val="009A1D0B"/>
    <w:rsid w:val="009A75E2"/>
    <w:rsid w:val="009B1B28"/>
    <w:rsid w:val="009C0F03"/>
    <w:rsid w:val="009C67DB"/>
    <w:rsid w:val="009D153F"/>
    <w:rsid w:val="009E04F9"/>
    <w:rsid w:val="009E193C"/>
    <w:rsid w:val="009E410E"/>
    <w:rsid w:val="009E7F61"/>
    <w:rsid w:val="00A31E84"/>
    <w:rsid w:val="00A40881"/>
    <w:rsid w:val="00A45C75"/>
    <w:rsid w:val="00A547BD"/>
    <w:rsid w:val="00A62C85"/>
    <w:rsid w:val="00A709E2"/>
    <w:rsid w:val="00A819DA"/>
    <w:rsid w:val="00A9572C"/>
    <w:rsid w:val="00AA2E26"/>
    <w:rsid w:val="00AA43F6"/>
    <w:rsid w:val="00AA5A4B"/>
    <w:rsid w:val="00AB4F6B"/>
    <w:rsid w:val="00AC61EB"/>
    <w:rsid w:val="00AD0FBC"/>
    <w:rsid w:val="00AD1446"/>
    <w:rsid w:val="00AD4043"/>
    <w:rsid w:val="00AD4266"/>
    <w:rsid w:val="00AD66F1"/>
    <w:rsid w:val="00AF0B8E"/>
    <w:rsid w:val="00AF60C9"/>
    <w:rsid w:val="00B06507"/>
    <w:rsid w:val="00B07718"/>
    <w:rsid w:val="00B120A5"/>
    <w:rsid w:val="00B222BE"/>
    <w:rsid w:val="00B32441"/>
    <w:rsid w:val="00B324DC"/>
    <w:rsid w:val="00B4650C"/>
    <w:rsid w:val="00B5681E"/>
    <w:rsid w:val="00B6116D"/>
    <w:rsid w:val="00B657DE"/>
    <w:rsid w:val="00B672E0"/>
    <w:rsid w:val="00B72364"/>
    <w:rsid w:val="00B75610"/>
    <w:rsid w:val="00B80871"/>
    <w:rsid w:val="00B91FFB"/>
    <w:rsid w:val="00B94DAE"/>
    <w:rsid w:val="00B951C5"/>
    <w:rsid w:val="00BA62EA"/>
    <w:rsid w:val="00BB54FE"/>
    <w:rsid w:val="00BC50CB"/>
    <w:rsid w:val="00BC5967"/>
    <w:rsid w:val="00BD5BF3"/>
    <w:rsid w:val="00BD6FA4"/>
    <w:rsid w:val="00BE631A"/>
    <w:rsid w:val="00BF3155"/>
    <w:rsid w:val="00BF748F"/>
    <w:rsid w:val="00C05FE9"/>
    <w:rsid w:val="00C06A6A"/>
    <w:rsid w:val="00C10C3D"/>
    <w:rsid w:val="00C12656"/>
    <w:rsid w:val="00C2050E"/>
    <w:rsid w:val="00C220C7"/>
    <w:rsid w:val="00C22876"/>
    <w:rsid w:val="00C31638"/>
    <w:rsid w:val="00C37FB5"/>
    <w:rsid w:val="00C4428A"/>
    <w:rsid w:val="00C4508F"/>
    <w:rsid w:val="00C5769A"/>
    <w:rsid w:val="00C60876"/>
    <w:rsid w:val="00C62030"/>
    <w:rsid w:val="00C638C2"/>
    <w:rsid w:val="00C671BF"/>
    <w:rsid w:val="00C7406D"/>
    <w:rsid w:val="00C76ECD"/>
    <w:rsid w:val="00C829A5"/>
    <w:rsid w:val="00C91A81"/>
    <w:rsid w:val="00C95B77"/>
    <w:rsid w:val="00C96E19"/>
    <w:rsid w:val="00CA27A0"/>
    <w:rsid w:val="00CA5780"/>
    <w:rsid w:val="00CC2F7A"/>
    <w:rsid w:val="00CD5B94"/>
    <w:rsid w:val="00CE02DF"/>
    <w:rsid w:val="00D05A06"/>
    <w:rsid w:val="00D05B5D"/>
    <w:rsid w:val="00D063A4"/>
    <w:rsid w:val="00D10835"/>
    <w:rsid w:val="00D21BB3"/>
    <w:rsid w:val="00D2729A"/>
    <w:rsid w:val="00D3237A"/>
    <w:rsid w:val="00D410CA"/>
    <w:rsid w:val="00D423C6"/>
    <w:rsid w:val="00D4583C"/>
    <w:rsid w:val="00D47B1F"/>
    <w:rsid w:val="00D50C1C"/>
    <w:rsid w:val="00D76DC6"/>
    <w:rsid w:val="00D860B6"/>
    <w:rsid w:val="00D91EDB"/>
    <w:rsid w:val="00D94078"/>
    <w:rsid w:val="00DA542B"/>
    <w:rsid w:val="00DD35AE"/>
    <w:rsid w:val="00DE707A"/>
    <w:rsid w:val="00DF6C2D"/>
    <w:rsid w:val="00DF73CB"/>
    <w:rsid w:val="00E01C02"/>
    <w:rsid w:val="00E070BE"/>
    <w:rsid w:val="00E10F47"/>
    <w:rsid w:val="00E162B5"/>
    <w:rsid w:val="00E16871"/>
    <w:rsid w:val="00E235BB"/>
    <w:rsid w:val="00E30D76"/>
    <w:rsid w:val="00E30F59"/>
    <w:rsid w:val="00E31522"/>
    <w:rsid w:val="00E31534"/>
    <w:rsid w:val="00E31D72"/>
    <w:rsid w:val="00E36B08"/>
    <w:rsid w:val="00E50621"/>
    <w:rsid w:val="00E50F48"/>
    <w:rsid w:val="00E5174B"/>
    <w:rsid w:val="00E65F3E"/>
    <w:rsid w:val="00E67505"/>
    <w:rsid w:val="00E67EA5"/>
    <w:rsid w:val="00E8045C"/>
    <w:rsid w:val="00E813F5"/>
    <w:rsid w:val="00E86932"/>
    <w:rsid w:val="00E87773"/>
    <w:rsid w:val="00E92897"/>
    <w:rsid w:val="00E96B6A"/>
    <w:rsid w:val="00E9721E"/>
    <w:rsid w:val="00EB3C2E"/>
    <w:rsid w:val="00EC2B93"/>
    <w:rsid w:val="00EC3F07"/>
    <w:rsid w:val="00EC435E"/>
    <w:rsid w:val="00EC58FA"/>
    <w:rsid w:val="00ED0356"/>
    <w:rsid w:val="00ED63ED"/>
    <w:rsid w:val="00EE0778"/>
    <w:rsid w:val="00F015B6"/>
    <w:rsid w:val="00F06029"/>
    <w:rsid w:val="00F27D8E"/>
    <w:rsid w:val="00F31D0D"/>
    <w:rsid w:val="00F31F44"/>
    <w:rsid w:val="00F33861"/>
    <w:rsid w:val="00F355C6"/>
    <w:rsid w:val="00F35D0C"/>
    <w:rsid w:val="00F41708"/>
    <w:rsid w:val="00F657DD"/>
    <w:rsid w:val="00F70BCC"/>
    <w:rsid w:val="00F87FAB"/>
    <w:rsid w:val="00FA53F3"/>
    <w:rsid w:val="00FA5677"/>
    <w:rsid w:val="00FA585B"/>
    <w:rsid w:val="00FB2D06"/>
    <w:rsid w:val="00FB730B"/>
    <w:rsid w:val="00FC34EB"/>
    <w:rsid w:val="00FC511A"/>
    <w:rsid w:val="00FD274A"/>
    <w:rsid w:val="00FD754A"/>
    <w:rsid w:val="00FE225B"/>
    <w:rsid w:val="00FE60F7"/>
    <w:rsid w:val="00FF012A"/>
    <w:rsid w:val="00FF317C"/>
    <w:rsid w:val="00FF651C"/>
    <w:rsid w:val="00FF7B0C"/>
    <w:rsid w:val="010005DA"/>
    <w:rsid w:val="01413131"/>
    <w:rsid w:val="01A461CE"/>
    <w:rsid w:val="01AD078C"/>
    <w:rsid w:val="01C74429"/>
    <w:rsid w:val="01F26BB5"/>
    <w:rsid w:val="023724B2"/>
    <w:rsid w:val="026F3030"/>
    <w:rsid w:val="027B0613"/>
    <w:rsid w:val="02B7449E"/>
    <w:rsid w:val="02C170CB"/>
    <w:rsid w:val="03C95EA0"/>
    <w:rsid w:val="04B54A0D"/>
    <w:rsid w:val="04DB10D3"/>
    <w:rsid w:val="05210A60"/>
    <w:rsid w:val="05807E26"/>
    <w:rsid w:val="05F1049E"/>
    <w:rsid w:val="0639341C"/>
    <w:rsid w:val="06BD1B4F"/>
    <w:rsid w:val="06D57A68"/>
    <w:rsid w:val="07236633"/>
    <w:rsid w:val="07261BF2"/>
    <w:rsid w:val="079C2984"/>
    <w:rsid w:val="07BB2A09"/>
    <w:rsid w:val="07F941B9"/>
    <w:rsid w:val="07FB67F7"/>
    <w:rsid w:val="082B0D6B"/>
    <w:rsid w:val="08FD28DC"/>
    <w:rsid w:val="091C5072"/>
    <w:rsid w:val="0928218C"/>
    <w:rsid w:val="09C325B3"/>
    <w:rsid w:val="09CD45A7"/>
    <w:rsid w:val="0A4F320E"/>
    <w:rsid w:val="0A99092D"/>
    <w:rsid w:val="0AB85257"/>
    <w:rsid w:val="0B1474C8"/>
    <w:rsid w:val="0B1F078E"/>
    <w:rsid w:val="0B291CB1"/>
    <w:rsid w:val="0B5C14F4"/>
    <w:rsid w:val="0B84410E"/>
    <w:rsid w:val="0B947D13"/>
    <w:rsid w:val="0BBA6DAD"/>
    <w:rsid w:val="0BE87E89"/>
    <w:rsid w:val="0C762CD4"/>
    <w:rsid w:val="0C8F117A"/>
    <w:rsid w:val="0C9E7BE7"/>
    <w:rsid w:val="0CF25CB6"/>
    <w:rsid w:val="0D2C1B0F"/>
    <w:rsid w:val="0D2C4E04"/>
    <w:rsid w:val="0D5374B9"/>
    <w:rsid w:val="0D5704B7"/>
    <w:rsid w:val="0DD71E98"/>
    <w:rsid w:val="0DF75518"/>
    <w:rsid w:val="0E0207A8"/>
    <w:rsid w:val="0E250413"/>
    <w:rsid w:val="0E39045D"/>
    <w:rsid w:val="0E4D3F08"/>
    <w:rsid w:val="0E9B14D8"/>
    <w:rsid w:val="0EBF3669"/>
    <w:rsid w:val="0EE70202"/>
    <w:rsid w:val="0EF66878"/>
    <w:rsid w:val="0F851480"/>
    <w:rsid w:val="0F895417"/>
    <w:rsid w:val="0F9242C9"/>
    <w:rsid w:val="10171997"/>
    <w:rsid w:val="1061165F"/>
    <w:rsid w:val="10973B61"/>
    <w:rsid w:val="10DC77E2"/>
    <w:rsid w:val="10DE52EC"/>
    <w:rsid w:val="112453F4"/>
    <w:rsid w:val="11352CC6"/>
    <w:rsid w:val="11E44684"/>
    <w:rsid w:val="11FB5C41"/>
    <w:rsid w:val="1212349F"/>
    <w:rsid w:val="122D43E0"/>
    <w:rsid w:val="12D76FF2"/>
    <w:rsid w:val="1302464B"/>
    <w:rsid w:val="132C233E"/>
    <w:rsid w:val="136F66CF"/>
    <w:rsid w:val="13C40F69"/>
    <w:rsid w:val="13E9112A"/>
    <w:rsid w:val="142A02F2"/>
    <w:rsid w:val="143D67CD"/>
    <w:rsid w:val="148443FC"/>
    <w:rsid w:val="14922675"/>
    <w:rsid w:val="14AA20B4"/>
    <w:rsid w:val="14AB39B2"/>
    <w:rsid w:val="15115C90"/>
    <w:rsid w:val="151B4D60"/>
    <w:rsid w:val="15816BB2"/>
    <w:rsid w:val="15CB0FF7"/>
    <w:rsid w:val="160475A2"/>
    <w:rsid w:val="16B26FFE"/>
    <w:rsid w:val="16F2564D"/>
    <w:rsid w:val="17127A9D"/>
    <w:rsid w:val="172716FE"/>
    <w:rsid w:val="185B05A1"/>
    <w:rsid w:val="18891FE1"/>
    <w:rsid w:val="18A7458E"/>
    <w:rsid w:val="18DC4807"/>
    <w:rsid w:val="18E03AFD"/>
    <w:rsid w:val="18EC352C"/>
    <w:rsid w:val="19AC47A1"/>
    <w:rsid w:val="19EA48AF"/>
    <w:rsid w:val="1A002777"/>
    <w:rsid w:val="1A1104E0"/>
    <w:rsid w:val="1A82318C"/>
    <w:rsid w:val="1AA37442"/>
    <w:rsid w:val="1AB570BD"/>
    <w:rsid w:val="1AB664E1"/>
    <w:rsid w:val="1ABD73AE"/>
    <w:rsid w:val="1AE71241"/>
    <w:rsid w:val="1B135602"/>
    <w:rsid w:val="1B3824A2"/>
    <w:rsid w:val="1B6543F1"/>
    <w:rsid w:val="1BA07D6D"/>
    <w:rsid w:val="1C136791"/>
    <w:rsid w:val="1C4670DE"/>
    <w:rsid w:val="1CB3587E"/>
    <w:rsid w:val="1CC96E50"/>
    <w:rsid w:val="1CF94D1C"/>
    <w:rsid w:val="1D967B55"/>
    <w:rsid w:val="1E1265CA"/>
    <w:rsid w:val="1E563D6D"/>
    <w:rsid w:val="1E6A4663"/>
    <w:rsid w:val="1E7467DE"/>
    <w:rsid w:val="1E7F01CF"/>
    <w:rsid w:val="1E8005D2"/>
    <w:rsid w:val="1EBE2EEA"/>
    <w:rsid w:val="1EC37E7C"/>
    <w:rsid w:val="1ED62E9B"/>
    <w:rsid w:val="1F0B3750"/>
    <w:rsid w:val="1F5329F6"/>
    <w:rsid w:val="1F881244"/>
    <w:rsid w:val="1FAB3862"/>
    <w:rsid w:val="1FBE6A14"/>
    <w:rsid w:val="1FCE47ED"/>
    <w:rsid w:val="1FD37FAB"/>
    <w:rsid w:val="202D3B9A"/>
    <w:rsid w:val="203A38EA"/>
    <w:rsid w:val="20A7394C"/>
    <w:rsid w:val="20F522E6"/>
    <w:rsid w:val="218912A4"/>
    <w:rsid w:val="21AF0D0A"/>
    <w:rsid w:val="21CB5418"/>
    <w:rsid w:val="21D818E3"/>
    <w:rsid w:val="21F84E96"/>
    <w:rsid w:val="21F95081"/>
    <w:rsid w:val="22AD2D70"/>
    <w:rsid w:val="23336111"/>
    <w:rsid w:val="235303E4"/>
    <w:rsid w:val="237B04EF"/>
    <w:rsid w:val="2388733F"/>
    <w:rsid w:val="23A31DBD"/>
    <w:rsid w:val="243E0123"/>
    <w:rsid w:val="24612064"/>
    <w:rsid w:val="246975F9"/>
    <w:rsid w:val="247B3126"/>
    <w:rsid w:val="24912949"/>
    <w:rsid w:val="24962CBD"/>
    <w:rsid w:val="24A53ED3"/>
    <w:rsid w:val="24C20D54"/>
    <w:rsid w:val="24CF2BC3"/>
    <w:rsid w:val="24D64688"/>
    <w:rsid w:val="24FD7FDE"/>
    <w:rsid w:val="253A5459"/>
    <w:rsid w:val="2657462E"/>
    <w:rsid w:val="266D6A9E"/>
    <w:rsid w:val="272D447F"/>
    <w:rsid w:val="27781B9E"/>
    <w:rsid w:val="27BD5B89"/>
    <w:rsid w:val="282B6C11"/>
    <w:rsid w:val="282D0BDB"/>
    <w:rsid w:val="283755B5"/>
    <w:rsid w:val="285048C9"/>
    <w:rsid w:val="28527F8F"/>
    <w:rsid w:val="28605E1B"/>
    <w:rsid w:val="28A505CD"/>
    <w:rsid w:val="28E12FFE"/>
    <w:rsid w:val="28EA5A2C"/>
    <w:rsid w:val="28F37DB5"/>
    <w:rsid w:val="291D29FD"/>
    <w:rsid w:val="293935AF"/>
    <w:rsid w:val="295F4BFF"/>
    <w:rsid w:val="297679BC"/>
    <w:rsid w:val="298416F7"/>
    <w:rsid w:val="29934A6D"/>
    <w:rsid w:val="29C46F28"/>
    <w:rsid w:val="2A306760"/>
    <w:rsid w:val="2A337FFE"/>
    <w:rsid w:val="2A4564DA"/>
    <w:rsid w:val="2A5266D7"/>
    <w:rsid w:val="2A6E7F58"/>
    <w:rsid w:val="2A704DAF"/>
    <w:rsid w:val="2A8D5E5E"/>
    <w:rsid w:val="2AAD7DB1"/>
    <w:rsid w:val="2ABB5F26"/>
    <w:rsid w:val="2AD30169"/>
    <w:rsid w:val="2B1E7BD7"/>
    <w:rsid w:val="2B30453E"/>
    <w:rsid w:val="2B696DEE"/>
    <w:rsid w:val="2B7C624B"/>
    <w:rsid w:val="2B8E7BE2"/>
    <w:rsid w:val="2BAC1E16"/>
    <w:rsid w:val="2C183950"/>
    <w:rsid w:val="2C736DD8"/>
    <w:rsid w:val="2C9F0C00"/>
    <w:rsid w:val="2CA923E5"/>
    <w:rsid w:val="2CEA1F1E"/>
    <w:rsid w:val="2D633D88"/>
    <w:rsid w:val="2D8C0151"/>
    <w:rsid w:val="2DC53663"/>
    <w:rsid w:val="2E1819E5"/>
    <w:rsid w:val="2E1909AE"/>
    <w:rsid w:val="2E2465DC"/>
    <w:rsid w:val="2EB765AB"/>
    <w:rsid w:val="2EE67D35"/>
    <w:rsid w:val="2F5935AA"/>
    <w:rsid w:val="2F665E23"/>
    <w:rsid w:val="2F79771D"/>
    <w:rsid w:val="2FB56B8E"/>
    <w:rsid w:val="2FDD4C94"/>
    <w:rsid w:val="30202DD3"/>
    <w:rsid w:val="30206CD3"/>
    <w:rsid w:val="30AD0B0B"/>
    <w:rsid w:val="30CB35DD"/>
    <w:rsid w:val="3101739B"/>
    <w:rsid w:val="31172428"/>
    <w:rsid w:val="311D23E6"/>
    <w:rsid w:val="3148438F"/>
    <w:rsid w:val="32140715"/>
    <w:rsid w:val="32157B28"/>
    <w:rsid w:val="32586854"/>
    <w:rsid w:val="32C61C0F"/>
    <w:rsid w:val="32DA3182"/>
    <w:rsid w:val="33282A30"/>
    <w:rsid w:val="333851C0"/>
    <w:rsid w:val="33813B89"/>
    <w:rsid w:val="33E800AC"/>
    <w:rsid w:val="340D0757"/>
    <w:rsid w:val="34401C96"/>
    <w:rsid w:val="34572B3B"/>
    <w:rsid w:val="34DE0960"/>
    <w:rsid w:val="34E10717"/>
    <w:rsid w:val="34F04C79"/>
    <w:rsid w:val="34FE2C55"/>
    <w:rsid w:val="35092088"/>
    <w:rsid w:val="35311514"/>
    <w:rsid w:val="356E638F"/>
    <w:rsid w:val="35C37D9C"/>
    <w:rsid w:val="36080591"/>
    <w:rsid w:val="36513CE6"/>
    <w:rsid w:val="36631088"/>
    <w:rsid w:val="369342FF"/>
    <w:rsid w:val="369462C9"/>
    <w:rsid w:val="369E4A52"/>
    <w:rsid w:val="36A63375"/>
    <w:rsid w:val="36B14D1C"/>
    <w:rsid w:val="36FA437E"/>
    <w:rsid w:val="3748158D"/>
    <w:rsid w:val="3748643A"/>
    <w:rsid w:val="37DB0B81"/>
    <w:rsid w:val="3836588A"/>
    <w:rsid w:val="38AF73EA"/>
    <w:rsid w:val="39130A0D"/>
    <w:rsid w:val="392F4087"/>
    <w:rsid w:val="39611465"/>
    <w:rsid w:val="39AA37AD"/>
    <w:rsid w:val="39EF1E6A"/>
    <w:rsid w:val="3A4F49E1"/>
    <w:rsid w:val="3AAA33A3"/>
    <w:rsid w:val="3ACA3B7C"/>
    <w:rsid w:val="3AF9494C"/>
    <w:rsid w:val="3B3360B0"/>
    <w:rsid w:val="3B84690C"/>
    <w:rsid w:val="3D7D3613"/>
    <w:rsid w:val="3DEE62BF"/>
    <w:rsid w:val="3DF7649D"/>
    <w:rsid w:val="3E075F38"/>
    <w:rsid w:val="3E75078E"/>
    <w:rsid w:val="3EDB2CE7"/>
    <w:rsid w:val="3EFE42A5"/>
    <w:rsid w:val="3F6D76B7"/>
    <w:rsid w:val="3F731F46"/>
    <w:rsid w:val="3FA2059B"/>
    <w:rsid w:val="3FA96941"/>
    <w:rsid w:val="3FB31DFB"/>
    <w:rsid w:val="3FBA2335"/>
    <w:rsid w:val="3FDD2A8F"/>
    <w:rsid w:val="403F2E01"/>
    <w:rsid w:val="40442909"/>
    <w:rsid w:val="40E51BFB"/>
    <w:rsid w:val="40F9708B"/>
    <w:rsid w:val="41832FB2"/>
    <w:rsid w:val="41902060"/>
    <w:rsid w:val="41B17D2F"/>
    <w:rsid w:val="42511541"/>
    <w:rsid w:val="4278084D"/>
    <w:rsid w:val="42BA70B7"/>
    <w:rsid w:val="42DA2134"/>
    <w:rsid w:val="433E3844"/>
    <w:rsid w:val="43466D7C"/>
    <w:rsid w:val="43556949"/>
    <w:rsid w:val="435E6337"/>
    <w:rsid w:val="43DD4E0B"/>
    <w:rsid w:val="44063C44"/>
    <w:rsid w:val="440E772D"/>
    <w:rsid w:val="440F7160"/>
    <w:rsid w:val="4482761D"/>
    <w:rsid w:val="44A92F3F"/>
    <w:rsid w:val="44F0116B"/>
    <w:rsid w:val="44F614D0"/>
    <w:rsid w:val="45967968"/>
    <w:rsid w:val="45B63B66"/>
    <w:rsid w:val="45E419AA"/>
    <w:rsid w:val="465F7960"/>
    <w:rsid w:val="46933EA7"/>
    <w:rsid w:val="46F20A2E"/>
    <w:rsid w:val="477A77FC"/>
    <w:rsid w:val="47A3011A"/>
    <w:rsid w:val="47A6040B"/>
    <w:rsid w:val="47D97FDF"/>
    <w:rsid w:val="47DE66E1"/>
    <w:rsid w:val="47E11321"/>
    <w:rsid w:val="48420BDC"/>
    <w:rsid w:val="48475CB3"/>
    <w:rsid w:val="485310ED"/>
    <w:rsid w:val="485A1120"/>
    <w:rsid w:val="48E064E6"/>
    <w:rsid w:val="48FF75D2"/>
    <w:rsid w:val="49756656"/>
    <w:rsid w:val="497A30FC"/>
    <w:rsid w:val="498A0966"/>
    <w:rsid w:val="498B0651"/>
    <w:rsid w:val="49CB2830"/>
    <w:rsid w:val="4A1A2E12"/>
    <w:rsid w:val="4A2117CA"/>
    <w:rsid w:val="4A563B69"/>
    <w:rsid w:val="4A7364C9"/>
    <w:rsid w:val="4A8436AB"/>
    <w:rsid w:val="4A9D6012"/>
    <w:rsid w:val="4AD479DD"/>
    <w:rsid w:val="4B410CDE"/>
    <w:rsid w:val="4B9A1834"/>
    <w:rsid w:val="4BF21670"/>
    <w:rsid w:val="4BF74ED8"/>
    <w:rsid w:val="4C114E5C"/>
    <w:rsid w:val="4C2D08FA"/>
    <w:rsid w:val="4C5841B0"/>
    <w:rsid w:val="4C5B481E"/>
    <w:rsid w:val="4CAA019C"/>
    <w:rsid w:val="4CB22BAD"/>
    <w:rsid w:val="4CE4545C"/>
    <w:rsid w:val="4D084CE6"/>
    <w:rsid w:val="4D315714"/>
    <w:rsid w:val="4D5B4FF3"/>
    <w:rsid w:val="4E075E5B"/>
    <w:rsid w:val="4E093AB2"/>
    <w:rsid w:val="4E326699"/>
    <w:rsid w:val="4EB03750"/>
    <w:rsid w:val="4EEE25C2"/>
    <w:rsid w:val="4EF70D4B"/>
    <w:rsid w:val="4EFE6F9B"/>
    <w:rsid w:val="4F2E2C0B"/>
    <w:rsid w:val="4FAB2261"/>
    <w:rsid w:val="4FEE214E"/>
    <w:rsid w:val="500656EA"/>
    <w:rsid w:val="50597F0F"/>
    <w:rsid w:val="50772979"/>
    <w:rsid w:val="509176A9"/>
    <w:rsid w:val="50B254EA"/>
    <w:rsid w:val="50F43794"/>
    <w:rsid w:val="51273D1D"/>
    <w:rsid w:val="51B51175"/>
    <w:rsid w:val="51F71711"/>
    <w:rsid w:val="520C5643"/>
    <w:rsid w:val="521560B8"/>
    <w:rsid w:val="522D1654"/>
    <w:rsid w:val="529C0587"/>
    <w:rsid w:val="52A51942"/>
    <w:rsid w:val="52B4142D"/>
    <w:rsid w:val="52C5363A"/>
    <w:rsid w:val="52E279E7"/>
    <w:rsid w:val="53312FF2"/>
    <w:rsid w:val="53803A05"/>
    <w:rsid w:val="5391067E"/>
    <w:rsid w:val="53AE0572"/>
    <w:rsid w:val="53B112A4"/>
    <w:rsid w:val="53F341D7"/>
    <w:rsid w:val="546C3C6B"/>
    <w:rsid w:val="5491014C"/>
    <w:rsid w:val="54983EBB"/>
    <w:rsid w:val="54BA6AA3"/>
    <w:rsid w:val="54D9161F"/>
    <w:rsid w:val="54E35FFA"/>
    <w:rsid w:val="5502126A"/>
    <w:rsid w:val="552125AF"/>
    <w:rsid w:val="55743B8D"/>
    <w:rsid w:val="55D1679A"/>
    <w:rsid w:val="565847C5"/>
    <w:rsid w:val="567535C9"/>
    <w:rsid w:val="56935B38"/>
    <w:rsid w:val="56C4151A"/>
    <w:rsid w:val="56D36F78"/>
    <w:rsid w:val="56F1151D"/>
    <w:rsid w:val="57201787"/>
    <w:rsid w:val="573C5E95"/>
    <w:rsid w:val="57455816"/>
    <w:rsid w:val="57A8352A"/>
    <w:rsid w:val="583B031B"/>
    <w:rsid w:val="5858716C"/>
    <w:rsid w:val="5864433B"/>
    <w:rsid w:val="588C4A74"/>
    <w:rsid w:val="58BA3515"/>
    <w:rsid w:val="590D1897"/>
    <w:rsid w:val="591815C6"/>
    <w:rsid w:val="59322CDA"/>
    <w:rsid w:val="59375665"/>
    <w:rsid w:val="595231A0"/>
    <w:rsid w:val="59E52509"/>
    <w:rsid w:val="59EE16C8"/>
    <w:rsid w:val="5B215ACE"/>
    <w:rsid w:val="5B2F01EA"/>
    <w:rsid w:val="5B323837"/>
    <w:rsid w:val="5B37709F"/>
    <w:rsid w:val="5BFD2097"/>
    <w:rsid w:val="5C463A1A"/>
    <w:rsid w:val="5C6A5252"/>
    <w:rsid w:val="5C902F0B"/>
    <w:rsid w:val="5CB0354A"/>
    <w:rsid w:val="5CD22F58"/>
    <w:rsid w:val="5D7A15AC"/>
    <w:rsid w:val="5E112FC2"/>
    <w:rsid w:val="5E3D4F66"/>
    <w:rsid w:val="5E875C48"/>
    <w:rsid w:val="5EE85B7D"/>
    <w:rsid w:val="5EE9608F"/>
    <w:rsid w:val="5F1D65AC"/>
    <w:rsid w:val="5F1F0576"/>
    <w:rsid w:val="5F2931A3"/>
    <w:rsid w:val="5F8A1E93"/>
    <w:rsid w:val="5FB2252C"/>
    <w:rsid w:val="5FBF4759"/>
    <w:rsid w:val="60042FB5"/>
    <w:rsid w:val="6057256B"/>
    <w:rsid w:val="60600E46"/>
    <w:rsid w:val="611A332A"/>
    <w:rsid w:val="611C0544"/>
    <w:rsid w:val="61477910"/>
    <w:rsid w:val="614B5652"/>
    <w:rsid w:val="61A92379"/>
    <w:rsid w:val="61AA3348"/>
    <w:rsid w:val="61AE3A6E"/>
    <w:rsid w:val="61C4285B"/>
    <w:rsid w:val="6247628B"/>
    <w:rsid w:val="625C73EB"/>
    <w:rsid w:val="627F3B46"/>
    <w:rsid w:val="62A523F3"/>
    <w:rsid w:val="62CA25A7"/>
    <w:rsid w:val="62EF025F"/>
    <w:rsid w:val="62EF2A71"/>
    <w:rsid w:val="63013475"/>
    <w:rsid w:val="631D301E"/>
    <w:rsid w:val="63DF6526"/>
    <w:rsid w:val="63E31B72"/>
    <w:rsid w:val="64261AE2"/>
    <w:rsid w:val="642B6FB7"/>
    <w:rsid w:val="644D606D"/>
    <w:rsid w:val="645A34B4"/>
    <w:rsid w:val="64B90B25"/>
    <w:rsid w:val="65053D6A"/>
    <w:rsid w:val="655175DA"/>
    <w:rsid w:val="658E1FB1"/>
    <w:rsid w:val="65F8666F"/>
    <w:rsid w:val="66415054"/>
    <w:rsid w:val="667F18FA"/>
    <w:rsid w:val="66DE0D17"/>
    <w:rsid w:val="66E54B3F"/>
    <w:rsid w:val="6766463F"/>
    <w:rsid w:val="677F40EE"/>
    <w:rsid w:val="677F7E04"/>
    <w:rsid w:val="67BF6452"/>
    <w:rsid w:val="67EC1211"/>
    <w:rsid w:val="68B04837"/>
    <w:rsid w:val="68B61080"/>
    <w:rsid w:val="68D625C1"/>
    <w:rsid w:val="68D91796"/>
    <w:rsid w:val="69064BE8"/>
    <w:rsid w:val="690A7C7A"/>
    <w:rsid w:val="693B5FAC"/>
    <w:rsid w:val="69983F77"/>
    <w:rsid w:val="69C75A92"/>
    <w:rsid w:val="69CA340B"/>
    <w:rsid w:val="6A0740E0"/>
    <w:rsid w:val="6AC81AC2"/>
    <w:rsid w:val="6ADE3093"/>
    <w:rsid w:val="6B0E4D9B"/>
    <w:rsid w:val="6B246226"/>
    <w:rsid w:val="6B2D4F90"/>
    <w:rsid w:val="6B8F25DF"/>
    <w:rsid w:val="6BA04B87"/>
    <w:rsid w:val="6BCB627A"/>
    <w:rsid w:val="6BD55290"/>
    <w:rsid w:val="6C095D82"/>
    <w:rsid w:val="6C2131AB"/>
    <w:rsid w:val="6C303980"/>
    <w:rsid w:val="6C517501"/>
    <w:rsid w:val="6CB008F5"/>
    <w:rsid w:val="6CD742E7"/>
    <w:rsid w:val="6D9E7836"/>
    <w:rsid w:val="6DCF13B9"/>
    <w:rsid w:val="6DDC415C"/>
    <w:rsid w:val="6E0F17B6"/>
    <w:rsid w:val="6E4E74E5"/>
    <w:rsid w:val="6E5C0E9F"/>
    <w:rsid w:val="6E6F41DC"/>
    <w:rsid w:val="6E7352DC"/>
    <w:rsid w:val="6E7766B3"/>
    <w:rsid w:val="6EAB5982"/>
    <w:rsid w:val="6EC32D02"/>
    <w:rsid w:val="6F2968A7"/>
    <w:rsid w:val="6F576051"/>
    <w:rsid w:val="6F912DCA"/>
    <w:rsid w:val="6FAE5467"/>
    <w:rsid w:val="703F2826"/>
    <w:rsid w:val="7084648B"/>
    <w:rsid w:val="70E25035"/>
    <w:rsid w:val="70FD2C1F"/>
    <w:rsid w:val="71384B82"/>
    <w:rsid w:val="713B58E9"/>
    <w:rsid w:val="718C1A9B"/>
    <w:rsid w:val="71A843FB"/>
    <w:rsid w:val="72005FE5"/>
    <w:rsid w:val="721D4735"/>
    <w:rsid w:val="7245480B"/>
    <w:rsid w:val="72761FCE"/>
    <w:rsid w:val="72C523BB"/>
    <w:rsid w:val="72DA27AA"/>
    <w:rsid w:val="72ED47BB"/>
    <w:rsid w:val="72F15AB4"/>
    <w:rsid w:val="734300DC"/>
    <w:rsid w:val="73832708"/>
    <w:rsid w:val="738D5656"/>
    <w:rsid w:val="73CA68AB"/>
    <w:rsid w:val="742F4960"/>
    <w:rsid w:val="74312486"/>
    <w:rsid w:val="745265E6"/>
    <w:rsid w:val="747F0F94"/>
    <w:rsid w:val="74A964C0"/>
    <w:rsid w:val="752124FA"/>
    <w:rsid w:val="75355FA6"/>
    <w:rsid w:val="75721D73"/>
    <w:rsid w:val="75723A01"/>
    <w:rsid w:val="757D16FB"/>
    <w:rsid w:val="75FD0A92"/>
    <w:rsid w:val="76432944"/>
    <w:rsid w:val="76566AD8"/>
    <w:rsid w:val="768D4350"/>
    <w:rsid w:val="76CE66B2"/>
    <w:rsid w:val="77381D7D"/>
    <w:rsid w:val="773D1998"/>
    <w:rsid w:val="779C230C"/>
    <w:rsid w:val="77CB27BC"/>
    <w:rsid w:val="77D632A2"/>
    <w:rsid w:val="7814682E"/>
    <w:rsid w:val="782E6C38"/>
    <w:rsid w:val="784968F7"/>
    <w:rsid w:val="788039DC"/>
    <w:rsid w:val="78984B98"/>
    <w:rsid w:val="789B0816"/>
    <w:rsid w:val="78A50D2F"/>
    <w:rsid w:val="78AD6B1D"/>
    <w:rsid w:val="78B83D21"/>
    <w:rsid w:val="78C61C59"/>
    <w:rsid w:val="790A5262"/>
    <w:rsid w:val="790E3D79"/>
    <w:rsid w:val="79121536"/>
    <w:rsid w:val="79534E94"/>
    <w:rsid w:val="796D7344"/>
    <w:rsid w:val="79C06D9F"/>
    <w:rsid w:val="79DC0AB2"/>
    <w:rsid w:val="7A3A6F60"/>
    <w:rsid w:val="7A4E3666"/>
    <w:rsid w:val="7A545D27"/>
    <w:rsid w:val="7A5474A2"/>
    <w:rsid w:val="7A597FAC"/>
    <w:rsid w:val="7A765096"/>
    <w:rsid w:val="7AA339B1"/>
    <w:rsid w:val="7AB414D0"/>
    <w:rsid w:val="7B2F16E9"/>
    <w:rsid w:val="7C150BA5"/>
    <w:rsid w:val="7C7A6994"/>
    <w:rsid w:val="7CC320E9"/>
    <w:rsid w:val="7CC52305"/>
    <w:rsid w:val="7CC74859"/>
    <w:rsid w:val="7D1D5C9D"/>
    <w:rsid w:val="7D456FA2"/>
    <w:rsid w:val="7D6A05F1"/>
    <w:rsid w:val="7D9046C1"/>
    <w:rsid w:val="7DA56368"/>
    <w:rsid w:val="7DBB1AC4"/>
    <w:rsid w:val="7DF67A1E"/>
    <w:rsid w:val="7E09007E"/>
    <w:rsid w:val="7E355268"/>
    <w:rsid w:val="7E380DCE"/>
    <w:rsid w:val="7EEF0999"/>
    <w:rsid w:val="7F476A1E"/>
    <w:rsid w:val="7F4D4489"/>
    <w:rsid w:val="7F627925"/>
    <w:rsid w:val="7FE956D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060189"/>
  <w15:docId w15:val="{5668AD52-09CB-446A-A63A-34154F7F6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line number"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autoRedefine/>
    <w:qFormat/>
    <w:rsid w:val="004F7B00"/>
    <w:pPr>
      <w:shd w:val="clear" w:color="auto" w:fill="FFFFFF" w:themeFill="background1"/>
      <w:spacing w:before="210" w:after="105" w:line="15" w:lineRule="atLeast"/>
      <w:jc w:val="both"/>
      <w:textAlignment w:val="baseline"/>
      <w:outlineLvl w:val="0"/>
    </w:pPr>
    <w:rPr>
      <w:rFonts w:asciiTheme="minorHAnsi" w:eastAsiaTheme="minorEastAsia" w:hAnsiTheme="minorHAnsi" w:cstheme="minorBidi"/>
      <w:kern w:val="2"/>
      <w:sz w:val="21"/>
      <w:szCs w:val="24"/>
    </w:rPr>
  </w:style>
  <w:style w:type="paragraph" w:styleId="1">
    <w:name w:val="heading 1"/>
    <w:basedOn w:val="a"/>
    <w:next w:val="a"/>
    <w:autoRedefine/>
    <w:qFormat/>
    <w:pPr>
      <w:spacing w:beforeAutospacing="1" w:afterAutospacing="1"/>
      <w:jc w:val="left"/>
    </w:pPr>
    <w:rPr>
      <w:rFonts w:ascii="宋体" w:eastAsia="宋体" w:hAnsi="宋体" w:cs="Times New Roman" w:hint="eastAsia"/>
      <w:b/>
      <w:bCs/>
      <w:kern w:val="44"/>
      <w:sz w:val="48"/>
      <w:szCs w:val="48"/>
    </w:rPr>
  </w:style>
  <w:style w:type="paragraph" w:styleId="2">
    <w:name w:val="heading 2"/>
    <w:basedOn w:val="a"/>
    <w:next w:val="a"/>
    <w:autoRedefine/>
    <w:semiHidden/>
    <w:unhideWhenUsed/>
    <w:qFormat/>
    <w:pPr>
      <w:spacing w:beforeAutospacing="1" w:afterAutospacing="1"/>
      <w:jc w:val="left"/>
      <w:outlineLvl w:val="1"/>
    </w:pPr>
    <w:rPr>
      <w:rFonts w:ascii="宋体" w:eastAsia="宋体" w:hAnsi="宋体" w:cs="Times New Roman" w:hint="eastAsia"/>
      <w:b/>
      <w:bCs/>
      <w:kern w:val="0"/>
      <w:sz w:val="36"/>
      <w:szCs w:val="36"/>
    </w:rPr>
  </w:style>
  <w:style w:type="paragraph" w:styleId="3">
    <w:name w:val="heading 3"/>
    <w:basedOn w:val="a"/>
    <w:next w:val="a"/>
    <w:autoRedefine/>
    <w:semiHidden/>
    <w:unhideWhenUsed/>
    <w:qFormat/>
    <w:pPr>
      <w:spacing w:beforeAutospacing="1" w:afterAutospacing="1"/>
      <w:jc w:val="left"/>
      <w:outlineLvl w:val="2"/>
    </w:pPr>
    <w:rPr>
      <w:rFonts w:ascii="宋体" w:eastAsia="宋体" w:hAnsi="宋体" w:cs="Times New Roman" w:hint="eastAsia"/>
      <w:b/>
      <w:bCs/>
      <w:kern w:val="0"/>
      <w:sz w:val="27"/>
      <w:szCs w:val="27"/>
    </w:rPr>
  </w:style>
  <w:style w:type="paragraph" w:styleId="4">
    <w:name w:val="heading 4"/>
    <w:basedOn w:val="a"/>
    <w:next w:val="a"/>
    <w:autoRedefine/>
    <w:semiHidden/>
    <w:unhideWhenUsed/>
    <w:qFormat/>
    <w:pPr>
      <w:spacing w:beforeAutospacing="1" w:afterAutospacing="1"/>
      <w:jc w:val="left"/>
      <w:outlineLvl w:val="3"/>
    </w:pPr>
    <w:rPr>
      <w:rFonts w:ascii="宋体" w:eastAsia="宋体" w:hAnsi="宋体" w:cs="Times New Roman" w:hint="eastAsia"/>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qFormat/>
    <w:pPr>
      <w:jc w:val="left"/>
    </w:pPr>
    <w:rPr>
      <w:rFonts w:eastAsia="宋体" w:cstheme="minorHAnsi"/>
      <w:kern w:val="0"/>
      <w:sz w:val="24"/>
      <w:szCs w:val="20"/>
      <w:lang w:val="en" w:eastAsia="en-US"/>
    </w:rPr>
  </w:style>
  <w:style w:type="paragraph" w:styleId="a5">
    <w:name w:val="Balloon Text"/>
    <w:basedOn w:val="a"/>
    <w:link w:val="a6"/>
    <w:autoRedefine/>
    <w:qFormat/>
    <w:rPr>
      <w:rFonts w:ascii="Tahoma" w:hAnsi="Tahoma" w:cs="Tahoma"/>
      <w:sz w:val="16"/>
      <w:szCs w:val="16"/>
    </w:rPr>
  </w:style>
  <w:style w:type="paragraph" w:styleId="a7">
    <w:name w:val="footer"/>
    <w:basedOn w:val="a"/>
    <w:link w:val="a8"/>
    <w:autoRedefine/>
    <w:uiPriority w:val="99"/>
    <w:qFormat/>
    <w:pPr>
      <w:tabs>
        <w:tab w:val="center" w:pos="4153"/>
        <w:tab w:val="right" w:pos="8306"/>
      </w:tabs>
      <w:snapToGrid w:val="0"/>
      <w:jc w:val="left"/>
    </w:pPr>
    <w:rPr>
      <w:sz w:val="18"/>
      <w:szCs w:val="18"/>
    </w:rPr>
  </w:style>
  <w:style w:type="paragraph" w:styleId="a9">
    <w:name w:val="header"/>
    <w:basedOn w:val="a"/>
    <w:link w:val="aa"/>
    <w:autoRedefine/>
    <w:qFormat/>
    <w:pPr>
      <w:pBdr>
        <w:bottom w:val="single" w:sz="6" w:space="1" w:color="auto"/>
      </w:pBdr>
      <w:tabs>
        <w:tab w:val="center" w:pos="4153"/>
        <w:tab w:val="right" w:pos="8306"/>
      </w:tabs>
      <w:snapToGrid w:val="0"/>
      <w:jc w:val="center"/>
    </w:pPr>
    <w:rPr>
      <w:sz w:val="18"/>
      <w:szCs w:val="18"/>
    </w:rPr>
  </w:style>
  <w:style w:type="paragraph" w:styleId="ab">
    <w:name w:val="Normal (Web)"/>
    <w:basedOn w:val="a"/>
    <w:autoRedefine/>
    <w:uiPriority w:val="99"/>
    <w:qFormat/>
    <w:pPr>
      <w:spacing w:beforeAutospacing="1" w:afterAutospacing="1"/>
    </w:pPr>
    <w:rPr>
      <w:rFonts w:cs="Times New Roman"/>
      <w:kern w:val="0"/>
      <w:sz w:val="24"/>
    </w:rPr>
  </w:style>
  <w:style w:type="paragraph" w:styleId="ac">
    <w:name w:val="annotation subject"/>
    <w:basedOn w:val="a3"/>
    <w:next w:val="a3"/>
    <w:link w:val="ad"/>
    <w:autoRedefine/>
    <w:qFormat/>
    <w:rPr>
      <w:b/>
      <w:bCs/>
    </w:rPr>
  </w:style>
  <w:style w:type="character" w:styleId="ae">
    <w:name w:val="Emphasis"/>
    <w:basedOn w:val="a0"/>
    <w:autoRedefine/>
    <w:qFormat/>
    <w:rPr>
      <w:i/>
    </w:rPr>
  </w:style>
  <w:style w:type="character" w:styleId="af">
    <w:name w:val="line number"/>
    <w:basedOn w:val="a0"/>
    <w:autoRedefine/>
    <w:qFormat/>
  </w:style>
  <w:style w:type="character" w:styleId="af0">
    <w:name w:val="Hyperlink"/>
    <w:basedOn w:val="a0"/>
    <w:autoRedefine/>
    <w:qFormat/>
    <w:rPr>
      <w:color w:val="0000FF"/>
      <w:u w:val="single"/>
    </w:rPr>
  </w:style>
  <w:style w:type="character" w:styleId="af1">
    <w:name w:val="annotation reference"/>
    <w:basedOn w:val="a0"/>
    <w:autoRedefine/>
    <w:qFormat/>
    <w:rPr>
      <w:sz w:val="16"/>
      <w:szCs w:val="16"/>
    </w:rPr>
  </w:style>
  <w:style w:type="character" w:customStyle="1" w:styleId="a4">
    <w:name w:val="批注文字 字符"/>
    <w:basedOn w:val="a0"/>
    <w:link w:val="a3"/>
    <w:autoRedefine/>
    <w:qFormat/>
    <w:rPr>
      <w:rFonts w:asciiTheme="minorHAnsi" w:hAnsiTheme="minorHAnsi" w:cstheme="minorHAnsi"/>
      <w:sz w:val="24"/>
      <w:shd w:val="clear" w:color="auto" w:fill="FFFFFF" w:themeFill="background1"/>
      <w:lang w:val="en" w:eastAsia="en-US"/>
    </w:rPr>
  </w:style>
  <w:style w:type="character" w:customStyle="1" w:styleId="ad">
    <w:name w:val="批注主题 字符"/>
    <w:basedOn w:val="a4"/>
    <w:link w:val="ac"/>
    <w:autoRedefine/>
    <w:qFormat/>
    <w:rPr>
      <w:rFonts w:asciiTheme="minorHAnsi" w:eastAsiaTheme="minorEastAsia" w:hAnsiTheme="minorHAnsi" w:cstheme="minorBidi"/>
      <w:b/>
      <w:bCs/>
      <w:kern w:val="2"/>
      <w:sz w:val="24"/>
      <w:shd w:val="clear" w:color="auto" w:fill="FFFFFF" w:themeFill="background1"/>
      <w:lang w:val="en-US" w:eastAsia="zh-CN"/>
    </w:rPr>
  </w:style>
  <w:style w:type="character" w:customStyle="1" w:styleId="10">
    <w:name w:val="未处理的提及1"/>
    <w:basedOn w:val="a0"/>
    <w:autoRedefine/>
    <w:uiPriority w:val="99"/>
    <w:semiHidden/>
    <w:unhideWhenUsed/>
    <w:qFormat/>
    <w:rPr>
      <w:color w:val="605E5C"/>
      <w:shd w:val="clear" w:color="auto" w:fill="E1DFDD"/>
    </w:rPr>
  </w:style>
  <w:style w:type="paragraph" w:styleId="af2">
    <w:name w:val="List Paragraph"/>
    <w:basedOn w:val="a"/>
    <w:autoRedefine/>
    <w:uiPriority w:val="99"/>
    <w:qFormat/>
    <w:pPr>
      <w:ind w:left="720"/>
      <w:contextualSpacing/>
    </w:pPr>
  </w:style>
  <w:style w:type="character" w:customStyle="1" w:styleId="a6">
    <w:name w:val="批注框文本 字符"/>
    <w:basedOn w:val="a0"/>
    <w:link w:val="a5"/>
    <w:autoRedefine/>
    <w:qFormat/>
    <w:rPr>
      <w:rFonts w:ascii="Tahoma" w:eastAsiaTheme="minorEastAsia" w:hAnsi="Tahoma" w:cs="Tahoma"/>
      <w:kern w:val="2"/>
      <w:sz w:val="16"/>
      <w:szCs w:val="16"/>
      <w:lang w:val="en-US" w:eastAsia="zh-CN"/>
    </w:rPr>
  </w:style>
  <w:style w:type="paragraph" w:customStyle="1" w:styleId="EndNoteBibliographyTitle">
    <w:name w:val="EndNote Bibliography Title"/>
    <w:basedOn w:val="a"/>
    <w:link w:val="EndNoteBibliographyTitle0"/>
    <w:autoRedefine/>
    <w:qFormat/>
    <w:pPr>
      <w:jc w:val="center"/>
    </w:pPr>
    <w:rPr>
      <w:rFonts w:ascii="Calibri" w:hAnsi="Calibri" w:cs="Calibri"/>
      <w:sz w:val="20"/>
    </w:rPr>
  </w:style>
  <w:style w:type="character" w:customStyle="1" w:styleId="EndNoteBibliographyTitle0">
    <w:name w:val="EndNote Bibliography Title 字符"/>
    <w:basedOn w:val="a0"/>
    <w:link w:val="EndNoteBibliographyTitle"/>
    <w:autoRedefine/>
    <w:qFormat/>
    <w:rPr>
      <w:rFonts w:ascii="Calibri" w:eastAsiaTheme="minorEastAsia" w:hAnsi="Calibri" w:cs="Calibri"/>
      <w:kern w:val="2"/>
      <w:szCs w:val="24"/>
      <w:shd w:val="clear" w:color="auto" w:fill="FFFFFF" w:themeFill="background1"/>
    </w:rPr>
  </w:style>
  <w:style w:type="paragraph" w:customStyle="1" w:styleId="EndNoteBibliography">
    <w:name w:val="EndNote Bibliography"/>
    <w:basedOn w:val="a"/>
    <w:link w:val="EndNoteBibliography0"/>
    <w:autoRedefine/>
    <w:qFormat/>
    <w:pPr>
      <w:spacing w:line="240" w:lineRule="atLeast"/>
    </w:pPr>
    <w:rPr>
      <w:rFonts w:ascii="Calibri" w:hAnsi="Calibri" w:cs="Calibri"/>
      <w:sz w:val="20"/>
    </w:rPr>
  </w:style>
  <w:style w:type="character" w:customStyle="1" w:styleId="EndNoteBibliography0">
    <w:name w:val="EndNote Bibliography 字符"/>
    <w:basedOn w:val="a0"/>
    <w:link w:val="EndNoteBibliography"/>
    <w:autoRedefine/>
    <w:qFormat/>
    <w:rPr>
      <w:rFonts w:ascii="Calibri" w:eastAsiaTheme="minorEastAsia" w:hAnsi="Calibri" w:cs="Calibri"/>
      <w:kern w:val="2"/>
      <w:szCs w:val="24"/>
      <w:shd w:val="clear" w:color="auto" w:fill="FFFFFF" w:themeFill="background1"/>
    </w:rPr>
  </w:style>
  <w:style w:type="character" w:customStyle="1" w:styleId="aa">
    <w:name w:val="页眉 字符"/>
    <w:basedOn w:val="a0"/>
    <w:link w:val="a9"/>
    <w:autoRedefine/>
    <w:qFormat/>
    <w:rPr>
      <w:rFonts w:asciiTheme="minorHAnsi" w:eastAsiaTheme="minorEastAsia" w:hAnsiTheme="minorHAnsi" w:cstheme="minorBidi"/>
      <w:kern w:val="2"/>
      <w:sz w:val="18"/>
      <w:szCs w:val="18"/>
    </w:rPr>
  </w:style>
  <w:style w:type="character" w:customStyle="1" w:styleId="a8">
    <w:name w:val="页脚 字符"/>
    <w:basedOn w:val="a0"/>
    <w:link w:val="a7"/>
    <w:autoRedefine/>
    <w:uiPriority w:val="99"/>
    <w:qFormat/>
    <w:rPr>
      <w:rFonts w:asciiTheme="minorHAnsi" w:eastAsiaTheme="minorEastAsia" w:hAnsiTheme="minorHAnsi" w:cstheme="minorBidi"/>
      <w:kern w:val="2"/>
      <w:sz w:val="18"/>
      <w:szCs w:val="18"/>
    </w:rPr>
  </w:style>
  <w:style w:type="paragraph" w:customStyle="1" w:styleId="11">
    <w:name w:val="修订1"/>
    <w:autoRedefine/>
    <w:hidden/>
    <w:uiPriority w:val="99"/>
    <w:unhideWhenUsed/>
    <w:qFormat/>
    <w:rPr>
      <w:rFonts w:asciiTheme="minorHAnsi" w:eastAsiaTheme="minorEastAsia" w:hAnsiTheme="minorHAnsi" w:cstheme="minorBidi"/>
      <w:kern w:val="2"/>
      <w:sz w:val="21"/>
      <w:szCs w:val="24"/>
    </w:rPr>
  </w:style>
  <w:style w:type="paragraph" w:customStyle="1" w:styleId="20">
    <w:name w:val="修订2"/>
    <w:autoRedefine/>
    <w:hidden/>
    <w:uiPriority w:val="99"/>
    <w:unhideWhenUsed/>
    <w:qFormat/>
    <w:rPr>
      <w:rFonts w:asciiTheme="minorHAnsi" w:eastAsiaTheme="minorEastAsia" w:hAnsiTheme="minorHAnsi" w:cstheme="minorBidi"/>
      <w:kern w:val="2"/>
      <w:sz w:val="21"/>
      <w:szCs w:val="24"/>
    </w:rPr>
  </w:style>
  <w:style w:type="paragraph" w:customStyle="1" w:styleId="30">
    <w:name w:val="修订3"/>
    <w:autoRedefine/>
    <w:hidden/>
    <w:uiPriority w:val="99"/>
    <w:unhideWhenUsed/>
    <w:qFormat/>
    <w:rPr>
      <w:rFonts w:asciiTheme="minorHAnsi" w:eastAsiaTheme="minorEastAsia" w:hAnsiTheme="minorHAnsi" w:cstheme="minorBidi"/>
      <w:kern w:val="2"/>
      <w:sz w:val="21"/>
      <w:szCs w:val="24"/>
    </w:rPr>
  </w:style>
  <w:style w:type="character" w:customStyle="1" w:styleId="21">
    <w:name w:val="未处理的提及2"/>
    <w:basedOn w:val="a0"/>
    <w:autoRedefine/>
    <w:uiPriority w:val="99"/>
    <w:semiHidden/>
    <w:unhideWhenUsed/>
    <w:qFormat/>
    <w:rPr>
      <w:color w:val="605E5C"/>
      <w:shd w:val="clear" w:color="auto" w:fill="E1DFDD"/>
    </w:rPr>
  </w:style>
  <w:style w:type="paragraph" w:customStyle="1" w:styleId="40">
    <w:name w:val="修订4"/>
    <w:autoRedefine/>
    <w:hidden/>
    <w:uiPriority w:val="99"/>
    <w:unhideWhenUsed/>
    <w:qFormat/>
    <w:rPr>
      <w:rFonts w:asciiTheme="minorHAnsi" w:eastAsiaTheme="minorEastAsia" w:hAnsiTheme="minorHAnsi" w:cstheme="minorBidi"/>
      <w:kern w:val="2"/>
      <w:sz w:val="21"/>
      <w:szCs w:val="24"/>
    </w:rPr>
  </w:style>
  <w:style w:type="character" w:customStyle="1" w:styleId="31">
    <w:name w:val="未处理的提及3"/>
    <w:basedOn w:val="a0"/>
    <w:autoRedefine/>
    <w:uiPriority w:val="99"/>
    <w:semiHidden/>
    <w:unhideWhenUsed/>
    <w:qFormat/>
    <w:rPr>
      <w:color w:val="605E5C"/>
      <w:shd w:val="clear" w:color="auto" w:fill="E1DFDD"/>
    </w:rPr>
  </w:style>
  <w:style w:type="paragraph" w:customStyle="1" w:styleId="5">
    <w:name w:val="修订5"/>
    <w:autoRedefine/>
    <w:hidden/>
    <w:uiPriority w:val="99"/>
    <w:unhideWhenUsed/>
    <w:qFormat/>
    <w:rPr>
      <w:rFonts w:asciiTheme="minorHAnsi" w:eastAsiaTheme="minorEastAsia" w:hAnsiTheme="minorHAnsi" w:cstheme="minorBidi"/>
      <w:kern w:val="2"/>
      <w:sz w:val="21"/>
      <w:szCs w:val="24"/>
    </w:rPr>
  </w:style>
  <w:style w:type="character" w:customStyle="1" w:styleId="41">
    <w:name w:val="未处理的提及4"/>
    <w:basedOn w:val="a0"/>
    <w:autoRedefine/>
    <w:uiPriority w:val="99"/>
    <w:semiHidden/>
    <w:unhideWhenUsed/>
    <w:qFormat/>
    <w:rPr>
      <w:color w:val="605E5C"/>
      <w:shd w:val="clear" w:color="auto" w:fill="E1DFDD"/>
    </w:rPr>
  </w:style>
  <w:style w:type="paragraph" w:customStyle="1" w:styleId="6">
    <w:name w:val="修订6"/>
    <w:autoRedefine/>
    <w:hidden/>
    <w:uiPriority w:val="99"/>
    <w:unhideWhenUsed/>
    <w:qFormat/>
    <w:rPr>
      <w:rFonts w:asciiTheme="minorHAnsi" w:eastAsiaTheme="minorEastAsia" w:hAnsiTheme="minorHAnsi" w:cstheme="minorBidi"/>
      <w:kern w:val="2"/>
      <w:sz w:val="21"/>
      <w:szCs w:val="24"/>
    </w:rPr>
  </w:style>
  <w:style w:type="paragraph" w:customStyle="1" w:styleId="7">
    <w:name w:val="修订7"/>
    <w:autoRedefine/>
    <w:hidden/>
    <w:uiPriority w:val="99"/>
    <w:unhideWhenUsed/>
    <w:qFormat/>
    <w:rPr>
      <w:rFonts w:asciiTheme="minorHAnsi" w:eastAsiaTheme="minorEastAsia" w:hAnsiTheme="minorHAnsi" w:cstheme="minorBidi"/>
      <w:kern w:val="2"/>
      <w:sz w:val="21"/>
      <w:szCs w:val="24"/>
    </w:rPr>
  </w:style>
  <w:style w:type="paragraph" w:customStyle="1" w:styleId="8">
    <w:name w:val="修订8"/>
    <w:autoRedefine/>
    <w:hidden/>
    <w:uiPriority w:val="99"/>
    <w:unhideWhenUsed/>
    <w:qFormat/>
    <w:rPr>
      <w:rFonts w:asciiTheme="minorHAnsi" w:eastAsiaTheme="minorEastAsia" w:hAnsiTheme="minorHAnsi" w:cstheme="minorBidi"/>
      <w:kern w:val="2"/>
      <w:sz w:val="21"/>
      <w:szCs w:val="24"/>
    </w:rPr>
  </w:style>
  <w:style w:type="paragraph" w:customStyle="1" w:styleId="9">
    <w:name w:val="修订9"/>
    <w:autoRedefine/>
    <w:hidden/>
    <w:uiPriority w:val="99"/>
    <w:unhideWhenUsed/>
    <w:qFormat/>
    <w:rPr>
      <w:rFonts w:asciiTheme="minorHAnsi" w:eastAsiaTheme="minorEastAsia" w:hAnsiTheme="minorHAnsi" w:cstheme="minorBidi"/>
      <w:kern w:val="2"/>
      <w:sz w:val="21"/>
      <w:szCs w:val="24"/>
    </w:rPr>
  </w:style>
  <w:style w:type="paragraph" w:customStyle="1" w:styleId="100">
    <w:name w:val="修订10"/>
    <w:autoRedefine/>
    <w:hidden/>
    <w:uiPriority w:val="99"/>
    <w:unhideWhenUsed/>
    <w:qFormat/>
    <w:rPr>
      <w:rFonts w:asciiTheme="minorHAnsi" w:eastAsiaTheme="minorEastAsia" w:hAnsiTheme="minorHAnsi" w:cstheme="minorBidi"/>
      <w:kern w:val="2"/>
      <w:sz w:val="21"/>
      <w:szCs w:val="24"/>
    </w:rPr>
  </w:style>
  <w:style w:type="paragraph" w:customStyle="1" w:styleId="110">
    <w:name w:val="修订11"/>
    <w:autoRedefine/>
    <w:hidden/>
    <w:uiPriority w:val="99"/>
    <w:unhideWhenUsed/>
    <w:qFormat/>
    <w:rPr>
      <w:rFonts w:asciiTheme="minorHAnsi" w:eastAsiaTheme="minorEastAsia" w:hAnsiTheme="minorHAnsi" w:cstheme="minorBidi"/>
      <w:kern w:val="2"/>
      <w:sz w:val="21"/>
      <w:szCs w:val="24"/>
    </w:rPr>
  </w:style>
  <w:style w:type="paragraph" w:styleId="af3">
    <w:name w:val="Revision"/>
    <w:hidden/>
    <w:uiPriority w:val="99"/>
    <w:unhideWhenUsed/>
    <w:rsid w:val="004F7B00"/>
    <w:rPr>
      <w:rFonts w:asciiTheme="minorHAnsi" w:eastAsiaTheme="minorEastAsia" w:hAnsiTheme="minorHAnsi" w:cstheme="minorBid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genecards.org/"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229205357@qq.com" TargetMode="Externa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webSettings" Target="webSettings.xml"/><Relationship Id="rId9" Type="http://schemas.openxmlformats.org/officeDocument/2006/relationships/hyperlink" Target="https://www.ncbi.nlm.nih.gov/pmc/articles/PMC8634647/" TargetMode="External"/><Relationship Id="rId14" Type="http://schemas.openxmlformats.org/officeDocument/2006/relationships/image" Target="media/image5.tif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77EC6-0B33-4FDA-B3E1-CAE96D194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7</Pages>
  <Words>12416</Words>
  <Characters>70774</Characters>
  <Application>Microsoft Office Word</Application>
  <DocSecurity>0</DocSecurity>
  <Lines>589</Lines>
  <Paragraphs>166</Paragraphs>
  <ScaleCrop>false</ScaleCrop>
  <Company/>
  <LinksUpToDate>false</LinksUpToDate>
  <CharactersWithSpaces>83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j</dc:creator>
  <cp:lastModifiedBy>TSP TSP</cp:lastModifiedBy>
  <cp:revision>6</cp:revision>
  <dcterms:created xsi:type="dcterms:W3CDTF">2024-02-20T02:58:00Z</dcterms:created>
  <dcterms:modified xsi:type="dcterms:W3CDTF">2024-02-26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D8980779A9314A4ABE5E867B46D4CB48_13</vt:lpwstr>
  </property>
  <property fmtid="{D5CDD505-2E9C-101B-9397-08002B2CF9AE}" pid="4" name="GrammarlyDocumentId">
    <vt:lpwstr>be242883a7f46dae8f78e9a0b1934a49c41a02ca1c101438bfb8cd09fff123da</vt:lpwstr>
  </property>
</Properties>
</file>